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46F06ED" w14:textId="5BC72B48" w:rsidR="00C26E96" w:rsidRPr="003B363F" w:rsidRDefault="00190B9F">
      <w:r w:rsidRPr="00190B9F">
        <w:rPr>
          <w:b/>
          <w:bCs/>
          <w:iCs/>
        </w:rPr>
        <w:t xml:space="preserve">Supplementary </w:t>
      </w:r>
      <w:r w:rsidR="00000000" w:rsidRPr="003B363F">
        <w:rPr>
          <w:b/>
          <w:bCs/>
          <w:iCs/>
        </w:rPr>
        <w:t>Table 9</w:t>
      </w:r>
      <w:r w:rsidR="00000000" w:rsidRPr="003B363F">
        <w:rPr>
          <w:iCs/>
        </w:rPr>
        <w:t xml:space="preserve"> Genome resources for phylogenomic analysis.</w:t>
      </w:r>
    </w:p>
    <w:tbl>
      <w:tblPr>
        <w:tblW w:w="5341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2"/>
        <w:gridCol w:w="1982"/>
        <w:gridCol w:w="4188"/>
      </w:tblGrid>
      <w:tr w:rsidR="00C26E96" w:rsidRPr="003B363F" w14:paraId="5555DD1B" w14:textId="77777777">
        <w:trPr>
          <w:trHeight w:val="416"/>
          <w:tblHeader/>
        </w:trPr>
        <w:tc>
          <w:tcPr>
            <w:tcW w:w="1518" w:type="pct"/>
            <w:vAlign w:val="center"/>
          </w:tcPr>
          <w:p w14:paraId="6E2E9249" w14:textId="77777777" w:rsidR="00C26E96" w:rsidRPr="003B363F" w:rsidRDefault="00000000">
            <w:pPr>
              <w:rPr>
                <w:rFonts w:eastAsia="DengXian"/>
                <w:b/>
                <w:bCs/>
                <w:sz w:val="21"/>
                <w:szCs w:val="21"/>
              </w:rPr>
            </w:pPr>
            <w:r w:rsidRPr="003B363F">
              <w:rPr>
                <w:rFonts w:eastAsia="DengXian"/>
                <w:b/>
                <w:bCs/>
                <w:sz w:val="21"/>
                <w:szCs w:val="21"/>
              </w:rPr>
              <w:t>Species</w:t>
            </w:r>
          </w:p>
        </w:tc>
        <w:tc>
          <w:tcPr>
            <w:tcW w:w="1118" w:type="pct"/>
            <w:vAlign w:val="center"/>
          </w:tcPr>
          <w:p w14:paraId="0BAED9C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="DengXian"/>
                <w:b/>
                <w:bCs/>
                <w:sz w:val="21"/>
                <w:szCs w:val="21"/>
              </w:rPr>
            </w:pPr>
            <w:r w:rsidRPr="003B363F">
              <w:rPr>
                <w:rFonts w:eastAsia="DengXian"/>
                <w:b/>
                <w:bCs/>
                <w:sz w:val="21"/>
                <w:szCs w:val="21"/>
              </w:rPr>
              <w:t>Reference</w:t>
            </w:r>
          </w:p>
        </w:tc>
        <w:tc>
          <w:tcPr>
            <w:tcW w:w="2363" w:type="pct"/>
            <w:vAlign w:val="center"/>
          </w:tcPr>
          <w:p w14:paraId="4DE495D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="DengXian"/>
                <w:b/>
                <w:bCs/>
                <w:sz w:val="21"/>
                <w:szCs w:val="21"/>
              </w:rPr>
            </w:pPr>
            <w:r w:rsidRPr="003B363F">
              <w:rPr>
                <w:rFonts w:eastAsia="DengXian"/>
                <w:b/>
                <w:bCs/>
                <w:sz w:val="21"/>
                <w:szCs w:val="21"/>
              </w:rPr>
              <w:t>Accession number or ULR</w:t>
            </w:r>
          </w:p>
        </w:tc>
      </w:tr>
      <w:tr w:rsidR="00C26E96" w:rsidRPr="003B363F" w14:paraId="6678D341" w14:textId="77777777">
        <w:trPr>
          <w:trHeight w:val="212"/>
        </w:trPr>
        <w:tc>
          <w:tcPr>
            <w:tcW w:w="1518" w:type="pct"/>
            <w:vAlign w:val="center"/>
          </w:tcPr>
          <w:p w14:paraId="5A1039E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Salvinia cucullata </w:t>
            </w:r>
          </w:p>
        </w:tc>
        <w:tc>
          <w:tcPr>
            <w:tcW w:w="1118" w:type="pct"/>
            <w:vAlign w:val="center"/>
          </w:tcPr>
          <w:p w14:paraId="3B89949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Li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MaTwvQXV0aG9yPjxZZWFyPjIwMTg8L1llYXI+PFJlY051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MaTwvQXV0aG9yPjxZZWFyPjIwMTg8L1llYXI+PFJlY051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815C6D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430459</w:t>
            </w:r>
          </w:p>
        </w:tc>
      </w:tr>
      <w:tr w:rsidR="00C26E96" w:rsidRPr="003B363F" w14:paraId="1FD88D7E" w14:textId="77777777">
        <w:trPr>
          <w:trHeight w:val="338"/>
        </w:trPr>
        <w:tc>
          <w:tcPr>
            <w:tcW w:w="1518" w:type="pct"/>
            <w:vAlign w:val="center"/>
          </w:tcPr>
          <w:p w14:paraId="444D5F9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Pin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lambertian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</w:p>
        </w:tc>
        <w:tc>
          <w:tcPr>
            <w:tcW w:w="1118" w:type="pct"/>
            <w:vAlign w:val="center"/>
          </w:tcPr>
          <w:p w14:paraId="675840A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Stevens</w:t>
            </w:r>
            <w:r w:rsidRPr="003B363F">
              <w:rPr>
                <w:i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tevens&lt;/Author&gt;&lt;Year&gt;2016&lt;/Year&gt;&lt;RecNum&gt;355&lt;/RecNum&gt;&lt;DisplayText&gt;&lt;style face="superscript"&gt;2&lt;/style&gt;&lt;/DisplayText&gt;&lt;record&gt;&lt;rec-number&gt;355&lt;/rec-number&gt;&lt;foreign-keys&gt;&lt;key app="EN" db-id="dfs0zsaxpwrdrpe0s5fv0erk9tpreser9v5a" timestamp="1731767654"&gt;355&lt;/key&gt;&lt;/foreign-keys&gt;&lt;ref-type name="Journal Article"&gt;17&lt;/ref-type&gt;&lt;contributors&gt;&lt;authors&gt;&lt;author&gt;Stevens, Kristian A.&lt;/author&gt;&lt;author&gt;Wegrzyn, Jill L.&lt;/author&gt;&lt;author&gt;Zimin, Aleksey&lt;/author&gt;&lt;author&gt;Puiu, Daniela&lt;/author&gt;&lt;author&gt;Crepeau, Marc&lt;/author&gt;&lt;author&gt;Cardeno, Charis&lt;/author&gt;&lt;author&gt;Paul, Robin&lt;/author&gt;&lt;author&gt;Gonzalez-Ibeas, Daniel&lt;/author&gt;&lt;author&gt;Koriabine, Maxim&lt;/author&gt;&lt;author&gt;Holtz-Morris, Ann E.&lt;/author&gt;&lt;author&gt;Martinez-Garcia, Pedro J.&lt;/author&gt;&lt;author&gt;Sezen, Uzay U.&lt;/author&gt;&lt;author&gt;Marcais, Guillaume&lt;/author&gt;&lt;author&gt;Jermstad, Kathy&lt;/author&gt;&lt;author&gt;McGuire, Patrick E.&lt;/author&gt;&lt;author&gt;Loopstra, Carol A.&lt;/author&gt;&lt;author&gt;Davis, John M.&lt;/author&gt;&lt;author&gt;Eckert, Andrew&lt;/author&gt;&lt;author&gt;de Jong, Pieter&lt;/author&gt;&lt;author&gt;Yorke, James A.&lt;/author&gt;&lt;author&gt;Salzberg, Steven L.&lt;/author&gt;&lt;author&gt;Neale, David B.&lt;/author&gt;&lt;author&gt;Langley, Charles H.&lt;/author&gt;&lt;/authors&gt;&lt;/contributors&gt;&lt;titles&gt;&lt;title&gt;Sequence of the Sugar Pine Megagenome&lt;/title&gt;&lt;secondary-title&gt;Genetics&lt;/secondary-title&gt;&lt;/titles&gt;&lt;periodical&gt;&lt;full-title&gt;Genetics&lt;/full-title&gt;&lt;abbr-2&gt;Genetics&lt;/abbr-2&gt;&lt;/periodical&gt;&lt;pages&gt;1613–1626&lt;/pages&gt;&lt;volume&gt;204&lt;/volume&gt;&lt;number&gt;4&lt;/number&gt;&lt;dates&gt;&lt;year&gt;2016&lt;/year&gt;&lt;pub-dates&gt;&lt;date&gt;Dec&lt;/date&gt;&lt;/pub-dates&gt;&lt;/dates&gt;&lt;isbn&gt;0016-6731&lt;/isbn&gt;&lt;accession-num&gt;WOS:000390765500026&lt;/accession-num&gt;&lt;work-type&gt;Article&lt;/work-type&gt;&lt;urls&gt;&lt;related-urls&gt;&lt;url&gt;&lt;style face="underline" font="default" size="100%"&gt;&amp;lt;Go to ISI&amp;gt;://WOS:000390765500026&lt;/style&gt;&lt;/url&gt;&lt;/related-urls&gt;&lt;/urls&gt;&lt;electronic-resource-num&gt;10.1534/genetics.116.19322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3FB50DA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</w:t>
            </w:r>
            <w:r w:rsidRPr="003B363F">
              <w:rPr>
                <w:rFonts w:eastAsiaTheme="minorEastAsia"/>
                <w:sz w:val="21"/>
                <w:szCs w:val="21"/>
              </w:rPr>
              <w:t>:</w:t>
            </w:r>
            <w:r w:rsidRPr="003B363F">
              <w:rPr>
                <w:sz w:val="21"/>
                <w:szCs w:val="21"/>
              </w:rPr>
              <w:t xml:space="preserve"> GCA_001447015</w:t>
            </w:r>
          </w:p>
        </w:tc>
      </w:tr>
      <w:tr w:rsidR="00C26E96" w:rsidRPr="003B363F" w14:paraId="319CA8EF" w14:textId="77777777">
        <w:trPr>
          <w:trHeight w:val="338"/>
        </w:trPr>
        <w:tc>
          <w:tcPr>
            <w:tcW w:w="1518" w:type="pct"/>
            <w:vAlign w:val="center"/>
          </w:tcPr>
          <w:p w14:paraId="51B8D07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Gnetum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montanum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</w:p>
        </w:tc>
        <w:tc>
          <w:tcPr>
            <w:tcW w:w="1118" w:type="pct"/>
            <w:vAlign w:val="center"/>
          </w:tcPr>
          <w:p w14:paraId="3A237B0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Wan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XYW48L0F1dGhvcj48WWVhcj4yMDE4PC9ZZWFyPjxSZWNO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XYW48L0F1dGhvcj48WWVhcj4yMDE4PC9ZZWFyPjxSZWNO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E3425D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339497</w:t>
            </w:r>
          </w:p>
        </w:tc>
      </w:tr>
      <w:tr w:rsidR="00C26E96" w:rsidRPr="003B363F" w14:paraId="482DBCC1" w14:textId="77777777">
        <w:trPr>
          <w:trHeight w:val="338"/>
        </w:trPr>
        <w:tc>
          <w:tcPr>
            <w:tcW w:w="1518" w:type="pct"/>
            <w:vAlign w:val="center"/>
          </w:tcPr>
          <w:p w14:paraId="6209AE2A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Welwitschia mirabilis </w:t>
            </w:r>
          </w:p>
        </w:tc>
        <w:tc>
          <w:tcPr>
            <w:tcW w:w="1118" w:type="pct"/>
            <w:vAlign w:val="center"/>
          </w:tcPr>
          <w:p w14:paraId="286B7D3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Wan</w:t>
            </w:r>
            <w:r w:rsidRPr="003B363F">
              <w:rPr>
                <w:i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XYW48L0F1dGhvcj48WWVhcj4yMDIxPC9ZZWFyPjxSZWNO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XYW48L0F1dGhvcj48WWVhcj4yMDIxPC9ZZWFyPjxSZWNO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EAE84E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CNGB</w:t>
            </w:r>
            <w:r w:rsidRPr="003B363F">
              <w:rPr>
                <w:sz w:val="21"/>
                <w:szCs w:val="21"/>
              </w:rPr>
              <w:t xml:space="preserve"> project ID</w:t>
            </w:r>
            <w:r w:rsidRPr="003B363F">
              <w:rPr>
                <w:rFonts w:eastAsiaTheme="minorEastAsia"/>
                <w:sz w:val="21"/>
                <w:szCs w:val="21"/>
              </w:rPr>
              <w:t>: CNP0001943</w:t>
            </w:r>
          </w:p>
        </w:tc>
      </w:tr>
      <w:tr w:rsidR="00C26E96" w:rsidRPr="003B363F" w14:paraId="5A31C3F7" w14:textId="77777777">
        <w:trPr>
          <w:trHeight w:val="338"/>
        </w:trPr>
        <w:tc>
          <w:tcPr>
            <w:tcW w:w="1518" w:type="pct"/>
            <w:vAlign w:val="center"/>
          </w:tcPr>
          <w:p w14:paraId="1DAF175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mborell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richopoda</w:t>
            </w:r>
            <w:proofErr w:type="spellEnd"/>
          </w:p>
        </w:tc>
        <w:tc>
          <w:tcPr>
            <w:tcW w:w="1118" w:type="pct"/>
            <w:vAlign w:val="center"/>
          </w:tcPr>
          <w:p w14:paraId="611F860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Albert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BbGJlcnQ8L0F1dGhvcj48WWVhcj4yMDEzPC9ZZWFyPjxS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BbGJlcnQ8L0F1dGhvcj48WWVhcj4yMDEzPC9ZZWFyPjxS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164919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212863</w:t>
            </w:r>
          </w:p>
        </w:tc>
      </w:tr>
      <w:tr w:rsidR="00C26E96" w:rsidRPr="003B363F" w14:paraId="7A3F94F5" w14:textId="77777777">
        <w:trPr>
          <w:trHeight w:val="338"/>
        </w:trPr>
        <w:tc>
          <w:tcPr>
            <w:tcW w:w="1518" w:type="pct"/>
            <w:vAlign w:val="center"/>
          </w:tcPr>
          <w:p w14:paraId="4237B578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Euryale ferox</w:t>
            </w:r>
          </w:p>
        </w:tc>
        <w:tc>
          <w:tcPr>
            <w:tcW w:w="1118" w:type="pct"/>
            <w:vAlign w:val="center"/>
          </w:tcPr>
          <w:p w14:paraId="6E39952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Yang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20&lt;/Year&gt;&lt;RecNum&gt;533&lt;/RecNum&gt;&lt;DisplayText&gt;&lt;style face="superscript"&gt;6&lt;/style&gt;&lt;/DisplayText&gt;&lt;record&gt;&lt;rec-number&gt;533&lt;/rec-number&gt;&lt;foreign-keys&gt;&lt;key app="EN" db-id="dfs0zsaxpwrdrpe0s5fv0erk9tpreser9v5a" timestamp="1733303660"&gt;533&lt;/key&gt;&lt;/foreign-keys&gt;&lt;ref-type name="Journal Article"&gt;17&lt;/ref-type&gt;&lt;contributors&gt;&lt;authors&gt;&lt;author&gt;Yang, Yongzhi&lt;/author&gt;&lt;author&gt;Sun, Pengchuan&lt;/author&gt;&lt;author&gt;Lv, Leke&lt;/author&gt;&lt;author&gt;Wang, Donglei&lt;/author&gt;&lt;author&gt;Ru, Dafu&lt;/author&gt;&lt;author&gt;Li, Ying&lt;/author&gt;&lt;author&gt;Ma, Tao&lt;/author&gt;&lt;author&gt;Zhang, Lei&lt;/author&gt;&lt;author&gt;Shen, Xingxing&lt;/author&gt;&lt;author&gt;Meng, Fanbo&lt;/author&gt;&lt;author&gt;Jiao, Beibei&lt;/author&gt;&lt;author&gt;Shan, Lanxing&lt;/author&gt;&lt;author&gt;Liu, Man&lt;/author&gt;&lt;author&gt;Wang, Qingfeng&lt;/author&gt;&lt;author&gt;Qin, Zhiji&lt;/author&gt;&lt;author&gt;Xi, Zhenxiang&lt;/author&gt;&lt;author&gt;Wang, Xiyin&lt;/author&gt;&lt;author&gt;Davis, Charles C.&lt;/author&gt;&lt;author&gt;Liu, Jianquan&lt;/author&gt;&lt;/authors&gt;&lt;/contributors&gt;&lt;titles&gt;&lt;title&gt;Prickly waterlily and rigid hornwort genomes shed light on early angiosperm evolution&lt;/title&gt;&lt;secondary-title&gt;Nature Plants&lt;/secondary-title&gt;&lt;/titles&gt;&lt;periodical&gt;&lt;full-title&gt;Nature Plants&lt;/full-title&gt;&lt;abbr-2&gt;Nat. plants&lt;/abbr-2&gt;&lt;/periodical&gt;&lt;pages&gt;215–222&lt;/pages&gt;&lt;volume&gt;6&lt;/volume&gt;&lt;number&gt;3&lt;/number&gt;&lt;dates&gt;&lt;year&gt;2020&lt;/year&gt;&lt;pub-dates&gt;&lt;date&gt;Mar&lt;/date&gt;&lt;/pub-dates&gt;&lt;/dates&gt;&lt;isbn&gt;2055-026X&lt;/isbn&gt;&lt;accession-num&gt;WOS:000515476000001&lt;/accession-num&gt;&lt;work-type&gt;Article&lt;/work-type&gt;&lt;urls&gt;&lt;related-urls&gt;&lt;url&gt;&lt;style face="underline" font="default" size="100%"&gt;&amp;lt;Go to ISI&amp;gt;://WOS:000515476000001&lt;/style&gt;&lt;/url&gt;&lt;/related-urls&gt;&lt;/urls&gt;&lt;electronic-resource-num&gt;10.1038/s41477-020-0594-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21C143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552436</w:t>
            </w:r>
          </w:p>
        </w:tc>
      </w:tr>
      <w:tr w:rsidR="00C26E96" w:rsidRPr="003B363F" w14:paraId="2F9ADDB3" w14:textId="77777777">
        <w:trPr>
          <w:trHeight w:val="338"/>
        </w:trPr>
        <w:tc>
          <w:tcPr>
            <w:tcW w:w="1518" w:type="pct"/>
            <w:vAlign w:val="center"/>
          </w:tcPr>
          <w:p w14:paraId="7442703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Nymphae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olorata</w:t>
            </w:r>
            <w:proofErr w:type="spellEnd"/>
          </w:p>
        </w:tc>
        <w:tc>
          <w:tcPr>
            <w:tcW w:w="1118" w:type="pct"/>
            <w:vAlign w:val="center"/>
          </w:tcPr>
          <w:p w14:paraId="33D6E4F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Zhang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aaGFuZzwvQXV0aG9yPjxZZWFyPjIwMjA8L1llYXI+PFJl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aaGFuZzwvQXV0aG9yPjxZZWFyPjIwMjA8L1llYXI+PFJl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6199CA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565347</w:t>
            </w:r>
          </w:p>
        </w:tc>
      </w:tr>
      <w:tr w:rsidR="00C26E96" w:rsidRPr="003B363F" w14:paraId="2D4F9B0A" w14:textId="77777777">
        <w:trPr>
          <w:trHeight w:val="338"/>
        </w:trPr>
        <w:tc>
          <w:tcPr>
            <w:tcW w:w="1518" w:type="pct"/>
            <w:vAlign w:val="center"/>
          </w:tcPr>
          <w:p w14:paraId="6337F69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corus americanus</w:t>
            </w:r>
          </w:p>
        </w:tc>
        <w:tc>
          <w:tcPr>
            <w:tcW w:w="1118" w:type="pct"/>
            <w:vAlign w:val="center"/>
          </w:tcPr>
          <w:p w14:paraId="74FCD60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Shi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hi&lt;/Author&gt;&lt;Year&gt;2022&lt;/Year&gt;&lt;RecNum&gt;535&lt;/RecNum&gt;&lt;DisplayText&gt;&lt;style face="superscript"&gt;8&lt;/style&gt;&lt;/DisplayText&gt;&lt;record&gt;&lt;rec-number&gt;535&lt;/rec-number&gt;&lt;foreign-keys&gt;&lt;key app="EN" db-id="dfs0zsaxpwrdrpe0s5fv0erk9tpreser9v5a" timestamp="1733303660"&gt;535&lt;/key&gt;&lt;/foreign-keys&gt;&lt;ref-type name="Journal Article"&gt;17&lt;/ref-type&gt;&lt;contributors&gt;&lt;authors&gt;&lt;author&gt;Shi, Tao&lt;/author&gt;&lt;author&gt;Huneau, Cecile&lt;/author&gt;&lt;author&gt;Zhang, Yue&lt;/author&gt;&lt;author&gt;Li, Yan&lt;/author&gt;&lt;author&gt;Chen, Jinming&lt;/author&gt;&lt;author&gt;Salse, Jerome&lt;/author&gt;&lt;author&gt;Wang, Qingfeng&lt;/author&gt;&lt;/authors&gt;&lt;/contributors&gt;&lt;titles&gt;&lt;title&gt;&lt;style face="normal" font="default" size="100%"&gt;The slow-evolving &lt;/style&gt;&lt;style face="italic" font="default" size="100%"&gt;Acorus tatarinowii &lt;/style&gt;&lt;style face="normal" font="default" size="100%"&gt;genome sheds light on ancestral monocot evolution&lt;/style&gt;&lt;/title&gt;&lt;secondary-title&gt;Nature Plants&lt;/secondary-title&gt;&lt;/titles&gt;&lt;periodical&gt;&lt;full-title&gt;Nature Plants&lt;/full-title&gt;&lt;abbr-2&gt;Nat. plants&lt;/abbr-2&gt;&lt;/periodical&gt;&lt;pages&gt;764–777&lt;/pages&gt;&lt;volume&gt;8&lt;/volume&gt;&lt;number&gt;7&lt;/number&gt;&lt;dates&gt;&lt;year&gt;2022&lt;/year&gt;&lt;pub-dates&gt;&lt;date&gt;Jul&lt;/date&gt;&lt;/pub-dates&gt;&lt;/dates&gt;&lt;isbn&gt;2055-026X&lt;/isbn&gt;&lt;accession-num&gt;WOS:000825232500001&lt;/accession-num&gt;&lt;work-type&gt;Article&lt;/work-type&gt;&lt;urls&gt;&lt;related-urls&gt;&lt;url&gt;&lt;style face="underline" font="default" size="100%"&gt;&amp;lt;Go to ISI&amp;gt;://WOS:000825232500001&lt;/style&gt;&lt;/url&gt;&lt;/related-urls&gt;&lt;/urls&gt;&lt;electronic-resource-num&gt;10.1038/s41477-022-01187-x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2ABA11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CNGB Project ID: CNP0001708</w:t>
            </w:r>
          </w:p>
        </w:tc>
      </w:tr>
      <w:tr w:rsidR="00C26E96" w:rsidRPr="003B363F" w14:paraId="34A47338" w14:textId="77777777">
        <w:trPr>
          <w:trHeight w:val="338"/>
        </w:trPr>
        <w:tc>
          <w:tcPr>
            <w:tcW w:w="1518" w:type="pct"/>
            <w:vAlign w:val="center"/>
          </w:tcPr>
          <w:p w14:paraId="61FBA48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pirodel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polyrhiza</w:t>
            </w:r>
            <w:proofErr w:type="spellEnd"/>
          </w:p>
        </w:tc>
        <w:tc>
          <w:tcPr>
            <w:tcW w:w="1118" w:type="pct"/>
            <w:vAlign w:val="center"/>
          </w:tcPr>
          <w:p w14:paraId="0DE2A27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Wang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ang&lt;/Author&gt;&lt;Year&gt;2014&lt;/Year&gt;&lt;RecNum&gt;536&lt;/RecNum&gt;&lt;DisplayText&gt;&lt;style face="superscript"&gt;9&lt;/style&gt;&lt;/DisplayText&gt;&lt;record&gt;&lt;rec-number&gt;536&lt;/rec-number&gt;&lt;foreign-keys&gt;&lt;key app="EN" db-id="dfs0zsaxpwrdrpe0s5fv0erk9tpreser9v5a" timestamp="1733303660"&gt;536&lt;/key&gt;&lt;/foreign-keys&gt;&lt;ref-type name="Journal Article"&gt;17&lt;/ref-type&gt;&lt;contributors&gt;&lt;authors&gt;&lt;author&gt;Wang, W.&lt;/author&gt;&lt;author&gt;Haberer, G.&lt;/author&gt;&lt;author&gt;Gundlach, H.&lt;/author&gt;&lt;author&gt;Glaesser, C.&lt;/author&gt;&lt;author&gt;Nussbaumer, T.&lt;/author&gt;&lt;author&gt;Luo, M. C.&lt;/author&gt;&lt;author&gt;Lomsadze, A.&lt;/author&gt;&lt;author&gt;Borodovsky, M.&lt;/author&gt;&lt;author&gt;Kerstetter, R. A.&lt;/author&gt;&lt;author&gt;Shanklin, J.&lt;/author&gt;&lt;author&gt;Byrant, D. W.&lt;/author&gt;&lt;author&gt;Mockler, T. C.&lt;/author&gt;&lt;author&gt;Appenroth, K. J.&lt;/author&gt;&lt;author&gt;Grimwood, J.&lt;/author&gt;&lt;author&gt;Jenkins, J.&lt;/author&gt;&lt;author&gt;Chow, J.&lt;/author&gt;&lt;author&gt;Choi, C.&lt;/author&gt;&lt;author&gt;Adam, C.&lt;/author&gt;&lt;author&gt;Cao, X. H.&lt;/author&gt;&lt;author&gt;Fuchs, J.&lt;/author&gt;&lt;author&gt;Schubert, I.&lt;/author&gt;&lt;author&gt;Rokhsar, D.&lt;/author&gt;&lt;author&gt;Schmutz, J.&lt;/author&gt;&lt;author&gt;Michael, T. P.&lt;/author&gt;&lt;author&gt;Mayer, K. F. X.&lt;/author&gt;&lt;author&gt;Messing, J.&lt;/author&gt;&lt;/authors&gt;&lt;/contributors&gt;&lt;titles&gt;&lt;title&gt;&lt;style face="normal" font="default" size="100%"&gt;The &lt;/style&gt;&lt;style face="italic" font="default" size="100%"&gt;Spirodela polyrhiza &lt;/style&gt;&lt;style face="normal" font="default" size="100%"&gt;genome reveals insights into its neotenous reduction fast growth and aquatic lifestyle&lt;/style&gt;&lt;/title&gt;&lt;secondary-title&gt;Nature Communications&lt;/secondary-title&gt;&lt;/titles&gt;&lt;periodical&gt;&lt;full-title&gt;Nature Communications&lt;/full-title&gt;&lt;abbr-2&gt;Nat. Commun.&lt;/abbr-2&gt;&lt;/periodical&gt;&lt;volume&gt;5&lt;/volume&gt;&lt;dates&gt;&lt;year&gt;2014&lt;/year&gt;&lt;pub-dates&gt;&lt;date&gt;Feb&lt;/date&gt;&lt;/pub-dates&gt;&lt;/dates&gt;&lt;accession-num&gt;WOS:000332668300004&lt;/accession-num&gt;&lt;work-type&gt;Article&lt;/work-type&gt;&lt;urls&gt;&lt;related-urls&gt;&lt;url&gt;&lt;style face="underline" font="default" size="100%"&gt;&amp;lt;Go to ISI&amp;gt;://WOS:000332668300004&lt;/style&gt;&lt;/url&gt;&lt;/related-urls&gt;&lt;/urls&gt;&lt;custom7&gt;3311&lt;/custom7&gt;&lt;electronic-resource-num&gt;10.1038/ncomms4311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A803CA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ATDW00000000</w:t>
            </w:r>
          </w:p>
        </w:tc>
      </w:tr>
      <w:tr w:rsidR="00C26E96" w:rsidRPr="003B363F" w14:paraId="1FD38969" w14:textId="77777777">
        <w:trPr>
          <w:trHeight w:val="338"/>
        </w:trPr>
        <w:tc>
          <w:tcPr>
            <w:tcW w:w="1518" w:type="pct"/>
            <w:vAlign w:val="center"/>
          </w:tcPr>
          <w:p w14:paraId="23E4F1E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Zostera marina</w:t>
            </w:r>
          </w:p>
        </w:tc>
        <w:tc>
          <w:tcPr>
            <w:tcW w:w="1118" w:type="pct"/>
            <w:vAlign w:val="center"/>
          </w:tcPr>
          <w:p w14:paraId="2121EEF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Olsen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PbHNlbjwvQXV0aG9yPjxZZWFyPjIwMTY8L1llYXI+PFJl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PbHNlbjwvQXV0aG9yPjxZZWFyPjIwMTY8L1llYXI+PFJl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DDA03E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</w:t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sz w:val="21"/>
                <w:szCs w:val="21"/>
              </w:rPr>
              <w:t>PRJNA41721</w:t>
            </w:r>
          </w:p>
        </w:tc>
      </w:tr>
      <w:tr w:rsidR="00C26E96" w:rsidRPr="003B363F" w14:paraId="3C168206" w14:textId="77777777">
        <w:trPr>
          <w:trHeight w:val="338"/>
        </w:trPr>
        <w:tc>
          <w:tcPr>
            <w:tcW w:w="1518" w:type="pct"/>
            <w:vAlign w:val="center"/>
          </w:tcPr>
          <w:p w14:paraId="114B3D3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canthochlamy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bracteata</w:t>
            </w:r>
            <w:proofErr w:type="spellEnd"/>
          </w:p>
        </w:tc>
        <w:tc>
          <w:tcPr>
            <w:tcW w:w="1118" w:type="pct"/>
            <w:vAlign w:val="center"/>
          </w:tcPr>
          <w:p w14:paraId="0E791A9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ao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ao&lt;/Author&gt;&lt;Year&gt;2021&lt;/Year&gt;&lt;RecNum&gt;538&lt;/RecNum&gt;&lt;DisplayText&gt;&lt;style face="superscript"&gt;11&lt;/style&gt;&lt;/DisplayText&gt;&lt;record&gt;&lt;rec-number&gt;538&lt;/rec-number&gt;&lt;foreign-keys&gt;&lt;key app="EN" db-id="dfs0zsaxpwrdrpe0s5fv0erk9tpreser9v5a" timestamp="1733303660"&gt;538&lt;/key&gt;&lt;/foreign-keys&gt;&lt;ref-type name="Journal Article"&gt;17&lt;/ref-type&gt;&lt;contributors&gt;&lt;authors&gt;&lt;author&gt;Gao, Zhi-Yuan&lt;/author&gt;&lt;author&gt;Li, Zhang-Hai&lt;/author&gt;&lt;author&gt;Lin, Dong-Liang&lt;/author&gt;&lt;author&gt;Jin, Xiao-Hua&lt;/author&gt;&lt;/authors&gt;&lt;/contributors&gt;&lt;titles&gt;&lt;title&gt;&lt;style face="normal" font="default" size="100%"&gt;Chromosome-Scale Genome Assembly of the Resurrection Plant &lt;/style&gt;&lt;style face="italic" font="default" size="100%"&gt;Acanthochlamys bracteata &lt;/style&gt;&lt;style face="normal" font="default" size="100%"&gt;(Velloziaceae)&lt;/style&gt;&lt;/title&gt;&lt;secondary-title&gt;Genome Biology and Evolution&lt;/secondary-title&gt;&lt;/titles&gt;&lt;periodical&gt;&lt;full-title&gt;Genome Biology and Evolution&lt;/full-title&gt;&lt;abbr-2&gt;Genome Biol. Evol.&lt;/abbr-2&gt;&lt;/periodical&gt;&lt;volume&gt;13&lt;/volume&gt;&lt;number&gt;8&lt;/number&gt;&lt;dates&gt;&lt;year&gt;2021&lt;/year&gt;&lt;pub-dates&gt;&lt;date&gt;Aug&lt;/date&gt;&lt;/pub-dates&gt;&lt;/dates&gt;&lt;isbn&gt;1759-6653&lt;/isbn&gt;&lt;accession-num&gt;WOS:000690274300016&lt;/accession-num&gt;&lt;work-type&gt;Article&lt;/work-type&gt;&lt;urls&gt;&lt;related-urls&gt;&lt;url&gt;&lt;style face="underline" font="default" size="100%"&gt;&amp;lt;Go to ISI&amp;gt;://WOS:000690274300016&lt;/style&gt;&lt;/url&gt;&lt;/related-urls&gt;&lt;/urls&gt;&lt;custom7&gt;evab147&lt;/custom7&gt;&lt;electronic-resource-num&gt;10.1093/gbe/evab14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6FCD22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</w:t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sz w:val="21"/>
                <w:szCs w:val="21"/>
              </w:rPr>
              <w:t>PRJNA703828</w:t>
            </w:r>
          </w:p>
        </w:tc>
      </w:tr>
      <w:tr w:rsidR="00C26E96" w:rsidRPr="003B363F" w14:paraId="78E33D9A" w14:textId="77777777">
        <w:trPr>
          <w:trHeight w:val="338"/>
        </w:trPr>
        <w:tc>
          <w:tcPr>
            <w:tcW w:w="1518" w:type="pct"/>
            <w:vAlign w:val="center"/>
          </w:tcPr>
          <w:p w14:paraId="4686FCF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Dioscore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rotundata</w:t>
            </w:r>
            <w:proofErr w:type="spellEnd"/>
          </w:p>
        </w:tc>
        <w:tc>
          <w:tcPr>
            <w:tcW w:w="1118" w:type="pct"/>
            <w:vAlign w:val="center"/>
          </w:tcPr>
          <w:p w14:paraId="43A27E7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Tamiru</w:t>
            </w:r>
            <w:proofErr w:type="spellEnd"/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UYW1pcnU8L0F1dGhvcj48WWVhcj4yMDE3PC9ZZWFyPjxS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UYW1pcnU8L0F1dGhvcj48WWVhcj4yMDE3PC9ZZWFyPjxS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BD9AD8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  <w:shd w:val="clear" w:color="auto" w:fill="FFFFFF"/>
              </w:rPr>
              <w:t xml:space="preserve">DDBJ </w:t>
            </w:r>
            <w:r w:rsidRPr="003B363F">
              <w:rPr>
                <w:sz w:val="21"/>
                <w:szCs w:val="21"/>
              </w:rPr>
              <w:t>project ID: PRJDB3383</w:t>
            </w:r>
          </w:p>
        </w:tc>
      </w:tr>
      <w:tr w:rsidR="00C26E96" w:rsidRPr="003B363F" w14:paraId="659A6699" w14:textId="77777777">
        <w:trPr>
          <w:trHeight w:val="338"/>
        </w:trPr>
        <w:tc>
          <w:tcPr>
            <w:tcW w:w="1518" w:type="pct"/>
            <w:vAlign w:val="center"/>
          </w:tcPr>
          <w:p w14:paraId="40BF3F2C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llium cepa</w:t>
            </w:r>
          </w:p>
        </w:tc>
        <w:tc>
          <w:tcPr>
            <w:tcW w:w="1118" w:type="pct"/>
            <w:vAlign w:val="center"/>
          </w:tcPr>
          <w:p w14:paraId="03E7492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Finkers</w:t>
            </w:r>
            <w:proofErr w:type="spellEnd"/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inkers&lt;/Author&gt;&lt;Year&gt;2021&lt;/Year&gt;&lt;RecNum&gt;540&lt;/RecNum&gt;&lt;DisplayText&gt;&lt;style face="superscript"&gt;13&lt;/style&gt;&lt;/DisplayText&gt;&lt;record&gt;&lt;rec-number&gt;540&lt;/rec-number&gt;&lt;foreign-keys&gt;&lt;key app="EN" db-id="dfs0zsaxpwrdrpe0s5fv0erk9tpreser9v5a" timestamp="1733303660"&gt;540&lt;/key&gt;&lt;/foreign-keys&gt;&lt;ref-type name="Journal Article"&gt;17&lt;/ref-type&gt;&lt;contributors&gt;&lt;authors&gt;&lt;author&gt;Finkers, Richard&lt;/author&gt;&lt;author&gt;van Kaauwen, Martijn&lt;/author&gt;&lt;author&gt;Ament, Kai&lt;/author&gt;&lt;author&gt;Burger-Meijer, Karin&lt;/author&gt;&lt;author&gt;Egging, Raymond&lt;/author&gt;&lt;author&gt;Huits, Henk&lt;/author&gt;&lt;author&gt;Kodde, Linda&lt;/author&gt;&lt;author&gt;Kroon, Laurens&lt;/author&gt;&lt;author&gt;Shigyo, Masayoshi&lt;/author&gt;&lt;author&gt;Sato, Shusei&lt;/author&gt;&lt;author&gt;Vosman, Ben&lt;/author&gt;&lt;author&gt;van Workum, Wilbert&lt;/author&gt;&lt;author&gt;Scholten, Olga&lt;/author&gt;&lt;/authors&gt;&lt;/contributors&gt;&lt;titles&gt;&lt;title&gt;&lt;style face="normal" font="default" size="100%"&gt;Insights from the first genome assembly of Onion (&lt;/style&gt;&lt;style face="italic" font="default" size="100%"&gt;Allium cepa&lt;/style&gt;&lt;style face="normal" font="default" size="100%"&gt;)&lt;/style&gt;&lt;/title&gt;&lt;secondary-title&gt;G3-Genes Genomes Genetics&lt;/secondary-title&gt;&lt;/titles&gt;&lt;periodical&gt;&lt;full-title&gt;G3-Genes Genomes Genetics&lt;/full-title&gt;&lt;abbr-2&gt;G3-Genes Genom. Genet.&lt;/abbr-2&gt;&lt;/periodical&gt;&lt;volume&gt;11&lt;/volume&gt;&lt;number&gt;9&lt;/number&gt;&lt;dates&gt;&lt;year&gt;2021&lt;/year&gt;&lt;pub-dates&gt;&lt;date&gt;Sep&lt;/date&gt;&lt;/pub-dates&gt;&lt;/dates&gt;&lt;isbn&gt;2160-1836&lt;/isbn&gt;&lt;accession-num&gt;WOS:000735872500030&lt;/accession-num&gt;&lt;work-type&gt;Article&lt;/work-type&gt;&lt;urls&gt;&lt;related-urls&gt;&lt;url&gt;&lt;style face="underline" font="default" size="100%"&gt;&amp;lt;Go to ISI&amp;gt;://WOS:000735872500030&lt;/style&gt;&lt;/url&gt;&lt;/related-urls&gt;&lt;/urls&gt;&lt;custom7&gt;jkab243&lt;/custom7&gt;&lt;electronic-resource-num&gt;10.1093/g3journal/jkab24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AED887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  <w:shd w:val="clear" w:color="auto" w:fill="FFFFFF"/>
              </w:rPr>
              <w:t xml:space="preserve">EMBL-EBI </w:t>
            </w:r>
            <w:r w:rsidRPr="003B363F">
              <w:rPr>
                <w:sz w:val="21"/>
                <w:szCs w:val="21"/>
              </w:rPr>
              <w:t>project ID: PRJEB29505</w:t>
            </w:r>
          </w:p>
        </w:tc>
      </w:tr>
      <w:tr w:rsidR="00C26E96" w:rsidRPr="003B363F" w14:paraId="375288A1" w14:textId="77777777">
        <w:trPr>
          <w:trHeight w:val="338"/>
        </w:trPr>
        <w:tc>
          <w:tcPr>
            <w:tcW w:w="1518" w:type="pct"/>
            <w:vAlign w:val="center"/>
          </w:tcPr>
          <w:p w14:paraId="6F5EDC1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sparagus officinalis</w:t>
            </w:r>
          </w:p>
        </w:tc>
        <w:tc>
          <w:tcPr>
            <w:tcW w:w="1118" w:type="pct"/>
            <w:vAlign w:val="center"/>
          </w:tcPr>
          <w:p w14:paraId="252E366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Harkess</w:t>
            </w:r>
            <w:proofErr w:type="spellEnd"/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IYXJrZXNzPC9BdXRob3I+PFllYXI+MjAxNzwvWWVhcj48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IYXJrZXNzPC9BdXRob3I+PFllYXI+MjAxNzwvWWVhcj48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8E9AB0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CoGe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color w:val="222222"/>
                <w:sz w:val="21"/>
                <w:szCs w:val="21"/>
                <w:shd w:val="clear" w:color="auto" w:fill="FFFFFF"/>
              </w:rPr>
              <w:t>33908</w:t>
            </w:r>
          </w:p>
        </w:tc>
      </w:tr>
      <w:tr w:rsidR="00C26E96" w:rsidRPr="003B363F" w14:paraId="2A0BC47A" w14:textId="77777777">
        <w:trPr>
          <w:trHeight w:val="338"/>
        </w:trPr>
        <w:tc>
          <w:tcPr>
            <w:tcW w:w="1518" w:type="pct"/>
            <w:vAlign w:val="center"/>
          </w:tcPr>
          <w:p w14:paraId="745049B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postas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henzhenica</w:t>
            </w:r>
            <w:proofErr w:type="spellEnd"/>
          </w:p>
        </w:tc>
        <w:tc>
          <w:tcPr>
            <w:tcW w:w="1118" w:type="pct"/>
            <w:vAlign w:val="center"/>
          </w:tcPr>
          <w:p w14:paraId="472A2C9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Zhang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aaGFuZzwvQXV0aG9yPjxZZWFyPjIwMTc8L1llYXI+PFJl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aaGFuZzwvQXV0aG9yPjxZZWFyPjIwMTc8L1llYXI+PFJl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7FE18D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262478</w:t>
            </w:r>
          </w:p>
        </w:tc>
      </w:tr>
      <w:tr w:rsidR="00C26E96" w:rsidRPr="003B363F" w14:paraId="74406D02" w14:textId="77777777">
        <w:trPr>
          <w:trHeight w:val="338"/>
        </w:trPr>
        <w:tc>
          <w:tcPr>
            <w:tcW w:w="1518" w:type="pct"/>
            <w:vAlign w:val="center"/>
          </w:tcPr>
          <w:p w14:paraId="6E120C6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Vanilla planifolia</w:t>
            </w:r>
          </w:p>
        </w:tc>
        <w:tc>
          <w:tcPr>
            <w:tcW w:w="1118" w:type="pct"/>
            <w:vAlign w:val="center"/>
          </w:tcPr>
          <w:p w14:paraId="45728D0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Hasing</w:t>
            </w:r>
            <w:proofErr w:type="spellEnd"/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asing&lt;/Author&gt;&lt;Year&gt;2020&lt;/Year&gt;&lt;RecNum&gt;543&lt;/RecNum&gt;&lt;DisplayText&gt;&lt;style face="superscript"&gt;16&lt;/style&gt;&lt;/DisplayText&gt;&lt;record&gt;&lt;rec-number&gt;543&lt;/rec-number&gt;&lt;foreign-keys&gt;&lt;key app="EN" db-id="dfs0zsaxpwrdrpe0s5fv0erk9tpreser9v5a" timestamp="1733303660"&gt;543&lt;/key&gt;&lt;/foreign-keys&gt;&lt;ref-type name="Journal Article"&gt;17&lt;/ref-type&gt;&lt;contributors&gt;&lt;authors&gt;&lt;author&gt;Hasing, Tomas&lt;/author&gt;&lt;author&gt;Tang, Haibao&lt;/author&gt;&lt;author&gt;Brym, Maria&lt;/author&gt;&lt;author&gt;Khazi, Fayaz&lt;/author&gt;&lt;author&gt;Huang, Tengfang&lt;/author&gt;&lt;author&gt;Chambers, Alan H.&lt;/author&gt;&lt;/authors&gt;&lt;/contributors&gt;&lt;titles&gt;&lt;title&gt;&lt;style face="normal" font="default" size="100%"&gt;A phased&lt;/style&gt;&lt;style face="italic" font="default" size="100%"&gt; Vanilla planifolia&lt;/style&gt;&lt;style face="normal" font="default" size="100%"&gt; genome enables genetic improvement of flavour and production&lt;/style&gt;&lt;/title&gt;&lt;secondary-title&gt;Nature Food&lt;/secondary-title&gt;&lt;/titles&gt;&lt;periodical&gt;&lt;full-title&gt;Nature Food&lt;/full-title&gt;&lt;abbr-2&gt;Nat. food&lt;/abbr-2&gt;&lt;/periodical&gt;&lt;pages&gt;811–819&lt;/pages&gt;&lt;volume&gt;1&lt;/volume&gt;&lt;number&gt;12&lt;/number&gt;&lt;dates&gt;&lt;year&gt;2020&lt;/year&gt;&lt;pub-dates&gt;&lt;date&gt;Dec&lt;/date&gt;&lt;/pub-dates&gt;&lt;/dates&gt;&lt;accession-num&gt;WOS:000599803800015&lt;/accession-num&gt;&lt;work-type&gt;Article&lt;/work-type&gt;&lt;urls&gt;&lt;related-urls&gt;&lt;url&gt;&lt;style face="underline" font="default" size="100%"&gt;&amp;lt;Go to ISI&amp;gt;://WOS:000599803800015&lt;/style&gt;&lt;/url&gt;&lt;/related-urls&gt;&lt;/urls&gt;&lt;electronic-resource-num&gt;10.1038/s43016-020-00197-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69A306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633886</w:t>
            </w:r>
          </w:p>
        </w:tc>
      </w:tr>
      <w:tr w:rsidR="00C26E96" w:rsidRPr="003B363F" w14:paraId="30ACC3B1" w14:textId="77777777">
        <w:trPr>
          <w:trHeight w:val="338"/>
        </w:trPr>
        <w:tc>
          <w:tcPr>
            <w:tcW w:w="1518" w:type="pct"/>
            <w:vAlign w:val="center"/>
          </w:tcPr>
          <w:p w14:paraId="66A2D46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Gastrod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lata</w:t>
            </w:r>
            <w:proofErr w:type="spellEnd"/>
          </w:p>
        </w:tc>
        <w:tc>
          <w:tcPr>
            <w:tcW w:w="1118" w:type="pct"/>
            <w:vAlign w:val="center"/>
          </w:tcPr>
          <w:p w14:paraId="0FBB0B7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Bae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Bae&lt;/Author&gt;&lt;Year&gt;2022&lt;/Year&gt;&lt;RecNum&gt;544&lt;/RecNum&gt;&lt;DisplayText&gt;&lt;style face="superscript"&gt;17&lt;/style&gt;&lt;/DisplayText&gt;&lt;record&gt;&lt;rec-number&gt;544&lt;/rec-number&gt;&lt;foreign-keys&gt;&lt;key app="EN" db-id="dfs0zsaxpwrdrpe0s5fv0erk9tpreser9v5a" timestamp="1733303660"&gt;544&lt;/key&gt;&lt;/foreign-keys&gt;&lt;ref-type name="Journal Article"&gt;17&lt;/ref-type&gt;&lt;contributors&gt;&lt;authors&gt;&lt;author&gt;Bae, Eun-Kyung&lt;/author&gt;&lt;author&gt;An, Chanhoon&lt;/author&gt;&lt;author&gt;Kang, Min-Jeong&lt;/author&gt;&lt;author&gt;Lee, Sang- A.&lt;/author&gt;&lt;author&gt;Lee, Seung Jae&lt;/author&gt;&lt;author&gt;Kim, Ki-Tae&lt;/author&gt;&lt;author&gt;Park, Eung-Jun&lt;/author&gt;&lt;/authors&gt;&lt;/contributors&gt;&lt;titles&gt;&lt;title&gt;&lt;style face="normal" font="default" size="100%"&gt;Chromosome-level genome assembly of the fully mycoheterotrophic orchid &lt;/style&gt;&lt;style face="italic" font="default" size="100%"&gt;Gastrodia elata&lt;/style&gt;&lt;/title&gt;&lt;secondary-title&gt;G3-Genes Genomes Genetics&lt;/secondary-title&gt;&lt;/titles&gt;&lt;periodical&gt;&lt;full-title&gt;G3-Genes Genomes Genetics&lt;/full-title&gt;&lt;abbr-2&gt;G3-Genes Genom. Genet.&lt;/abbr-2&gt;&lt;/periodical&gt;&lt;volume&gt;12&lt;/volume&gt;&lt;number&gt;3&lt;/number&gt;&lt;dates&gt;&lt;year&gt;2022&lt;/year&gt;&lt;pub-dates&gt;&lt;date&gt;Mar 4&lt;/date&gt;&lt;/pub-dates&gt;&lt;/dates&gt;&lt;isbn&gt;2160-1836&lt;/isbn&gt;&lt;accession-num&gt;WOS:000776673300024&lt;/accession-num&gt;&lt;work-type&gt;Article&lt;/work-type&gt;&lt;urls&gt;&lt;related-urls&gt;&lt;url&gt;&lt;style face="underline" font="default" size="100%"&gt;&amp;lt;Go to ISI&amp;gt;://WOS:000776673300024&lt;/style&gt;&lt;/url&gt;&lt;/related-urls&gt;&lt;/urls&gt;&lt;custom7&gt;jkab433&lt;/custom7&gt;&lt;electronic-resource-num&gt;10.1093/g3journal/jkab43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5B3E03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GCA_016760335</w:t>
            </w:r>
          </w:p>
        </w:tc>
      </w:tr>
      <w:tr w:rsidR="00C26E96" w:rsidRPr="003B363F" w14:paraId="7E050BF2" w14:textId="77777777">
        <w:trPr>
          <w:trHeight w:val="338"/>
        </w:trPr>
        <w:tc>
          <w:tcPr>
            <w:tcW w:w="1518" w:type="pct"/>
            <w:vAlign w:val="center"/>
          </w:tcPr>
          <w:p w14:paraId="6EDC3BDC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Dendrobi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atenatum</w:t>
            </w:r>
            <w:proofErr w:type="spellEnd"/>
          </w:p>
        </w:tc>
        <w:tc>
          <w:tcPr>
            <w:tcW w:w="1118" w:type="pct"/>
            <w:vAlign w:val="center"/>
          </w:tcPr>
          <w:p w14:paraId="11F1499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Ding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Ding&lt;/Author&gt;&lt;Year&gt;2018&lt;/Year&gt;&lt;RecNum&gt;545&lt;/RecNum&gt;&lt;DisplayText&gt;&lt;style face="superscript"&gt;18&lt;/style&gt;&lt;/DisplayText&gt;&lt;record&gt;&lt;rec-number&gt;545&lt;/rec-number&gt;&lt;foreign-keys&gt;&lt;key app="EN" db-id="dfs0zsaxpwrdrpe0s5fv0erk9tpreser9v5a" timestamp="1733303660"&gt;545&lt;/key&gt;&lt;/foreign-keys&gt;&lt;ref-type name="Journal Article"&gt;17&lt;/ref-type&gt;&lt;contributors&gt;&lt;authors&gt;&lt;author&gt;Ding, Xupo&lt;/author&gt;&lt;author&gt;Mei, Wenli&lt;/author&gt;&lt;author&gt;Huang, Shengzhuo&lt;/author&gt;&lt;author&gt;Wang, Hui&lt;/author&gt;&lt;author&gt;Zhu, Jiahong&lt;/author&gt;&lt;author&gt;Hu, Wei&lt;/author&gt;&lt;author&gt;Ding, Zehong&lt;/author&gt;&lt;author&gt;Tie, Weiwei&lt;/author&gt;&lt;author&gt;Peng, Shiqing&lt;/author&gt;&lt;author&gt;Dai, Haofu&lt;/author&gt;&lt;/authors&gt;&lt;/contributors&gt;&lt;titles&gt;&lt;title&gt;&lt;style face="normal" font="default" size="100%"&gt;Genome survey sequencing for the characterization of genetic background of &lt;/style&gt;&lt;style face="italic" font="default" size="100%"&gt;Dracaena cambodiana&lt;/style&gt;&lt;style face="normal" font="default" size="100%"&gt; and its defense response during dragon&amp;apos;s blood formation&lt;/style&gt;&lt;/title&gt;&lt;secondary-title&gt;Plos One&lt;/secondary-title&gt;&lt;/titles&gt;&lt;periodical&gt;&lt;full-title&gt;Plos One&lt;/full-title&gt;&lt;abbr-2&gt;Plos one&lt;/abbr-2&gt;&lt;/periodical&gt;&lt;volume&gt;13&lt;/volume&gt;&lt;number&gt;12&lt;/number&gt;&lt;dates&gt;&lt;year&gt;2018&lt;/year&gt;&lt;pub-dates&gt;&lt;date&gt;Dec 14&lt;/date&gt;&lt;/pub-dates&gt;&lt;/dates&gt;&lt;isbn&gt;1932-6203&lt;/isbn&gt;&lt;accession-num&gt;WOS:000453248000053&lt;/accession-num&gt;&lt;work-type&gt;Article&lt;/work-type&gt;&lt;urls&gt;&lt;related-urls&gt;&lt;url&gt;&lt;style face="underline" font="default" size="100%"&gt;&amp;lt;Go to ISI&amp;gt;://WOS:000453248000053&lt;/style&gt;&lt;/url&gt;&lt;/related-urls&gt;&lt;/urls&gt;&lt;custom7&gt;e0209258&lt;/custom7&gt;&lt;electronic-resource-num&gt;10.1371/journal.pone.0209258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0A17B5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GCA_001605985</w:t>
            </w:r>
          </w:p>
        </w:tc>
      </w:tr>
      <w:tr w:rsidR="00C26E96" w:rsidRPr="003B363F" w14:paraId="6C8D0A4F" w14:textId="77777777">
        <w:trPr>
          <w:trHeight w:val="338"/>
        </w:trPr>
        <w:tc>
          <w:tcPr>
            <w:tcW w:w="1518" w:type="pct"/>
            <w:vAlign w:val="center"/>
          </w:tcPr>
          <w:p w14:paraId="22A8393A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Phalaenopsi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questris</w:t>
            </w:r>
            <w:proofErr w:type="spellEnd"/>
          </w:p>
        </w:tc>
        <w:tc>
          <w:tcPr>
            <w:tcW w:w="1118" w:type="pct"/>
            <w:vAlign w:val="center"/>
          </w:tcPr>
          <w:p w14:paraId="2AA838B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Cai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DYWk8L0F1dGhvcj48WWVhcj4yMDE1PC9ZZWFyPjxSZWNO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DYWk8L0F1dGhvcj48WWVhcj4yMDE1PC9ZZWFyPjxSZWNO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294ABB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192198</w:t>
            </w:r>
          </w:p>
        </w:tc>
      </w:tr>
      <w:tr w:rsidR="00C26E96" w:rsidRPr="003B363F" w14:paraId="4276671E" w14:textId="77777777">
        <w:trPr>
          <w:trHeight w:val="338"/>
        </w:trPr>
        <w:tc>
          <w:tcPr>
            <w:tcW w:w="1518" w:type="pct"/>
            <w:vAlign w:val="center"/>
          </w:tcPr>
          <w:p w14:paraId="79D16FA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Musa acuminata</w:t>
            </w:r>
          </w:p>
        </w:tc>
        <w:tc>
          <w:tcPr>
            <w:tcW w:w="1118" w:type="pct"/>
            <w:vAlign w:val="center"/>
          </w:tcPr>
          <w:p w14:paraId="72B6777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D'Hont</w:t>
            </w:r>
            <w:proofErr w:type="spellEnd"/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EJmFwb3M7SG9udDwvQXV0aG9yPjxZZWFyPjIwMTI8L1ll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EJmFwb3M7SG9udDwvQXV0aG9yPjxZZWFyPjIwMTI8L1ll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D1324C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GCA_000313855</w:t>
            </w:r>
          </w:p>
        </w:tc>
      </w:tr>
      <w:tr w:rsidR="00C26E96" w:rsidRPr="003B363F" w14:paraId="2D6D6617" w14:textId="77777777">
        <w:trPr>
          <w:trHeight w:val="338"/>
        </w:trPr>
        <w:tc>
          <w:tcPr>
            <w:tcW w:w="1518" w:type="pct"/>
            <w:vAlign w:val="center"/>
          </w:tcPr>
          <w:p w14:paraId="535EC3A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Lanxang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sao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>-ko</w:t>
            </w:r>
          </w:p>
        </w:tc>
        <w:tc>
          <w:tcPr>
            <w:tcW w:w="1118" w:type="pct"/>
            <w:vAlign w:val="center"/>
          </w:tcPr>
          <w:p w14:paraId="75851B75" w14:textId="77777777" w:rsidR="00C26E96" w:rsidRPr="003B363F" w:rsidRDefault="00000000">
            <w:pPr>
              <w:rPr>
                <w:rFonts w:eastAsia="DengXian"/>
                <w:color w:val="000000"/>
                <w:sz w:val="21"/>
                <w:szCs w:val="21"/>
              </w:rPr>
            </w:pPr>
            <w:r w:rsidRPr="003B363F">
              <w:rPr>
                <w:rFonts w:eastAsia="DengXian"/>
                <w:color w:val="000000"/>
                <w:sz w:val="21"/>
                <w:szCs w:val="21"/>
              </w:rPr>
              <w:t>Unpublished</w:t>
            </w:r>
          </w:p>
        </w:tc>
        <w:tc>
          <w:tcPr>
            <w:tcW w:w="4304" w:type="dxa"/>
            <w:vAlign w:val="center"/>
          </w:tcPr>
          <w:p w14:paraId="0E7B5B6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/A</w:t>
            </w:r>
          </w:p>
        </w:tc>
      </w:tr>
      <w:tr w:rsidR="00C26E96" w:rsidRPr="003B363F" w14:paraId="2E4B68D8" w14:textId="77777777">
        <w:trPr>
          <w:trHeight w:val="338"/>
        </w:trPr>
        <w:tc>
          <w:tcPr>
            <w:tcW w:w="1518" w:type="pct"/>
            <w:vAlign w:val="center"/>
          </w:tcPr>
          <w:p w14:paraId="58C71C6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Wurfbain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villosum</w:t>
            </w:r>
            <w:proofErr w:type="spellEnd"/>
          </w:p>
        </w:tc>
        <w:tc>
          <w:tcPr>
            <w:tcW w:w="1118" w:type="pct"/>
            <w:vAlign w:val="center"/>
          </w:tcPr>
          <w:p w14:paraId="6998700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="DengXian"/>
                <w:color w:val="000000"/>
                <w:sz w:val="21"/>
                <w:szCs w:val="21"/>
              </w:rPr>
              <w:t>Unpublished</w:t>
            </w:r>
          </w:p>
        </w:tc>
        <w:tc>
          <w:tcPr>
            <w:tcW w:w="4304" w:type="dxa"/>
            <w:vAlign w:val="center"/>
          </w:tcPr>
          <w:p w14:paraId="180FB97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/A</w:t>
            </w:r>
          </w:p>
        </w:tc>
      </w:tr>
      <w:tr w:rsidR="00C26E96" w:rsidRPr="003B363F" w14:paraId="29CE8141" w14:textId="77777777">
        <w:trPr>
          <w:trHeight w:val="338"/>
        </w:trPr>
        <w:tc>
          <w:tcPr>
            <w:tcW w:w="1518" w:type="pct"/>
            <w:vAlign w:val="center"/>
          </w:tcPr>
          <w:p w14:paraId="1E01F30C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Zingiber officinale</w:t>
            </w:r>
          </w:p>
        </w:tc>
        <w:tc>
          <w:tcPr>
            <w:tcW w:w="1118" w:type="pct"/>
            <w:vAlign w:val="center"/>
          </w:tcPr>
          <w:p w14:paraId="4BD5DF4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Cheng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DaGVuZzwvQXV0aG9yPjxZZWFyPjIwMjE8L1llYXI+PFJl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DaGVuZzwvQXV0aG9yPjxZZWFyPjIwMjE8L1llYXI+PFJl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6E2E74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JACMSC000000000</w:t>
            </w:r>
          </w:p>
        </w:tc>
      </w:tr>
      <w:tr w:rsidR="00C26E96" w:rsidRPr="003B363F" w14:paraId="56DEE55E" w14:textId="77777777">
        <w:trPr>
          <w:trHeight w:val="338"/>
        </w:trPr>
        <w:tc>
          <w:tcPr>
            <w:tcW w:w="1518" w:type="pct"/>
            <w:vAlign w:val="center"/>
          </w:tcPr>
          <w:p w14:paraId="72416FE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Calam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implicifolius</w:t>
            </w:r>
            <w:proofErr w:type="spellEnd"/>
          </w:p>
        </w:tc>
        <w:tc>
          <w:tcPr>
            <w:tcW w:w="1118" w:type="pct"/>
            <w:vAlign w:val="center"/>
          </w:tcPr>
          <w:p w14:paraId="536DFFB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Zhao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aaGFvPC9BdXRob3I+PFllYXI+MjAxODwvWWVhcj48UmVj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aaGFvPC9BdXRob3I+PFllYXI+MjAxODwvWWVhcj48UmVj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DF764B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  <w:shd w:val="clear" w:color="auto" w:fill="FFFFFF"/>
              </w:rPr>
              <w:t xml:space="preserve">EMBL-EBI </w:t>
            </w:r>
            <w:r w:rsidRPr="003B363F">
              <w:rPr>
                <w:sz w:val="21"/>
                <w:szCs w:val="21"/>
              </w:rPr>
              <w:t>project ID: PRJEB24031</w:t>
            </w:r>
          </w:p>
        </w:tc>
      </w:tr>
      <w:tr w:rsidR="00C26E96" w:rsidRPr="003B363F" w14:paraId="1FE89585" w14:textId="77777777">
        <w:trPr>
          <w:trHeight w:val="338"/>
        </w:trPr>
        <w:tc>
          <w:tcPr>
            <w:tcW w:w="1518" w:type="pct"/>
            <w:vAlign w:val="center"/>
          </w:tcPr>
          <w:p w14:paraId="401225C8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aemonorop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jenkinsiana</w:t>
            </w:r>
            <w:proofErr w:type="spellEnd"/>
          </w:p>
        </w:tc>
        <w:tc>
          <w:tcPr>
            <w:tcW w:w="1118" w:type="pct"/>
            <w:vAlign w:val="center"/>
          </w:tcPr>
          <w:p w14:paraId="1340534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Zhao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aaGFvPC9BdXRob3I+PFllYXI+MjAxODwvWWVhcj48UmVj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aaGFvPC9BdXRob3I+PFllYXI+MjAxODwvWWVhcj48UmVj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5C8B58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  <w:shd w:val="clear" w:color="auto" w:fill="FFFFFF"/>
              </w:rPr>
              <w:t xml:space="preserve">EMBL-EBI </w:t>
            </w:r>
            <w:r w:rsidRPr="003B363F">
              <w:rPr>
                <w:sz w:val="21"/>
                <w:szCs w:val="21"/>
              </w:rPr>
              <w:t>project ID: PRJEB24829</w:t>
            </w:r>
          </w:p>
        </w:tc>
      </w:tr>
      <w:tr w:rsidR="00C26E96" w:rsidRPr="003B363F" w14:paraId="7B06303C" w14:textId="77777777">
        <w:trPr>
          <w:trHeight w:val="338"/>
        </w:trPr>
        <w:tc>
          <w:tcPr>
            <w:tcW w:w="1518" w:type="pct"/>
            <w:vAlign w:val="center"/>
          </w:tcPr>
          <w:p w14:paraId="38BCDFD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Phoenix dactylifera</w:t>
            </w:r>
          </w:p>
        </w:tc>
        <w:tc>
          <w:tcPr>
            <w:tcW w:w="1118" w:type="pct"/>
            <w:vAlign w:val="center"/>
          </w:tcPr>
          <w:p w14:paraId="40E5053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Hazzouri</w:t>
            </w:r>
            <w:proofErr w:type="spellEnd"/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azzouri&lt;/Author&gt;&lt;Year&gt;2019&lt;/Year&gt;&lt;RecNum&gt;547&lt;/RecNum&gt;&lt;DisplayText&gt;&lt;style face="superscript"&gt;23&lt;/style&gt;&lt;/DisplayText&gt;&lt;record&gt;&lt;rec-number&gt;547&lt;/rec-number&gt;&lt;foreign-keys&gt;&lt;key app="EN" db-id="dfs0zsaxpwrdrpe0s5fv0erk9tpreser9v5a" timestamp="1733303660"&gt;547&lt;/key&gt;&lt;/foreign-keys&gt;&lt;ref-type name="Journal Article"&gt;17&lt;/ref-type&gt;&lt;contributors&gt;&lt;authors&gt;&lt;author&gt;Hazzouri, Khaled M.&lt;/author&gt;&lt;author&gt;Gros-Balthazard, Muriel&lt;/author&gt;&lt;author&gt;Flowers, Jonathan M.&lt;/author&gt;&lt;author&gt;Copetti, Dario&lt;/author&gt;&lt;author&gt;Lemansour, Alain&lt;/author&gt;&lt;author&gt;Lebrun, Marc&lt;/author&gt;&lt;author&gt;Masmoudi, Khaled&lt;/author&gt;&lt;author&gt;Ferrand, Sylvie&lt;/author&gt;&lt;author&gt;Dhar, Michael I.&lt;/author&gt;&lt;author&gt;Fresquez, Zoe A.&lt;/author&gt;&lt;author&gt;Rosas, Ulises&lt;/author&gt;&lt;author&gt;Zhang, Jianwei&lt;/author&gt;&lt;author&gt;Talag, Jayson&lt;/author&gt;&lt;author&gt;Lee, Seunghee&lt;/author&gt;&lt;author&gt;Kudrna, David&lt;/author&gt;&lt;author&gt;Powell, Robyn F.&lt;/author&gt;&lt;author&gt;Leitch, Ilia J.&lt;/author&gt;&lt;author&gt;Krueger, Robert R.&lt;/author&gt;&lt;author&gt;Wing, Rod A.&lt;/author&gt;&lt;author&gt;Amiri, Khaled M. A.&lt;/author&gt;&lt;author&gt;Purugganan, Michael D.&lt;/author&gt;&lt;/authors&gt;&lt;/contributors&gt;&lt;titles&gt;&lt;title&gt;Genome-wide association mapping of date palm fruit traits&lt;/title&gt;&lt;secondary-title&gt;Nature Communications&lt;/secondary-title&gt;&lt;/titles&gt;&lt;periodical&gt;&lt;full-title&gt;Nature Communications&lt;/full-title&gt;&lt;abbr-2&gt;Nat. Commun.&lt;/abbr-2&gt;&lt;/periodical&gt;&lt;volume&gt;10&lt;/volume&gt;&lt;dates&gt;&lt;year&gt;2019&lt;/year&gt;&lt;pub-dates&gt;&lt;date&gt;Oct 15&lt;/date&gt;&lt;/pub-dates&gt;&lt;/dates&gt;&lt;isbn&gt;2041-1723&lt;/isbn&gt;&lt;accession-num&gt;WOS:000490117300003&lt;/accession-num&gt;&lt;work-type&gt;Article&lt;/work-type&gt;&lt;urls&gt;&lt;related-urls&gt;&lt;url&gt;&lt;style face="underline" font="default" size="100%"&gt;&amp;lt;Go to ISI&amp;gt;://WOS:000490117300003&lt;/style&gt;&lt;/url&gt;&lt;/related-urls&gt;&lt;/urls&gt;&lt;custom7&gt;4680&lt;/custom7&gt;&lt;electronic-resource-num&gt;10.1038/s41467-019-12604-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D06DAD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322046</w:t>
            </w:r>
          </w:p>
        </w:tc>
      </w:tr>
      <w:tr w:rsidR="00C26E96" w:rsidRPr="003B363F" w14:paraId="5C114D1D" w14:textId="77777777">
        <w:trPr>
          <w:trHeight w:val="338"/>
        </w:trPr>
        <w:tc>
          <w:tcPr>
            <w:tcW w:w="1518" w:type="pct"/>
            <w:vAlign w:val="center"/>
          </w:tcPr>
          <w:p w14:paraId="37756E9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reca catechu</w:t>
            </w:r>
          </w:p>
        </w:tc>
        <w:tc>
          <w:tcPr>
            <w:tcW w:w="1118" w:type="pct"/>
            <w:vAlign w:val="center"/>
          </w:tcPr>
          <w:p w14:paraId="2F20C6B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Yang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21&lt;/Year&gt;&lt;RecNum&gt;548&lt;/RecNum&gt;&lt;DisplayText&gt;&lt;style face="superscript"&gt;24&lt;/style&gt;&lt;/DisplayText&gt;&lt;record&gt;&lt;rec-number&gt;548&lt;/rec-number&gt;&lt;foreign-keys&gt;&lt;key app="EN" db-id="dfs0zsaxpwrdrpe0s5fv0erk9tpreser9v5a" timestamp="1733303660"&gt;548&lt;/key&gt;&lt;/foreign-keys&gt;&lt;ref-type name="Journal Article"&gt;17&lt;/ref-type&gt;&lt;contributors&gt;&lt;authors&gt;&lt;author&gt;Yang, Yaodong&lt;/author&gt;&lt;author&gt;Huang, Liyun&lt;/author&gt;&lt;author&gt;Xu, Chunyan&lt;/author&gt;&lt;author&gt;Qi, Lan&lt;/author&gt;&lt;author&gt;Wu, Zhangyan&lt;/author&gt;&lt;author&gt;Li, Jia&lt;/author&gt;&lt;author&gt;Chen, Haixin&lt;/author&gt;&lt;author&gt;Wu, Yi&lt;/author&gt;&lt;author&gt;Fu, Tao&lt;/author&gt;&lt;author&gt;Zhu, Hui&lt;/author&gt;&lt;author&gt;Saand, Mumtaz Ali&lt;/author&gt;&lt;author&gt;Li, Jing&lt;/author&gt;&lt;author&gt;Liu, Liyun&lt;/author&gt;&lt;author&gt;Fan, Haikou&lt;/author&gt;&lt;author&gt;Zhou, Huanqi&lt;/author&gt;&lt;author&gt;Qin, Weiquan&lt;/author&gt;&lt;/authors&gt;&lt;/contributors&gt;&lt;titles&gt;&lt;title&gt;&lt;style face="normal" font="default" size="100%"&gt;Chromosome-scale genome assembly of areca palm (&lt;/style&gt;&lt;style face="italic" font="default" size="100%"&gt;Areca catechu&lt;/style&gt;&lt;style face="normal" font="default" size="100%"&gt;)&lt;/style&gt;&lt;/title&gt;&lt;secondary-title&gt;Molecular Ecology Resources&lt;/secondary-title&gt;&lt;/titles&gt;&lt;periodical&gt;&lt;full-title&gt;Molecular Ecology Resources&lt;/full-title&gt;&lt;abbr-2&gt;Mol. Ecol. Resour.&lt;/abbr-2&gt;&lt;/periodical&gt;&lt;pages&gt;2504–2519&lt;/pages&gt;&lt;volume&gt;21&lt;/volume&gt;&lt;number&gt;7&lt;/number&gt;&lt;dates&gt;&lt;year&gt;2021&lt;/year&gt;&lt;pub-dates&gt;&lt;date&gt;Oct&lt;/date&gt;&lt;/pub-dates&gt;&lt;/dates&gt;&lt;isbn&gt;1755-098X&lt;/isbn&gt;&lt;accession-num&gt;WOS:000667571500001&lt;/accession-num&gt;&lt;work-type&gt;Article&lt;/work-type&gt;&lt;urls&gt;&lt;related-urls&gt;&lt;url&gt;&lt;style face="underline" font="default" size="100%"&gt;&amp;lt;Go to ISI&amp;gt;://WOS:000667571500001&lt;/style&gt;&lt;/url&gt;&lt;/related-urls&gt;&lt;/urls&gt;&lt;electronic-resource-num&gt;10.1111/1755-0998.1344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77419D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CNGB Project ID: CNP0000517</w:t>
            </w:r>
          </w:p>
        </w:tc>
      </w:tr>
      <w:tr w:rsidR="00C26E96" w:rsidRPr="003B363F" w14:paraId="77165B18" w14:textId="77777777">
        <w:trPr>
          <w:trHeight w:val="338"/>
        </w:trPr>
        <w:tc>
          <w:tcPr>
            <w:tcW w:w="1518" w:type="pct"/>
            <w:vAlign w:val="center"/>
          </w:tcPr>
          <w:p w14:paraId="1EC827D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laei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guineensis</w:t>
            </w:r>
          </w:p>
        </w:tc>
        <w:tc>
          <w:tcPr>
            <w:tcW w:w="1118" w:type="pct"/>
            <w:vAlign w:val="center"/>
          </w:tcPr>
          <w:p w14:paraId="7FADB99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Singh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TaW5naDwvQXV0aG9yPjxZZWFyPjIwMTM8L1llYXI+PFJl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TaW5naDwvQXV0aG9yPjxZZWFyPjIwMTM8L1llYXI+PFJl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6B70A6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192219</w:t>
            </w:r>
          </w:p>
        </w:tc>
      </w:tr>
      <w:tr w:rsidR="00C26E96" w:rsidRPr="003B363F" w14:paraId="57AC1F6A" w14:textId="77777777">
        <w:trPr>
          <w:trHeight w:val="338"/>
        </w:trPr>
        <w:tc>
          <w:tcPr>
            <w:tcW w:w="1518" w:type="pct"/>
            <w:vAlign w:val="center"/>
          </w:tcPr>
          <w:p w14:paraId="2FB18D7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ocos nucifera</w:t>
            </w:r>
          </w:p>
        </w:tc>
        <w:tc>
          <w:tcPr>
            <w:tcW w:w="1118" w:type="pct"/>
            <w:vAlign w:val="center"/>
          </w:tcPr>
          <w:p w14:paraId="498D283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Xiao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Xiao&lt;/Author&gt;&lt;Year&gt;2017&lt;/Year&gt;&lt;RecNum&gt;550&lt;/RecNum&gt;&lt;DisplayText&gt;&lt;style face="superscript"&gt;26&lt;/style&gt;&lt;/DisplayText&gt;&lt;record&gt;&lt;rec-number&gt;550&lt;/rec-number&gt;&lt;foreign-keys&gt;&lt;key app="EN" db-id="dfs0zsaxpwrdrpe0s5fv0erk9tpreser9v5a" timestamp="1733303660"&gt;550&lt;/key&gt;&lt;/foreign-keys&gt;&lt;ref-type name="Journal Article"&gt;17&lt;/ref-type&gt;&lt;contributors&gt;&lt;authors&gt;&lt;author&gt;Xiao, Yong&lt;/author&gt;&lt;author&gt;Xu, Pengwei&lt;/author&gt;&lt;author&gt;Fan, Haikuo&lt;/author&gt;&lt;author&gt;Baudouin, Luc&lt;/author&gt;&lt;author&gt;Xia, Wei&lt;/author&gt;&lt;author&gt;Bocs, Stephanie&lt;/author&gt;&lt;author&gt;Xu, Junyang&lt;/author&gt;&lt;author&gt;Li, Qiong&lt;/author&gt;&lt;author&gt;Guo, Anping&lt;/author&gt;&lt;author&gt;Zhou, Lixia&lt;/author&gt;&lt;author&gt;Li, Jing&lt;/author&gt;&lt;author&gt;Wu, Yi&lt;/author&gt;&lt;author&gt;Ma, Zilong&lt;/author&gt;&lt;author&gt;Armero, Alix&lt;/author&gt;&lt;author&gt;Issali, Auguste Emmanuel&lt;/author&gt;&lt;author&gt;Liu, Na&lt;/author&gt;&lt;author&gt;Peng, Ming&lt;/author&gt;&lt;author&gt;Yang, Yaodong&lt;/author&gt;&lt;/authors&gt;&lt;/contributors&gt;&lt;titles&gt;&lt;title&gt;&lt;style face="normal" font="default" size="100%"&gt;The genome draft of coconut (&lt;/style&gt;&lt;style face="italic" font="default" size="100%"&gt;Cocos nucifera&lt;/style&gt;&lt;style face="normal" font="default" size="100%"&gt;)&lt;/style&gt;&lt;/title&gt;&lt;secondary-title&gt;Gigascience&lt;/secondary-title&gt;&lt;/titles&gt;&lt;periodical&gt;&lt;full-title&gt;Gigascience&lt;/full-title&gt;&lt;abbr-2&gt;Gigascience&lt;/abbr-2&gt;&lt;/periodical&gt;&lt;volume&gt;6&lt;/volume&gt;&lt;number&gt;11&lt;/number&gt;&lt;dates&gt;&lt;year&gt;2017&lt;/year&gt;&lt;pub-dates&gt;&lt;date&gt;Oct 5&lt;/date&gt;&lt;/pub-dates&gt;&lt;/dates&gt;&lt;isbn&gt;2047-217X&lt;/isbn&gt;&lt;accession-num&gt;WOS:000419633500003&lt;/accession-num&gt;&lt;work-type&gt;Article; Data Paper&lt;/work-type&gt;&lt;urls&gt;&lt;related-urls&gt;&lt;url&gt;&lt;style face="underline" font="default" size="100%"&gt;&amp;lt;Go to ISI&amp;gt;://WOS:000419633500003&lt;/style&gt;&lt;/url&gt;&lt;/related-urls&gt;&lt;/urls&gt;&lt;custom7&gt;gix095&lt;/custom7&gt;&lt;electronic-resource-num&gt;10.1093/gigascience/gix09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74C5D8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374600</w:t>
            </w:r>
          </w:p>
        </w:tc>
      </w:tr>
      <w:tr w:rsidR="00C26E96" w:rsidRPr="003B363F" w14:paraId="298BFB71" w14:textId="77777777">
        <w:trPr>
          <w:trHeight w:val="338"/>
        </w:trPr>
        <w:tc>
          <w:tcPr>
            <w:tcW w:w="1518" w:type="pct"/>
            <w:vAlign w:val="center"/>
          </w:tcPr>
          <w:p w14:paraId="4DE0E1A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nanas comosus</w:t>
            </w:r>
          </w:p>
        </w:tc>
        <w:tc>
          <w:tcPr>
            <w:tcW w:w="1118" w:type="pct"/>
            <w:vAlign w:val="center"/>
          </w:tcPr>
          <w:p w14:paraId="473EC746" w14:textId="77777777" w:rsidR="00C26E96" w:rsidRPr="003B363F" w:rsidRDefault="00000000">
            <w:pPr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Feng</w:t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GZW5nPC9BdXRob3I+PFllYXI+MjAyMjwvWWVhcj48UmVj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GZW5nPC9BdXRob3I+PFllYXI+MjAyMjwvWWVhcj48UmVj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E6F93F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CNGB Project ID: CNP0001166</w:t>
            </w:r>
          </w:p>
        </w:tc>
      </w:tr>
      <w:tr w:rsidR="00C26E96" w:rsidRPr="003B363F" w14:paraId="417CCFA0" w14:textId="77777777">
        <w:trPr>
          <w:trHeight w:val="338"/>
        </w:trPr>
        <w:tc>
          <w:tcPr>
            <w:tcW w:w="1518" w:type="pct"/>
            <w:vAlign w:val="center"/>
          </w:tcPr>
          <w:p w14:paraId="7A39E4E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Kobres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littledalei</w:t>
            </w:r>
            <w:proofErr w:type="spellEnd"/>
          </w:p>
        </w:tc>
        <w:tc>
          <w:tcPr>
            <w:tcW w:w="1118" w:type="pct"/>
            <w:vAlign w:val="center"/>
          </w:tcPr>
          <w:p w14:paraId="1A10783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Can </w:t>
            </w:r>
            <w:r w:rsidRPr="003B363F">
              <w:rPr>
                <w:i/>
                <w:sz w:val="21"/>
                <w:szCs w:val="21"/>
              </w:rPr>
              <w:t>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an&lt;/Author&gt;&lt;Year&gt;2020&lt;/Year&gt;&lt;RecNum&gt;552&lt;/RecNum&gt;&lt;DisplayText&gt;&lt;style face="superscript"&gt;28&lt;/style&gt;&lt;/DisplayText&gt;&lt;record&gt;&lt;rec-number&gt;552&lt;/rec-number&gt;&lt;foreign-keys&gt;&lt;key app="EN" db-id="dfs0zsaxpwrdrpe0s5fv0erk9tpreser9v5a" timestamp="1733303660"&gt;552&lt;/key&gt;&lt;/foreign-keys&gt;&lt;ref-type name="Journal Article"&gt;17&lt;/ref-type&gt;&lt;contributors&gt;&lt;authors&gt;&lt;author&gt;Can, Muyou&lt;/author&gt;&lt;author&gt;Wei, Wei&lt;/author&gt;&lt;author&gt;Zi, Hailing&lt;/author&gt;&lt;author&gt;Bai, Magaweng&lt;/author&gt;&lt;author&gt;Liu, Yunfei&lt;/author&gt;&lt;author&gt;Gao, Dan&lt;/author&gt;&lt;author&gt;Tu, Dengqunpei&lt;/author&gt;&lt;author&gt;Bao, Yuhong&lt;/author&gt;&lt;author&gt;Wang, Li&lt;/author&gt;&lt;author&gt;Chen, Shaofeng&lt;/author&gt;&lt;author&gt;Zhao, Xing&lt;/author&gt;&lt;author&gt;Qu, Guangpeng&lt;/author&gt;&lt;/authors&gt;&lt;/contributors&gt;&lt;titles&gt;&lt;title&gt;&lt;style face="normal" font="default" size="100%"&gt;Genome sequence of &lt;/style&gt;&lt;style face="italic" font="default" size="100%"&gt;Kobresia littledalei&lt;/style&gt;&lt;style face="normal" font="default" size="100%"&gt;, the first chromosome-level genome in the family Cyperaceae&lt;/style&gt;&lt;/title&gt;&lt;secondary-title&gt;Scientific Data&lt;/secondary-title&gt;&lt;/titles&gt;&lt;periodical&gt;&lt;full-title&gt;Scientific Data&lt;/full-title&gt;&lt;abbr-2&gt;Sci. data&lt;/abbr-2&gt;&lt;/periodical&gt;&lt;volume&gt;7&lt;/volume&gt;&lt;number&gt;1&lt;/number&gt;&lt;dates&gt;&lt;year&gt;2020&lt;/year&gt;&lt;pub-dates&gt;&lt;date&gt;Jun 11&lt;/date&gt;&lt;/pub-dates&gt;&lt;/dates&gt;&lt;accession-num&gt;WOS:000542706900002&lt;/accession-num&gt;&lt;work-type&gt;Article; Data Paper&lt;/work-type&gt;&lt;urls&gt;&lt;related-urls&gt;&lt;url&gt;&lt;style face="underline" font="default" size="100%"&gt;&amp;lt;Go to ISI&amp;gt;://WOS:000542706900002&lt;/style&gt;&lt;/url&gt;&lt;/related-urls&gt;&lt;/urls&gt;&lt;custom7&gt;175&lt;/custom7&gt;&lt;electronic-resource-num&gt;10.1038/s41597-020-0518-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4E0DCA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SWLB00000000</w:t>
            </w:r>
          </w:p>
        </w:tc>
      </w:tr>
      <w:tr w:rsidR="00C26E96" w:rsidRPr="003B363F" w14:paraId="541EFC49" w14:textId="77777777">
        <w:trPr>
          <w:trHeight w:val="338"/>
        </w:trPr>
        <w:tc>
          <w:tcPr>
            <w:tcW w:w="1518" w:type="pct"/>
            <w:vAlign w:val="center"/>
          </w:tcPr>
          <w:p w14:paraId="6C35FD5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Joinville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scendens</w:t>
            </w:r>
            <w:proofErr w:type="spellEnd"/>
          </w:p>
        </w:tc>
        <w:tc>
          <w:tcPr>
            <w:tcW w:w="1118" w:type="pct"/>
            <w:vAlign w:val="center"/>
          </w:tcPr>
          <w:p w14:paraId="6E4613F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McKain</w:t>
            </w:r>
            <w:proofErr w:type="spellEnd"/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McKain&lt;/Author&gt;&lt;Year&gt;2016&lt;/Year&gt;&lt;RecNum&gt;553&lt;/RecNum&gt;&lt;DisplayText&gt;&lt;style face="superscript"&gt;29&lt;/style&gt;&lt;/DisplayText&gt;&lt;record&gt;&lt;rec-number&gt;553&lt;/rec-number&gt;&lt;foreign-keys&gt;&lt;key app="EN" db-id="dfs0zsaxpwrdrpe0s5fv0erk9tpreser9v5a" timestamp="1733303660"&gt;553&lt;/key&gt;&lt;/foreign-keys&gt;&lt;ref-type name="Journal Article"&gt;17&lt;/ref-type&gt;&lt;contributors&gt;&lt;authors&gt;&lt;author&gt;McKain, Michael R.&lt;/author&gt;&lt;author&gt;Tang, Haibao&lt;/author&gt;&lt;author&gt;McNeal, Joel R.&lt;/author&gt;&lt;author&gt;Ayyampalayam, Saravanaraj&lt;/author&gt;&lt;author&gt;Davis, Jerrold I.&lt;/author&gt;&lt;author&gt;depamphilis, Claude W.&lt;/author&gt;&lt;author&gt;Givnish, Thomas J.&lt;/author&gt;&lt;author&gt;Pires, J. Chris&lt;/author&gt;&lt;author&gt;Stevenson, Dennis Wm&lt;/author&gt;&lt;author&gt;Leebens-Mack, James H.&lt;/author&gt;&lt;/authors&gt;&lt;/contributors&gt;&lt;titles&gt;&lt;title&gt;A Phylogenomic Assessment of Ancient Polyploidy and Genome Evolution across the Poales&lt;/title&gt;&lt;secondary-title&gt;Genome Biology and Evolution&lt;/secondary-title&gt;&lt;/titles&gt;&lt;periodical&gt;&lt;full-title&gt;Genome Biology and Evolution&lt;/full-title&gt;&lt;abbr-2&gt;Genome Biol. Evol.&lt;/abbr-2&gt;&lt;/periodical&gt;&lt;pages&gt;1150–1164&lt;/pages&gt;&lt;volume&gt;8&lt;/volume&gt;&lt;number&gt;4&lt;/number&gt;&lt;dates&gt;&lt;year&gt;2016&lt;/year&gt;&lt;pub-dates&gt;&lt;date&gt;Apr&lt;/date&gt;&lt;/pub-dates&gt;&lt;/dates&gt;&lt;isbn&gt;1759-6653&lt;/isbn&gt;&lt;accession-num&gt;WOS:000376126400015&lt;/accession-num&gt;&lt;work-type&gt;Article&lt;/work-type&gt;&lt;urls&gt;&lt;related-urls&gt;&lt;url&gt;&lt;style face="underline" font="default" size="100%"&gt;&amp;lt;Go to ISI&amp;gt;://WOS:000376126400015&lt;/style&gt;&lt;/url&gt;&lt;/related-urls&gt;&lt;/urls&gt;&lt;electronic-resource-num&gt;10.1093/gbe/evw06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1786DF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sz w:val="21"/>
                <w:szCs w:val="21"/>
              </w:rPr>
              <w:t>Joinvillea</w:t>
            </w:r>
            <w:proofErr w:type="spellEnd"/>
            <w:r w:rsidRPr="003B363F">
              <w:rPr>
                <w:i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i/>
                <w:sz w:val="21"/>
                <w:szCs w:val="21"/>
              </w:rPr>
              <w:t>ascendens</w:t>
            </w:r>
            <w:proofErr w:type="spellEnd"/>
            <w:r w:rsidRPr="003B363F">
              <w:rPr>
                <w:sz w:val="21"/>
                <w:szCs w:val="21"/>
              </w:rPr>
              <w:t xml:space="preserve"> v1.1 at DOE-</w:t>
            </w:r>
            <w:proofErr w:type="gramStart"/>
            <w:r w:rsidRPr="003B363F">
              <w:rPr>
                <w:sz w:val="21"/>
                <w:szCs w:val="21"/>
              </w:rPr>
              <w:t>JGI,  https://phytozome-next.jgi.doe.gov/info/Jascendens_v1_1</w:t>
            </w:r>
            <w:proofErr w:type="gramEnd"/>
          </w:p>
        </w:tc>
      </w:tr>
      <w:tr w:rsidR="00C26E96" w:rsidRPr="003B363F" w14:paraId="009BDFB2" w14:textId="77777777">
        <w:trPr>
          <w:trHeight w:val="338"/>
        </w:trPr>
        <w:tc>
          <w:tcPr>
            <w:tcW w:w="1518" w:type="pct"/>
            <w:vAlign w:val="center"/>
          </w:tcPr>
          <w:p w14:paraId="43C163C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Pharu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latifolius</w:t>
            </w:r>
            <w:proofErr w:type="spellEnd"/>
          </w:p>
        </w:tc>
        <w:tc>
          <w:tcPr>
            <w:tcW w:w="1118" w:type="pct"/>
            <w:vAlign w:val="center"/>
          </w:tcPr>
          <w:p w14:paraId="6D1D61F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Ma </w:t>
            </w:r>
            <w:r w:rsidRPr="003B363F">
              <w:rPr>
                <w:i/>
                <w:sz w:val="21"/>
                <w:szCs w:val="21"/>
              </w:rPr>
              <w:t>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Ma&lt;/Author&gt;&lt;Year&gt;2021&lt;/Year&gt;&lt;RecNum&gt;554&lt;/RecNum&gt;&lt;DisplayText&gt;&lt;style face="superscript"&gt;30&lt;/style&gt;&lt;/DisplayText&gt;&lt;record&gt;&lt;rec-number&gt;554&lt;/rec-number&gt;&lt;foreign-keys&gt;&lt;key app="EN" db-id="dfs0zsaxpwrdrpe0s5fv0erk9tpreser9v5a" timestamp="1733303660"&gt;554&lt;/key&gt;&lt;/foreign-keys&gt;&lt;ref-type name="Journal Article"&gt;17&lt;/ref-type&gt;&lt;contributors&gt;&lt;authors&gt;&lt;author&gt;Ma, Peng-Fei&lt;/author&gt;&lt;author&gt;Liu, Yun-Long&lt;/author&gt;&lt;author&gt;Jin, Gui-Hua&lt;/author&gt;&lt;author&gt;Liu, Jing-Xia&lt;/author&gt;&lt;author&gt;Wu, Hong&lt;/author&gt;&lt;author&gt;He, Jun&lt;/author&gt;&lt;author&gt;Guo, Zhen-Hua&lt;/author&gt;&lt;author&gt;Li, De-Zhu&lt;/author&gt;&lt;/authors&gt;&lt;/contributors&gt;&lt;titles&gt;&lt;title&gt;&lt;style face="normal" font="default" size="100%"&gt;The &lt;/style&gt;&lt;style face="italic" font="default" size="100%"&gt;Pharus latifolius&lt;/style&gt;&lt;style face="normal" font="default" size="100%"&gt; genome bridges the gap of early grass evolution&lt;/style&gt;&lt;/title&gt;&lt;secondary-title&gt;Plant Cell&lt;/secondary-title&gt;&lt;/titles&gt;&lt;periodical&gt;&lt;full-title&gt;Plant Cell&lt;/full-title&gt;&lt;abbr-2&gt;Plant cell&lt;/abbr-2&gt;&lt;/periodical&gt;&lt;pages&gt;846–864&lt;/pages&gt;&lt;volume&gt;33&lt;/volume&gt;&lt;number&gt;4&lt;/number&gt;&lt;dates&gt;&lt;year&gt;2021&lt;/year&gt;&lt;pub-dates&gt;&lt;date&gt;Apr&lt;/date&gt;&lt;/pub-dates&gt;&lt;/dates&gt;&lt;isbn&gt;1040-4651&lt;/isbn&gt;&lt;accession-num&gt;WOS:000671679400010&lt;/accession-num&gt;&lt;work-type&gt;Article&lt;/work-type&gt;&lt;urls&gt;&lt;related-urls&gt;&lt;url&gt;&lt;style face="underline" font="default" size="100%"&gt;&amp;lt;Go to ISI&amp;gt;://WOS:000671679400010&lt;/style&gt;&lt;/url&gt;&lt;/related-urls&gt;&lt;/urls&gt;&lt;electronic-resource-num&gt;10.1093/plcell/koab01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B43518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682003</w:t>
            </w:r>
          </w:p>
        </w:tc>
      </w:tr>
      <w:tr w:rsidR="00C26E96" w:rsidRPr="003B363F" w14:paraId="7A261C24" w14:textId="77777777">
        <w:trPr>
          <w:trHeight w:val="338"/>
        </w:trPr>
        <w:tc>
          <w:tcPr>
            <w:tcW w:w="1518" w:type="pct"/>
            <w:vAlign w:val="center"/>
          </w:tcPr>
          <w:p w14:paraId="76E16AD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Leers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perrieri</w:t>
            </w:r>
            <w:proofErr w:type="spellEnd"/>
          </w:p>
        </w:tc>
        <w:tc>
          <w:tcPr>
            <w:tcW w:w="1118" w:type="pct"/>
            <w:vAlign w:val="center"/>
          </w:tcPr>
          <w:p w14:paraId="40CD406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Stein</w:t>
            </w:r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TdGVpbjwvQXV0aG9yPjxZZWFyPjIwMTg8L1llYXI+PFJl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TdGVpbjwvQXV0aG9yPjxZZWFyPjIwMTg8L1llYXI+PFJl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D2D9E7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163065</w:t>
            </w:r>
          </w:p>
        </w:tc>
      </w:tr>
      <w:tr w:rsidR="00C26E96" w:rsidRPr="003B363F" w14:paraId="7584EAD3" w14:textId="77777777">
        <w:trPr>
          <w:trHeight w:val="338"/>
        </w:trPr>
        <w:tc>
          <w:tcPr>
            <w:tcW w:w="1518" w:type="pct"/>
            <w:vAlign w:val="center"/>
          </w:tcPr>
          <w:p w14:paraId="23127F2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Oryz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rufipogon</w:t>
            </w:r>
            <w:proofErr w:type="spellEnd"/>
          </w:p>
        </w:tc>
        <w:tc>
          <w:tcPr>
            <w:tcW w:w="1118" w:type="pct"/>
            <w:vAlign w:val="center"/>
          </w:tcPr>
          <w:p w14:paraId="17A4A83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Wei</w:t>
            </w:r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MaTwvQXV0aG9yPjxZZWFyPjIwMjA8L1llYXI+PFJlY051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MaTwvQXV0aG9yPjxZZWFyPjIwMjA8L1llYXI+PFJlY051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2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22D58CB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</w:t>
            </w:r>
            <w:r w:rsidRPr="003B363F">
              <w:rPr>
                <w:sz w:val="21"/>
                <w:szCs w:val="21"/>
              </w:rPr>
              <w:t>project ID:</w:t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sz w:val="21"/>
                <w:szCs w:val="21"/>
              </w:rPr>
              <w:t>PRJCA002346</w:t>
            </w:r>
          </w:p>
        </w:tc>
      </w:tr>
      <w:tr w:rsidR="00C26E96" w:rsidRPr="003B363F" w14:paraId="041B6CDC" w14:textId="77777777">
        <w:trPr>
          <w:trHeight w:val="338"/>
        </w:trPr>
        <w:tc>
          <w:tcPr>
            <w:tcW w:w="1518" w:type="pct"/>
            <w:vAlign w:val="center"/>
          </w:tcPr>
          <w:p w14:paraId="07319B6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Oryza sativa</w:t>
            </w:r>
          </w:p>
        </w:tc>
        <w:tc>
          <w:tcPr>
            <w:tcW w:w="1118" w:type="pct"/>
            <w:vAlign w:val="center"/>
          </w:tcPr>
          <w:p w14:paraId="1522ECD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Jain</w:t>
            </w:r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Jain&lt;/Author&gt;&lt;Year&gt;2019&lt;/Year&gt;&lt;RecNum&gt;557&lt;/RecNum&gt;&lt;DisplayText&gt;&lt;style face="superscript"&gt;33&lt;/style&gt;&lt;/DisplayText&gt;&lt;record&gt;&lt;rec-number&gt;557&lt;/rec-number&gt;&lt;foreign-keys&gt;&lt;key app="EN" db-id="dfs0zsaxpwrdrpe0s5fv0erk9tpreser9v5a" timestamp="1733303660"&gt;557&lt;/key&gt;&lt;/foreign-keys&gt;&lt;ref-type name="Journal Article"&gt;17&lt;/ref-type&gt;&lt;contributors&gt;&lt;authors&gt;&lt;author&gt;Jain, Rashmi&lt;/author&gt;&lt;author&gt;Jenkins, Jerry&lt;/author&gt;&lt;author&gt;Shu, Shengqiang&lt;/author&gt;&lt;author&gt;Chern, Mawsheng&lt;/author&gt;&lt;author&gt;Martin, Joel A.&lt;/author&gt;&lt;author&gt;Copetti, Dario&lt;/author&gt;&lt;author&gt;Duong, Phat&lt;/author&gt;&lt;author&gt;Pham, Nikki T.&lt;/author&gt;&lt;author&gt;Kudrna, David A.&lt;/author&gt;&lt;author&gt;Talag, Jayson&lt;/author&gt;&lt;author&gt;Schackwitz, Wendy S.&lt;/author&gt;&lt;author&gt;Lipzen, Anna M.&lt;/author&gt;&lt;author&gt;Dilworth, David&lt;/author&gt;&lt;author&gt;Bauer, Diane&lt;/author&gt;&lt;author&gt;Grimwood, Jane&lt;/author&gt;&lt;author&gt;Nelson, Catherine R.&lt;/author&gt;&lt;author&gt;Xing, Feng&lt;/author&gt;&lt;author&gt;Xie, Weibo&lt;/author&gt;&lt;author&gt;Barry, Kerrie W.&lt;/author&gt;&lt;author&gt;Wing, Rod A.&lt;/author&gt;&lt;author&gt;Schmutz, Jeremy&lt;/author&gt;&lt;author&gt;Li, Guotian&lt;/author&gt;&lt;author&gt;Ronald, Pamela C.&lt;/author&gt;&lt;/authors&gt;&lt;/contributors&gt;&lt;titles&gt;&lt;title&gt;Genome sequence of the model rice variety KitaakeX&lt;/title&gt;&lt;secondary-title&gt;Bmc Genomics&lt;/secondary-title&gt;&lt;/titles&gt;&lt;periodical&gt;&lt;full-title&gt;Bmc enomics&lt;/full-title&gt;&lt;abbr-2&gt;Bmc genomics&lt;/abbr-2&gt;&lt;/periodical&gt;&lt;volume&gt;20&lt;/volume&gt;&lt;number&gt;1&lt;/number&gt;&lt;dates&gt;&lt;year&gt;2019&lt;/year&gt;&lt;pub-dates&gt;&lt;date&gt;Nov 27&lt;/date&gt;&lt;/pub-dates&gt;&lt;/dates&gt;&lt;isbn&gt;1471-2164&lt;/isbn&gt;&lt;accession-num&gt;WOS:000500019400004&lt;/accession-num&gt;&lt;work-type&gt;Article&lt;/work-type&gt;&lt;urls&gt;&lt;related-urls&gt;&lt;url&gt;&amp;lt;Go to ISI&amp;gt;://WOS:000500019400004&lt;/url&gt;&lt;/related-urls&gt;&lt;/urls&gt;&lt;custom7&gt;905&lt;/custom7&gt;&lt;electronic-resource-num&gt;10.1186/s12864-019-6262-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7E4158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448171</w:t>
            </w:r>
          </w:p>
        </w:tc>
      </w:tr>
      <w:tr w:rsidR="00C26E96" w:rsidRPr="003B363F" w14:paraId="5423757F" w14:textId="77777777">
        <w:trPr>
          <w:trHeight w:val="338"/>
        </w:trPr>
        <w:tc>
          <w:tcPr>
            <w:tcW w:w="1518" w:type="pct"/>
            <w:vAlign w:val="center"/>
          </w:tcPr>
          <w:p w14:paraId="2B2BF50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lastRenderedPageBreak/>
              <w:t>Olyr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latifolia</w:t>
            </w:r>
          </w:p>
        </w:tc>
        <w:tc>
          <w:tcPr>
            <w:tcW w:w="1118" w:type="pct"/>
            <w:vAlign w:val="center"/>
          </w:tcPr>
          <w:p w14:paraId="50642E3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Guo</w:t>
            </w:r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uo&lt;/Author&gt;&lt;Year&gt;2019&lt;/Year&gt;&lt;RecNum&gt;558&lt;/RecNum&gt;&lt;DisplayText&gt;&lt;style face="superscript"&gt;34&lt;/style&gt;&lt;/DisplayText&gt;&lt;record&gt;&lt;rec-number&gt;558&lt;/rec-number&gt;&lt;foreign-keys&gt;&lt;key app="EN" db-id="dfs0zsaxpwrdrpe0s5fv0erk9tpreser9v5a" timestamp="1733303660"&gt;558&lt;/key&gt;&lt;/foreign-keys&gt;&lt;ref-type name="Journal Article"&gt;17&lt;/ref-type&gt;&lt;contributors&gt;&lt;authors&gt;&lt;author&gt;Guo, Zhen-Hua&lt;/author&gt;&lt;author&gt;Ma, Peng-Fei&lt;/author&gt;&lt;author&gt;Yang, Guo-Qian&lt;/author&gt;&lt;author&gt;Hu, Jin-Yong&lt;/author&gt;&lt;author&gt;Liu, Yun-Long&lt;/author&gt;&lt;author&gt;Xia, En-Hua&lt;/author&gt;&lt;author&gt;Zhong, Mi-Cai&lt;/author&gt;&lt;author&gt;Zhao, Lei&lt;/author&gt;&lt;author&gt;Sun, Gui-Ling&lt;/author&gt;&lt;author&gt;Xu, Yu-Xing&lt;/author&gt;&lt;author&gt;Zhao, You-Jie&lt;/author&gt;&lt;author&gt;Zhang, Yi-Chi&lt;/author&gt;&lt;author&gt;Zhang, Yu-Xiao&lt;/author&gt;&lt;author&gt;Zhang, Xue-Mei&lt;/author&gt;&lt;author&gt;Zhou, Meng-Yuan&lt;/author&gt;&lt;author&gt;Guo, Ying&lt;/author&gt;&lt;author&gt;Guo, Cen&lt;/author&gt;&lt;author&gt;Liu, Jing-Xia&lt;/author&gt;&lt;author&gt;Ye, Xia-Ying&lt;/author&gt;&lt;author&gt;Chen, Yun-Mei&lt;/author&gt;&lt;author&gt;Yang, Yang&lt;/author&gt;&lt;author&gt;Hang, Bin&lt;/author&gt;&lt;author&gt;Lin, Choun-Sea&lt;/author&gt;&lt;author&gt;Lu, Ying&lt;/author&gt;&lt;author&gt;Li, De-Zhu&lt;/author&gt;&lt;/authors&gt;&lt;/contributors&gt;&lt;titles&gt;&lt;title&gt;Genome Sequences Provide Insights into the Reticulate Origin and Unique Traits of Woody Bamboos&lt;/title&gt;&lt;secondary-title&gt;Molecular Plant&lt;/secondary-title&gt;&lt;/titles&gt;&lt;periodical&gt;&lt;full-title&gt;Molecular Plant&lt;/full-title&gt;&lt;abbr-2&gt;Mol. plant&lt;/abbr-2&gt;&lt;/periodical&gt;&lt;pages&gt;1353–1365&lt;/pages&gt;&lt;volume&gt;12&lt;/volume&gt;&lt;number&gt;10&lt;/number&gt;&lt;dates&gt;&lt;year&gt;2019&lt;/year&gt;&lt;pub-dates&gt;&lt;date&gt;Oct 7&lt;/date&gt;&lt;/pub-dates&gt;&lt;/dates&gt;&lt;isbn&gt;1674-2052&lt;/isbn&gt;&lt;accession-num&gt;WOS:000489132500006&lt;/accession-num&gt;&lt;work-type&gt;Article&lt;/work-type&gt;&lt;urls&gt;&lt;related-urls&gt;&lt;url&gt;&lt;style face="underline" font="default" size="100%"&gt;&amp;lt;Go to ISI&amp;gt;://WOS:000489132500006&lt;/style&gt;&lt;/url&gt;&lt;/related-urls&gt;&lt;/urls&gt;&lt;electronic-resource-num&gt;10.1016/j.molp.2019.05.00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E4CD21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www.genobank.org/bamboo</w:t>
            </w:r>
          </w:p>
        </w:tc>
      </w:tr>
      <w:tr w:rsidR="00C26E96" w:rsidRPr="003B363F" w14:paraId="571792C7" w14:textId="77777777">
        <w:trPr>
          <w:trHeight w:val="338"/>
        </w:trPr>
        <w:tc>
          <w:tcPr>
            <w:tcW w:w="1518" w:type="pct"/>
            <w:vAlign w:val="center"/>
          </w:tcPr>
          <w:p w14:paraId="6F5F602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Bon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mplexicaulis</w:t>
            </w:r>
            <w:proofErr w:type="spellEnd"/>
          </w:p>
        </w:tc>
        <w:tc>
          <w:tcPr>
            <w:tcW w:w="1118" w:type="pct"/>
            <w:vAlign w:val="center"/>
          </w:tcPr>
          <w:p w14:paraId="38F7A76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Guo</w:t>
            </w:r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uo&lt;/Author&gt;&lt;Year&gt;2019&lt;/Year&gt;&lt;RecNum&gt;558&lt;/RecNum&gt;&lt;DisplayText&gt;&lt;style face="superscript"&gt;34&lt;/style&gt;&lt;/DisplayText&gt;&lt;record&gt;&lt;rec-number&gt;558&lt;/rec-number&gt;&lt;foreign-keys&gt;&lt;key app="EN" db-id="dfs0zsaxpwrdrpe0s5fv0erk9tpreser9v5a" timestamp="1733303660"&gt;558&lt;/key&gt;&lt;/foreign-keys&gt;&lt;ref-type name="Journal Article"&gt;17&lt;/ref-type&gt;&lt;contributors&gt;&lt;authors&gt;&lt;author&gt;Guo, Zhen-Hua&lt;/author&gt;&lt;author&gt;Ma, Peng-Fei&lt;/author&gt;&lt;author&gt;Yang, Guo-Qian&lt;/author&gt;&lt;author&gt;Hu, Jin-Yong&lt;/author&gt;&lt;author&gt;Liu, Yun-Long&lt;/author&gt;&lt;author&gt;Xia, En-Hua&lt;/author&gt;&lt;author&gt;Zhong, Mi-Cai&lt;/author&gt;&lt;author&gt;Zhao, Lei&lt;/author&gt;&lt;author&gt;Sun, Gui-Ling&lt;/author&gt;&lt;author&gt;Xu, Yu-Xing&lt;/author&gt;&lt;author&gt;Zhao, You-Jie&lt;/author&gt;&lt;author&gt;Zhang, Yi-Chi&lt;/author&gt;&lt;author&gt;Zhang, Yu-Xiao&lt;/author&gt;&lt;author&gt;Zhang, Xue-Mei&lt;/author&gt;&lt;author&gt;Zhou, Meng-Yuan&lt;/author&gt;&lt;author&gt;Guo, Ying&lt;/author&gt;&lt;author&gt;Guo, Cen&lt;/author&gt;&lt;author&gt;Liu, Jing-Xia&lt;/author&gt;&lt;author&gt;Ye, Xia-Ying&lt;/author&gt;&lt;author&gt;Chen, Yun-Mei&lt;/author&gt;&lt;author&gt;Yang, Yang&lt;/author&gt;&lt;author&gt;Hang, Bin&lt;/author&gt;&lt;author&gt;Lin, Choun-Sea&lt;/author&gt;&lt;author&gt;Lu, Ying&lt;/author&gt;&lt;author&gt;Li, De-Zhu&lt;/author&gt;&lt;/authors&gt;&lt;/contributors&gt;&lt;titles&gt;&lt;title&gt;Genome Sequences Provide Insights into the Reticulate Origin and Unique Traits of Woody Bamboos&lt;/title&gt;&lt;secondary-title&gt;Molecular Plant&lt;/secondary-title&gt;&lt;/titles&gt;&lt;periodical&gt;&lt;full-title&gt;Molecular Plant&lt;/full-title&gt;&lt;abbr-2&gt;Mol. plant&lt;/abbr-2&gt;&lt;/periodical&gt;&lt;pages&gt;1353–1365&lt;/pages&gt;&lt;volume&gt;12&lt;/volume&gt;&lt;number&gt;10&lt;/number&gt;&lt;dates&gt;&lt;year&gt;2019&lt;/year&gt;&lt;pub-dates&gt;&lt;date&gt;Oct 7&lt;/date&gt;&lt;/pub-dates&gt;&lt;/dates&gt;&lt;isbn&gt;1674-2052&lt;/isbn&gt;&lt;accession-num&gt;WOS:000489132500006&lt;/accession-num&gt;&lt;work-type&gt;Article&lt;/work-type&gt;&lt;urls&gt;&lt;related-urls&gt;&lt;url&gt;&lt;style face="underline" font="default" size="100%"&gt;&amp;lt;Go to ISI&amp;gt;://WOS:000489132500006&lt;/style&gt;&lt;/url&gt;&lt;/related-urls&gt;&lt;/urls&gt;&lt;electronic-resource-num&gt;10.1016/j.molp.2019.05.00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FDE1D5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www.genobank.org/bamboo</w:t>
            </w:r>
          </w:p>
        </w:tc>
      </w:tr>
      <w:tr w:rsidR="00C26E96" w:rsidRPr="003B363F" w14:paraId="4EFAC6D6" w14:textId="77777777">
        <w:trPr>
          <w:trHeight w:val="338"/>
        </w:trPr>
        <w:tc>
          <w:tcPr>
            <w:tcW w:w="1518" w:type="pct"/>
            <w:vAlign w:val="center"/>
          </w:tcPr>
          <w:p w14:paraId="3E66BAC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Phyllostachys edulis</w:t>
            </w:r>
          </w:p>
        </w:tc>
        <w:tc>
          <w:tcPr>
            <w:tcW w:w="1118" w:type="pct"/>
            <w:vAlign w:val="center"/>
          </w:tcPr>
          <w:p w14:paraId="0618400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Zhao</w:t>
            </w:r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hao&lt;/Author&gt;&lt;Year&gt;2018&lt;/Year&gt;&lt;RecNum&gt;559&lt;/RecNum&gt;&lt;DisplayText&gt;&lt;style face="superscript"&gt;35&lt;/style&gt;&lt;/DisplayText&gt;&lt;record&gt;&lt;rec-number&gt;559&lt;/rec-number&gt;&lt;foreign-keys&gt;&lt;key app="EN" db-id="dfs0zsaxpwrdrpe0s5fv0erk9tpreser9v5a" timestamp="1733303660"&gt;559&lt;/key&gt;&lt;/foreign-keys&gt;&lt;ref-type name="Journal Article"&gt;17&lt;/ref-type&gt;&lt;contributors&gt;&lt;authors&gt;&lt;author&gt;Zhao, Hansheng&lt;/author&gt;&lt;author&gt;Gao, Zhimin&lt;/author&gt;&lt;author&gt;Wang, Le&lt;/author&gt;&lt;author&gt;Wang, Jiongliang&lt;/author&gt;&lt;author&gt;Wang, Songbo&lt;/author&gt;&lt;author&gt;Fei, Benhua&lt;/author&gt;&lt;author&gt;Chen, Chunhai&lt;/author&gt;&lt;author&gt;Shi, Chengcheng&lt;/author&gt;&lt;author&gt;Liu, Xiaochuan&lt;/author&gt;&lt;author&gt;Zhang, Hailin&lt;/author&gt;&lt;author&gt;Lou, Yongfeng&lt;/author&gt;&lt;author&gt;Chen, LianFu&lt;/author&gt;&lt;author&gt;Sun, Huayu&lt;/author&gt;&lt;author&gt;Zhou, Xianqiang&lt;/author&gt;&lt;author&gt;Wang, Sining&lt;/author&gt;&lt;author&gt;Zhang, Chi&lt;/author&gt;&lt;author&gt;Xu, Hao&lt;/author&gt;&lt;author&gt;Li, Lichao&lt;/author&gt;&lt;author&gt;Yang, Yihong&lt;/author&gt;&lt;author&gt;Wei, Yanli&lt;/author&gt;&lt;author&gt;Yang, Wei&lt;/author&gt;&lt;author&gt;Gao, Qiang&lt;/author&gt;&lt;author&gt;Yang, Huanming&lt;/author&gt;&lt;author&gt;Zhao, Shancen&lt;/author&gt;&lt;author&gt;Jiang, Zehui&lt;/author&gt;&lt;/authors&gt;&lt;/contributors&gt;&lt;titles&gt;&lt;title&gt;&lt;style face="normal" font="default" size="100%"&gt;Chromosome-level reference genome and alternative splicing atlas of moso bamboo (&lt;/style&gt;&lt;style face="italic" font="default" size="100%"&gt;Phyllostachys edulis&lt;/style&gt;&lt;style face="normal" font="default" size="100%"&gt;)&lt;/style&gt;&lt;/title&gt;&lt;secondary-title&gt;Gigascience&lt;/secondary-title&gt;&lt;/titles&gt;&lt;periodical&gt;&lt;full-title&gt;Gigascience&lt;/full-title&gt;&lt;abbr-2&gt;Gigascience&lt;/abbr-2&gt;&lt;/periodical&gt;&lt;volume&gt;7&lt;/volume&gt;&lt;number&gt;10&lt;/number&gt;&lt;dates&gt;&lt;year&gt;2018&lt;/year&gt;&lt;pub-dates&gt;&lt;date&gt;Sep 8&lt;/date&gt;&lt;/pub-dates&gt;&lt;/dates&gt;&lt;isbn&gt;2047-217X&lt;/isbn&gt;&lt;accession-num&gt;WOS:000456727400001&lt;/accession-num&gt;&lt;work-type&gt;Article&lt;/work-type&gt;&lt;urls&gt;&lt;related-urls&gt;&lt;url&gt;&lt;style face="underline" font="default" size="100%"&gt;&amp;lt;Go to ISI&amp;gt;://WOS:000456727400001&lt;/style&gt;&lt;/url&gt;&lt;/related-urls&gt;&lt;/urls&gt;&lt;custom7&gt;giy115&lt;/custom7&gt;&lt;electronic-resource-num&gt;10.1093/gigascience/giy11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B5C4CC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GigaDB</w:t>
            </w:r>
            <w:proofErr w:type="spellEnd"/>
            <w:r w:rsidRPr="003B363F">
              <w:rPr>
                <w:sz w:val="21"/>
                <w:szCs w:val="21"/>
              </w:rPr>
              <w:t xml:space="preserve"> ID: 100498</w:t>
            </w:r>
          </w:p>
        </w:tc>
      </w:tr>
      <w:tr w:rsidR="00C26E96" w:rsidRPr="003B363F" w14:paraId="61F61DD5" w14:textId="77777777">
        <w:trPr>
          <w:trHeight w:val="338"/>
        </w:trPr>
        <w:tc>
          <w:tcPr>
            <w:tcW w:w="1518" w:type="pct"/>
            <w:vAlign w:val="center"/>
          </w:tcPr>
          <w:p w14:paraId="05AAD77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Brachypodium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istachyon</w:t>
            </w:r>
            <w:proofErr w:type="spellEnd"/>
          </w:p>
        </w:tc>
        <w:tc>
          <w:tcPr>
            <w:tcW w:w="1118" w:type="pct"/>
            <w:vAlign w:val="center"/>
          </w:tcPr>
          <w:p w14:paraId="06197E6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Vogel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Wb2dlbDwvQXV0aG9yPjxZZWFyPjIwMTA8L1llYXI+PFJl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Wb2dlbDwvQXV0aG9yPjxZZWFyPjIwMTA8L1llYXI+PFJl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B13CEE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ADDN00000000</w:t>
            </w:r>
          </w:p>
        </w:tc>
      </w:tr>
      <w:tr w:rsidR="00C26E96" w:rsidRPr="003B363F" w14:paraId="7BE217C7" w14:textId="77777777">
        <w:trPr>
          <w:trHeight w:val="338"/>
        </w:trPr>
        <w:tc>
          <w:tcPr>
            <w:tcW w:w="1518" w:type="pct"/>
            <w:vAlign w:val="center"/>
          </w:tcPr>
          <w:p w14:paraId="39E3560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Hordeum vulgare</w:t>
            </w:r>
          </w:p>
        </w:tc>
        <w:tc>
          <w:tcPr>
            <w:tcW w:w="1118" w:type="pct"/>
            <w:vAlign w:val="center"/>
          </w:tcPr>
          <w:p w14:paraId="61677E9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Mascher</w:t>
            </w:r>
            <w:proofErr w:type="spellEnd"/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Mascher&lt;/Author&gt;&lt;Year&gt;2021&lt;/Year&gt;&lt;RecNum&gt;561&lt;/RecNum&gt;&lt;DisplayText&gt;&lt;style face="superscript"&gt;37&lt;/style&gt;&lt;/DisplayText&gt;&lt;record&gt;&lt;rec-number&gt;561&lt;/rec-number&gt;&lt;foreign-keys&gt;&lt;key app="EN" db-id="dfs0zsaxpwrdrpe0s5fv0erk9tpreser9v5a" timestamp="1733303660"&gt;561&lt;/key&gt;&lt;/foreign-keys&gt;&lt;ref-type name="Journal Article"&gt;17&lt;/ref-type&gt;&lt;contributors&gt;&lt;authors&gt;&lt;author&gt;Mascher, Martin&lt;/author&gt;&lt;author&gt;Wicker, Thomas&lt;/author&gt;&lt;author&gt;Jenkins, Jerry&lt;/author&gt;&lt;author&gt;Plott, Christopher&lt;/author&gt;&lt;author&gt;Lux, Thomas&lt;/author&gt;&lt;author&gt;Koh, Chu Shin&lt;/author&gt;&lt;author&gt;Ens, Jennifer&lt;/author&gt;&lt;author&gt;Gundlach, Heidrun&lt;/author&gt;&lt;author&gt;Boston, Lori B.&lt;/author&gt;&lt;author&gt;Tulpova, Zuzana&lt;/author&gt;&lt;author&gt;Holden, Samuel&lt;/author&gt;&lt;author&gt;Hernandez-Pinzon, Inmaculada&lt;/author&gt;&lt;author&gt;Scholz, Uwe&lt;/author&gt;&lt;author&gt;Mayer, Klaus F. X.&lt;/author&gt;&lt;author&gt;Spannagl, Manuel&lt;/author&gt;&lt;author&gt;Pozniak, Curtis J.&lt;/author&gt;&lt;author&gt;Sharpe, Andrew G.&lt;/author&gt;&lt;author&gt;Simkova, Hana&lt;/author&gt;&lt;author&gt;Moscou, Matthew J.&lt;/author&gt;&lt;author&gt;Grimwood, Jane&lt;/author&gt;&lt;author&gt;Schmutz, Jeremy&lt;/author&gt;&lt;author&gt;Stein, Nils&lt;/author&gt;&lt;/authors&gt;&lt;/contributors&gt;&lt;titles&gt;&lt;title&gt;Long-read sequence assembly: a technical evaluation in barley&lt;/title&gt;&lt;secondary-title&gt;Plant Cell&lt;/secondary-title&gt;&lt;/titles&gt;&lt;periodical&gt;&lt;full-title&gt;Plant Cell&lt;/full-title&gt;&lt;abbr-2&gt;Plant cell&lt;/abbr-2&gt;&lt;/periodical&gt;&lt;pages&gt;1888–1906&lt;/pages&gt;&lt;volume&gt;33&lt;/volume&gt;&lt;number&gt;6&lt;/number&gt;&lt;dates&gt;&lt;year&gt;2021&lt;/year&gt;&lt;pub-dates&gt;&lt;date&gt;Jun&lt;/date&gt;&lt;/pub-dates&gt;&lt;/dates&gt;&lt;isbn&gt;1040-4651&lt;/isbn&gt;&lt;accession-num&gt;WOS:000685239200009&lt;/accession-num&gt;&lt;work-type&gt;Article&lt;/work-type&gt;&lt;urls&gt;&lt;related-urls&gt;&lt;url&gt;&lt;style face="underline" font="default" size="100%"&gt;&amp;lt;Go to ISI&amp;gt;://WOS:000685239200009&lt;/style&gt;&lt;/url&gt;&lt;/related-urls&gt;&lt;/urls&gt;&lt;electronic-resource-num&gt;10.1093/plcell/koab07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A6F537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sz w:val="21"/>
                <w:szCs w:val="21"/>
              </w:rPr>
              <w:t>Hordeum vulgare</w:t>
            </w:r>
            <w:r w:rsidRPr="003B363F">
              <w:rPr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sz w:val="21"/>
                <w:szCs w:val="21"/>
              </w:rPr>
              <w:t>Morex</w:t>
            </w:r>
            <w:proofErr w:type="spellEnd"/>
            <w:r w:rsidRPr="003B363F">
              <w:rPr>
                <w:sz w:val="21"/>
                <w:szCs w:val="21"/>
              </w:rPr>
              <w:t xml:space="preserve"> V3 at DOE-JGI, https://phytozome-next.jgi.doe.gov/info/HvulgareMorex_V3</w:t>
            </w:r>
          </w:p>
        </w:tc>
      </w:tr>
      <w:tr w:rsidR="00C26E96" w:rsidRPr="003B363F" w14:paraId="3F5D89E5" w14:textId="77777777">
        <w:trPr>
          <w:trHeight w:val="338"/>
        </w:trPr>
        <w:tc>
          <w:tcPr>
            <w:tcW w:w="1518" w:type="pct"/>
            <w:vAlign w:val="center"/>
          </w:tcPr>
          <w:p w14:paraId="2BB730C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Secale cereale</w:t>
            </w:r>
          </w:p>
        </w:tc>
        <w:tc>
          <w:tcPr>
            <w:tcW w:w="1118" w:type="pct"/>
            <w:vAlign w:val="center"/>
          </w:tcPr>
          <w:p w14:paraId="2DD7AD3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Li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MaTwvQXV0aG9yPjxZZWFyPjIwMjE8L1llYXI+PFJlY051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MaTwvQXV0aG9yPjxZZWFyPjIwMjE8L1llYXI+PFJlY051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61C1BA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JADQCU000000000</w:t>
            </w:r>
          </w:p>
        </w:tc>
      </w:tr>
      <w:tr w:rsidR="00C26E96" w:rsidRPr="003B363F" w14:paraId="6F47A9AC" w14:textId="77777777">
        <w:trPr>
          <w:trHeight w:val="338"/>
        </w:trPr>
        <w:tc>
          <w:tcPr>
            <w:tcW w:w="1518" w:type="pct"/>
            <w:vAlign w:val="center"/>
          </w:tcPr>
          <w:p w14:paraId="027FE0D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Tritic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urartu</w:t>
            </w:r>
            <w:proofErr w:type="spellEnd"/>
          </w:p>
        </w:tc>
        <w:tc>
          <w:tcPr>
            <w:tcW w:w="1118" w:type="pct"/>
            <w:vAlign w:val="center"/>
          </w:tcPr>
          <w:p w14:paraId="7EE0AED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Ling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MaW5nPC9BdXRob3I+PFllYXI+MjAxODwvWWVhcj48UmVj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MaW5nPC9BdXRob3I+PFllYXI+MjAxODwvWWVhcj48UmVj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3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C9FF35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ENA: GCA_003073215</w:t>
            </w:r>
          </w:p>
        </w:tc>
      </w:tr>
      <w:tr w:rsidR="00C26E96" w:rsidRPr="003B363F" w14:paraId="49965453" w14:textId="77777777">
        <w:trPr>
          <w:trHeight w:val="338"/>
        </w:trPr>
        <w:tc>
          <w:tcPr>
            <w:tcW w:w="1518" w:type="pct"/>
            <w:vAlign w:val="center"/>
          </w:tcPr>
          <w:p w14:paraId="2B450D7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Aegilop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auschii</w:t>
            </w:r>
            <w:proofErr w:type="spellEnd"/>
          </w:p>
        </w:tc>
        <w:tc>
          <w:tcPr>
            <w:tcW w:w="1118" w:type="pct"/>
            <w:vAlign w:val="center"/>
          </w:tcPr>
          <w:p w14:paraId="132364B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Zhao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hao&lt;/Author&gt;&lt;Year&gt;2017&lt;/Year&gt;&lt;RecNum&gt;564&lt;/RecNum&gt;&lt;DisplayText&gt;&lt;style face="superscript"&gt;40&lt;/style&gt;&lt;/DisplayText&gt;&lt;record&gt;&lt;rec-number&gt;564&lt;/rec-number&gt;&lt;foreign-keys&gt;&lt;key app="EN" db-id="dfs0zsaxpwrdrpe0s5fv0erk9tpreser9v5a" timestamp="1733303660"&gt;564&lt;/key&gt;&lt;/foreign-keys&gt;&lt;ref-type name="Journal Article"&gt;17&lt;/ref-type&gt;&lt;contributors&gt;&lt;authors&gt;&lt;author&gt;Zhao, Guangyao&lt;/author&gt;&lt;author&gt;Zou, Cheng&lt;/author&gt;&lt;author&gt;Li, Kui&lt;/author&gt;&lt;author&gt;Wang, Kai&lt;/author&gt;&lt;author&gt;Li, Tianbao&lt;/author&gt;&lt;author&gt;Gao, Lifeng&lt;/author&gt;&lt;author&gt;Zhang, Xiaoxia&lt;/author&gt;&lt;author&gt;Wang, Hongjin&lt;/author&gt;&lt;author&gt;Yang, Zujun&lt;/author&gt;&lt;author&gt;Liu, Xu&lt;/author&gt;&lt;author&gt;Jiang, Wenkai&lt;/author&gt;&lt;author&gt;Mao, Long&lt;/author&gt;&lt;author&gt;Kong, Xiuying&lt;/author&gt;&lt;author&gt;Jiao, Yuannian&lt;/author&gt;&lt;author&gt;Jia, Jizeng&lt;/author&gt;&lt;/authors&gt;&lt;/contributors&gt;&lt;titles&gt;&lt;title&gt;&lt;style face="normal" font="default" size="100%"&gt;The &lt;/style&gt;&lt;style face="italic" font="default" size="100%"&gt;Aegilops tauschii &lt;/style&gt;&lt;style face="normal" font="default" size="100%"&gt;genome reveals multiple impacts of transposons&lt;/style&gt;&lt;/title&gt;&lt;secondary-title&gt;Nature Plants&lt;/secondary-title&gt;&lt;/titles&gt;&lt;periodical&gt;&lt;full-title&gt;Nature Plants&lt;/full-title&gt;&lt;abbr-2&gt;Nat. plants&lt;/abbr-2&gt;&lt;/periodical&gt;&lt;pages&gt;946–955&lt;/pages&gt;&lt;volume&gt;3&lt;/volume&gt;&lt;number&gt;12&lt;/number&gt;&lt;dates&gt;&lt;year&gt;2017&lt;/year&gt;&lt;pub-dates&gt;&lt;date&gt;Dec&lt;/date&gt;&lt;/pub-dates&gt;&lt;/dates&gt;&lt;isbn&gt;2055-026X&lt;/isbn&gt;&lt;accession-num&gt;WOS:000419067900015&lt;/accession-num&gt;&lt;work-type&gt;Article&lt;/work-type&gt;&lt;urls&gt;&lt;related-urls&gt;&lt;url&gt;&lt;style face="underline" font="default" size="100%"&gt;&amp;lt;Go to ISI&amp;gt;://WOS:000419067900015&lt;/style&gt;&lt;/url&gt;&lt;/related-urls&gt;&lt;/urls&gt;&lt;electronic-resource-num&gt;10.1038/s41477-017-0067-8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4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FDC182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182898</w:t>
            </w:r>
          </w:p>
        </w:tc>
      </w:tr>
      <w:tr w:rsidR="00C26E96" w:rsidRPr="003B363F" w14:paraId="1D6ADAD6" w14:textId="77777777">
        <w:trPr>
          <w:trHeight w:val="338"/>
        </w:trPr>
        <w:tc>
          <w:tcPr>
            <w:tcW w:w="1518" w:type="pct"/>
            <w:vAlign w:val="center"/>
          </w:tcPr>
          <w:p w14:paraId="272DBFA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ragrosti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urvula</w:t>
            </w:r>
            <w:proofErr w:type="spellEnd"/>
          </w:p>
        </w:tc>
        <w:tc>
          <w:tcPr>
            <w:tcW w:w="1118" w:type="pct"/>
            <w:vAlign w:val="center"/>
          </w:tcPr>
          <w:p w14:paraId="211F53A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Carballo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arballo&lt;/Author&gt;&lt;Year&gt;2019&lt;/Year&gt;&lt;RecNum&gt;565&lt;/RecNum&gt;&lt;DisplayText&gt;&lt;style face="superscript"&gt;41&lt;/style&gt;&lt;/DisplayText&gt;&lt;record&gt;&lt;rec-number&gt;565&lt;/rec-number&gt;&lt;foreign-keys&gt;&lt;key app="EN" db-id="dfs0zsaxpwrdrpe0s5fv0erk9tpreser9v5a" timestamp="1733303660"&gt;565&lt;/key&gt;&lt;/foreign-keys&gt;&lt;ref-type name="Journal Article"&gt;17&lt;/ref-type&gt;&lt;contributors&gt;&lt;authors&gt;&lt;author&gt;Carballo, J.&lt;/author&gt;&lt;author&gt;Santos, B. A. C. M.&lt;/author&gt;&lt;author&gt;Zappacosta, D.&lt;/author&gt;&lt;author&gt;Garbus, I.&lt;/author&gt;&lt;author&gt;Selva, J. P.&lt;/author&gt;&lt;author&gt;Gallo, C. A.&lt;/author&gt;&lt;author&gt;Diaz, A.&lt;/author&gt;&lt;author&gt;Albertini, E.&lt;/author&gt;&lt;author&gt;Caccamo, M.&lt;/author&gt;&lt;author&gt;Echenique, V.&lt;/author&gt;&lt;/authors&gt;&lt;/contributors&gt;&lt;titles&gt;&lt;title&gt;&lt;style face="normal" font="default" size="100%"&gt;A high-quality genome of &lt;/style&gt;&lt;style face="italic" font="default" size="100%"&gt;Eragrostis curvula&lt;/style&gt;&lt;style face="normal" font="default" size="100%"&gt; grass provides insights into Poaceae evolution and supports new strategies to enhance forage quality&lt;/style&gt;&lt;/title&gt;&lt;secondary-title&gt;Scientific Reports&lt;/secondary-title&gt;&lt;/titles&gt;&lt;periodical&gt;&lt;full-title&gt;Scientific Reports&lt;/full-title&gt;&lt;abbr-2&gt;Sci. Rep.&lt;/abbr-2&gt;&lt;/periodical&gt;&lt;volume&gt;9&lt;/volume&gt;&lt;dates&gt;&lt;year&gt;2019&lt;/year&gt;&lt;pub-dates&gt;&lt;date&gt;Jul 15&lt;/date&gt;&lt;/pub-dates&gt;&lt;/dates&gt;&lt;isbn&gt;2045-2322&lt;/isbn&gt;&lt;accession-num&gt;WOS:000475468600016&lt;/accession-num&gt;&lt;work-type&gt;Article&lt;/work-type&gt;&lt;urls&gt;&lt;related-urls&gt;&lt;url&gt;&lt;style face="underline" font="default" size="100%"&gt;&amp;lt;Go to ISI&amp;gt;://WOS:000475468600016&lt;/style&gt;&lt;/url&gt;&lt;/related-urls&gt;&lt;/urls&gt;&lt;custom7&gt;10250&lt;/custom7&gt;&lt;electronic-resource-num&gt;10.1038/s41598-019-46610-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4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9D8CE3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508722</w:t>
            </w:r>
          </w:p>
        </w:tc>
      </w:tr>
      <w:tr w:rsidR="00C26E96" w:rsidRPr="003B363F" w14:paraId="5F9170ED" w14:textId="77777777">
        <w:trPr>
          <w:trHeight w:val="338"/>
        </w:trPr>
        <w:tc>
          <w:tcPr>
            <w:tcW w:w="1518" w:type="pct"/>
            <w:vAlign w:val="center"/>
          </w:tcPr>
          <w:p w14:paraId="2759FD9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Eleusine coracana</w:t>
            </w:r>
          </w:p>
        </w:tc>
        <w:tc>
          <w:tcPr>
            <w:tcW w:w="1118" w:type="pct"/>
            <w:vAlign w:val="center"/>
          </w:tcPr>
          <w:p w14:paraId="4262460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Devos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EZXZvczwvQXV0aG9yPjxZZWFyPjIwMjM8L1llYXI+PFJl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EZXZvczwvQXV0aG9yPjxZZWFyPjIwMjM8L1llYXI+PFJl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4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F25288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838475</w:t>
            </w:r>
          </w:p>
        </w:tc>
      </w:tr>
      <w:tr w:rsidR="00C26E96" w:rsidRPr="003B363F" w14:paraId="57D02776" w14:textId="77777777">
        <w:trPr>
          <w:trHeight w:val="338"/>
        </w:trPr>
        <w:tc>
          <w:tcPr>
            <w:tcW w:w="1518" w:type="pct"/>
            <w:vAlign w:val="center"/>
          </w:tcPr>
          <w:p w14:paraId="69A62DC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Oropetium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homaeum</w:t>
            </w:r>
            <w:proofErr w:type="spellEnd"/>
          </w:p>
        </w:tc>
        <w:tc>
          <w:tcPr>
            <w:tcW w:w="1118" w:type="pct"/>
            <w:vAlign w:val="center"/>
          </w:tcPr>
          <w:p w14:paraId="27372AE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VanBuren</w:t>
            </w:r>
            <w:proofErr w:type="spellEnd"/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VanBuren&lt;/Author&gt;&lt;Year&gt;2015&lt;/Year&gt;&lt;RecNum&gt;567&lt;/RecNum&gt;&lt;DisplayText&gt;&lt;style face="superscript"&gt;43&lt;/style&gt;&lt;/DisplayText&gt;&lt;record&gt;&lt;rec-number&gt;567&lt;/rec-number&gt;&lt;foreign-keys&gt;&lt;key app="EN" db-id="dfs0zsaxpwrdrpe0s5fv0erk9tpreser9v5a" timestamp="1733303660"&gt;567&lt;/key&gt;&lt;/foreign-keys&gt;&lt;ref-type name="Journal Article"&gt;17&lt;/ref-type&gt;&lt;contributors&gt;&lt;authors&gt;&lt;author&gt;VanBuren, Robert&lt;/author&gt;&lt;author&gt;Bryant, Doug&lt;/author&gt;&lt;author&gt;Edger, Patrick P.&lt;/author&gt;&lt;author&gt;Tang, Haibao&lt;/author&gt;&lt;author&gt;Burgess, Diane&lt;/author&gt;&lt;author&gt;Challabathula, Dinakar&lt;/author&gt;&lt;author&gt;Spittle, Kristi&lt;/author&gt;&lt;author&gt;Hall, Richard&lt;/author&gt;&lt;author&gt;Gu, Jenny&lt;/author&gt;&lt;author&gt;Lyons, Eric&lt;/author&gt;&lt;author&gt;Freeling, Michael&lt;/author&gt;&lt;author&gt;Bartels, Dorothea&lt;/author&gt;&lt;author&gt;Ten Hallers, Boudewijn&lt;/author&gt;&lt;author&gt;Hastie, Alex&lt;/author&gt;&lt;author&gt;Michael, Todd P.&lt;/author&gt;&lt;author&gt;Mockler, Todd C.&lt;/author&gt;&lt;/authors&gt;&lt;/contributors&gt;&lt;titles&gt;&lt;title&gt;&lt;style face="normal" font="default" size="100%"&gt;Single-molecule sequencing of the desiccation-tolerant grass &lt;/style&gt;&lt;style face="italic" font="default" size="100%"&gt;Oropetium thomaeum&lt;/style&gt;&lt;/title&gt;&lt;secondary-title&gt;Nature&lt;/secondary-title&gt;&lt;/titles&gt;&lt;periodical&gt;&lt;full-title&gt;Nature&lt;/full-title&gt;&lt;abbr-2&gt;Nature&lt;/abbr-2&gt;&lt;/periodical&gt;&lt;pages&gt;508–U209&lt;/pages&gt;&lt;volume&gt;527&lt;/volume&gt;&lt;number&gt;7579&lt;/number&gt;&lt;dates&gt;&lt;year&gt;2015&lt;/year&gt;&lt;pub-dates&gt;&lt;date&gt;Nov 26&lt;/date&gt;&lt;/pub-dates&gt;&lt;/dates&gt;&lt;isbn&gt;0028-0836&lt;/isbn&gt;&lt;accession-num&gt;WOS:000365352500046&lt;/accession-num&gt;&lt;work-type&gt;Article&lt;/work-type&gt;&lt;urls&gt;&lt;related-urls&gt;&lt;url&gt;&lt;style face="underline" font="default" size="100%"&gt;&amp;lt;Go to ISI&amp;gt;://WOS:000365352500046&lt;/style&gt;&lt;/url&gt;&lt;/related-urls&gt;&lt;/urls&gt;&lt;electronic-resource-num&gt;10.1038/nature1571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4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A7579D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sz w:val="21"/>
                <w:szCs w:val="21"/>
              </w:rPr>
              <w:t>Oropetium</w:t>
            </w:r>
            <w:proofErr w:type="spellEnd"/>
            <w:r w:rsidRPr="003B363F">
              <w:rPr>
                <w:i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i/>
                <w:sz w:val="21"/>
                <w:szCs w:val="21"/>
              </w:rPr>
              <w:t>thomaeum</w:t>
            </w:r>
            <w:proofErr w:type="spellEnd"/>
            <w:r w:rsidRPr="003B363F">
              <w:rPr>
                <w:sz w:val="21"/>
                <w:szCs w:val="21"/>
              </w:rPr>
              <w:t xml:space="preserve"> v1.0 at DOE-JGI, https://phytozome-next.jgi.doe.gov/info/Othomaeum_v1_0</w:t>
            </w:r>
          </w:p>
        </w:tc>
      </w:tr>
      <w:tr w:rsidR="00C26E96" w:rsidRPr="003B363F" w14:paraId="47E27669" w14:textId="77777777">
        <w:trPr>
          <w:trHeight w:val="338"/>
        </w:trPr>
        <w:tc>
          <w:tcPr>
            <w:tcW w:w="1518" w:type="pct"/>
            <w:vAlign w:val="center"/>
          </w:tcPr>
          <w:p w14:paraId="6786CB7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Paspal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vaginatum</w:t>
            </w:r>
            <w:proofErr w:type="spellEnd"/>
          </w:p>
        </w:tc>
        <w:tc>
          <w:tcPr>
            <w:tcW w:w="1118" w:type="pct"/>
            <w:vAlign w:val="center"/>
          </w:tcPr>
          <w:p w14:paraId="39382F6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Sun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TdW48L0F1dGhvcj48WWVhcj4yMDIyPC9ZZWFyPjxSZWNO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TdW48L0F1dGhvcj48WWVhcj4yMDIyPC9ZZWFyPjxSZWNO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4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B80665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234783</w:t>
            </w:r>
          </w:p>
        </w:tc>
      </w:tr>
      <w:tr w:rsidR="00C26E96" w:rsidRPr="003B363F" w14:paraId="335AE6E1" w14:textId="77777777">
        <w:trPr>
          <w:trHeight w:val="338"/>
        </w:trPr>
        <w:tc>
          <w:tcPr>
            <w:tcW w:w="1518" w:type="pct"/>
            <w:vAlign w:val="center"/>
          </w:tcPr>
          <w:p w14:paraId="55E5887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oix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lacryma-jobi</w:t>
            </w:r>
            <w:proofErr w:type="spellEnd"/>
          </w:p>
        </w:tc>
        <w:tc>
          <w:tcPr>
            <w:tcW w:w="1118" w:type="pct"/>
            <w:vAlign w:val="center"/>
          </w:tcPr>
          <w:p w14:paraId="61B018E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Kang</w:t>
            </w:r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Kang&lt;/Author&gt;&lt;Year&gt;2020&lt;/Year&gt;&lt;RecNum&gt;569&lt;/RecNum&gt;&lt;DisplayText&gt;&lt;style face="superscript"&gt;45&lt;/style&gt;&lt;/DisplayText&gt;&lt;record&gt;&lt;rec-number&gt;569&lt;/rec-number&gt;&lt;foreign-keys&gt;&lt;key app="EN" db-id="dfs0zsaxpwrdrpe0s5fv0erk9tpreser9v5a" timestamp="1733303660"&gt;569&lt;/key&gt;&lt;/foreign-keys&gt;&lt;ref-type name="Journal Article"&gt;17&lt;/ref-type&gt;&lt;contributors&gt;&lt;authors&gt;&lt;author&gt;Kang, Sang-Ho&lt;/author&gt;&lt;author&gt;Kim, Byeollee&lt;/author&gt;&lt;author&gt;Choi, Beom-Soon&lt;/author&gt;&lt;author&gt;Lee, Hyun Oh&lt;/author&gt;&lt;author&gt;Kim, Nam-Hoon&lt;/author&gt;&lt;author&gt;Lee, Seung Jae&lt;/author&gt;&lt;author&gt;Kim, Hye Sik&lt;/author&gt;&lt;author&gt;Shin, Myung Ju&lt;/author&gt;&lt;author&gt;Kim, Hyo-Won&lt;/author&gt;&lt;author&gt;Nam, Kyunghyun&lt;/author&gt;&lt;author&gt;Kang, Kyoung Dae&lt;/author&gt;&lt;author&gt;Kwon, Soo-Jin&lt;/author&gt;&lt;author&gt;Oh, Tae-Jin&lt;/author&gt;&lt;author&gt;Lee, Sang-Choon&lt;/author&gt;&lt;author&gt;Kim, Chang-Kug&lt;/author&gt;&lt;/authors&gt;&lt;/contributors&gt;&lt;titles&gt;&lt;title&gt;&lt;style face="normal" font="default" size="100%"&gt;Genome Assembly and Annotation of Soft-Shelled Adlay (&lt;/style&gt;&lt;style face="italic" font="default" size="100%"&gt;Coix lacryma-jobi &lt;/style&gt;&lt;style face="normal" font="default" size="100%"&gt;Variety &lt;/style&gt;&lt;style face="italic" font="default" size="100%"&gt;mayuen&lt;/style&gt;&lt;style face="normal" font="default" size="100%"&gt;), a Cereal and Medicinal Crop in the Poaceae Family&lt;/style&gt;&lt;/title&gt;&lt;secondary-title&gt;Frontiers in Plant Science&lt;/secondary-title&gt;&lt;/titles&gt;&lt;periodical&gt;&lt;full-title&gt;Frontiers in Plant Science&lt;/full-title&gt;&lt;abbr-2&gt;Front. plant Sci.&lt;/abbr-2&gt;&lt;/periodical&gt;&lt;volume&gt;11&lt;/volume&gt;&lt;dates&gt;&lt;year&gt;2020&lt;/year&gt;&lt;pub-dates&gt;&lt;date&gt;May 18&lt;/date&gt;&lt;/pub-dates&gt;&lt;/dates&gt;&lt;isbn&gt;1664-462X&lt;/isbn&gt;&lt;accession-num&gt;WOS:000541579300001&lt;/accession-num&gt;&lt;work-type&gt;Article&lt;/work-type&gt;&lt;urls&gt;&lt;related-urls&gt;&lt;url&gt;&lt;style face="underline" font="default" size="100%"&gt;&amp;lt;Go to ISI&amp;gt;://WOS:000541579300001&lt;/style&gt;&lt;/url&gt;&lt;/related-urls&gt;&lt;/urls&gt;&lt;custom7&gt;630&lt;/custom7&gt;&lt;electronic-resource-num&gt;10.3389/fpls.2020.0063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45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3BB895E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573577</w:t>
            </w:r>
          </w:p>
        </w:tc>
      </w:tr>
      <w:tr w:rsidR="00C26E96" w:rsidRPr="003B363F" w14:paraId="1A44DD16" w14:textId="77777777">
        <w:trPr>
          <w:trHeight w:val="338"/>
        </w:trPr>
        <w:tc>
          <w:tcPr>
            <w:tcW w:w="1518" w:type="pct"/>
            <w:vAlign w:val="center"/>
          </w:tcPr>
          <w:p w14:paraId="41580F2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Sorghum bicolor</w:t>
            </w:r>
          </w:p>
        </w:tc>
        <w:tc>
          <w:tcPr>
            <w:tcW w:w="1118" w:type="pct"/>
            <w:vAlign w:val="center"/>
          </w:tcPr>
          <w:p w14:paraId="6A4ABEC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McCormick</w:t>
            </w:r>
            <w:r w:rsidRPr="003B363F">
              <w:rPr>
                <w:i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McCormick&lt;/Author&gt;&lt;Year&gt;2018&lt;/Year&gt;&lt;RecNum&gt;570&lt;/RecNum&gt;&lt;DisplayText&gt;&lt;style face="superscript"&gt;46&lt;/style&gt;&lt;/DisplayText&gt;&lt;record&gt;&lt;rec-number&gt;570&lt;/rec-number&gt;&lt;foreign-keys&gt;&lt;key app="EN" db-id="dfs0zsaxpwrdrpe0s5fv0erk9tpreser9v5a" timestamp="1733303660"&gt;570&lt;/key&gt;&lt;/foreign-keys&gt;&lt;ref-type name="Journal Article"&gt;17&lt;/ref-type&gt;&lt;contributors&gt;&lt;authors&gt;&lt;author&gt;McCormick, Ryan F.&lt;/author&gt;&lt;author&gt;Truong, Sandra K.&lt;/author&gt;&lt;author&gt;Sreedasyam, Avinash&lt;/author&gt;&lt;author&gt;Jenkins, Jerry&lt;/author&gt;&lt;author&gt;Shu, Shengqiang&lt;/author&gt;&lt;author&gt;Sims, David&lt;/author&gt;&lt;author&gt;Kennedy, Megan&lt;/author&gt;&lt;author&gt;Amirebrahimi, Mojgan&lt;/author&gt;&lt;author&gt;Weers, Brock D.&lt;/author&gt;&lt;author&gt;McKinley, Brian&lt;/author&gt;&lt;author&gt;Mattison, Ashley&lt;/author&gt;&lt;author&gt;Morishige, Daryl T.&lt;/author&gt;&lt;author&gt;Grimwood, Jane&lt;/author&gt;&lt;author&gt;Schmutz, Jeremy&lt;/author&gt;&lt;author&gt;Mullet, John E.&lt;/author&gt;&lt;/authors&gt;&lt;/contributors&gt;&lt;titles&gt;&lt;title&gt;The Sorghum bicolor reference genome: improved assembly, gene annotations, a transcriptome atlas, and signatures of genome organization&lt;/title&gt;&lt;secondary-title&gt;Plant Journal&lt;/secondary-title&gt;&lt;/titles&gt;&lt;periodical&gt;&lt;full-title&gt;Plant Journal&lt;/full-title&gt;&lt;abbr-2&gt;Plant J.&lt;/abbr-2&gt;&lt;/periodical&gt;&lt;pages&gt;338–354&lt;/pages&gt;&lt;volume&gt;93&lt;/volume&gt;&lt;number&gt;2&lt;/number&gt;&lt;dates&gt;&lt;year&gt;2018&lt;/year&gt;&lt;pub-dates&gt;&lt;date&gt;Jan&lt;/date&gt;&lt;/pub-dates&gt;&lt;/dates&gt;&lt;isbn&gt;0960-7412&lt;/isbn&gt;&lt;accession-num&gt;WOS:000419139400011&lt;/accession-num&gt;&lt;work-type&gt;Article&lt;/work-type&gt;&lt;urls&gt;&lt;related-urls&gt;&lt;url&gt;&lt;style face="underline" font="default" size="100%"&gt;&amp;lt;Go to ISI&amp;gt;://WOS:000419139400011&lt;/style&gt;&lt;/url&gt;&lt;/related-urls&gt;&lt;/urls&gt;&lt;electronic-resource-num&gt;10.1111/tpj.13781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4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085060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ABXC00000000</w:t>
            </w:r>
          </w:p>
        </w:tc>
      </w:tr>
      <w:tr w:rsidR="00C26E96" w:rsidRPr="003B363F" w14:paraId="2F808263" w14:textId="77777777">
        <w:trPr>
          <w:trHeight w:val="338"/>
        </w:trPr>
        <w:tc>
          <w:tcPr>
            <w:tcW w:w="1518" w:type="pct"/>
            <w:vAlign w:val="center"/>
          </w:tcPr>
          <w:p w14:paraId="5EE264B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remochlo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ophiuroides</w:t>
            </w:r>
            <w:proofErr w:type="spellEnd"/>
          </w:p>
        </w:tc>
        <w:tc>
          <w:tcPr>
            <w:tcW w:w="1118" w:type="pct"/>
            <w:vAlign w:val="center"/>
          </w:tcPr>
          <w:p w14:paraId="2E3EA48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ang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ang&lt;/Author&gt;&lt;Year&gt;2021&lt;/Year&gt;&lt;RecNum&gt;571&lt;/RecNum&gt;&lt;DisplayText&gt;&lt;style face="superscript"&gt;47&lt;/style&gt;&lt;/DisplayText&gt;&lt;record&gt;&lt;rec-number&gt;571&lt;/rec-number&gt;&lt;foreign-keys&gt;&lt;key app="EN" db-id="dfs0zsaxpwrdrpe0s5fv0erk9tpreser9v5a" timestamp="1733303660"&gt;571&lt;/key&gt;&lt;/foreign-keys&gt;&lt;ref-type name="Journal Article"&gt;17&lt;/ref-type&gt;&lt;contributors&gt;&lt;authors&gt;&lt;author&gt;Wang, Jingjing&lt;/author&gt;&lt;author&gt;Zi, Hailing&lt;/author&gt;&lt;author&gt;Wang, Rui&lt;/author&gt;&lt;author&gt;Liu, Jianxiu&lt;/author&gt;&lt;author&gt;Wang, Haoran&lt;/author&gt;&lt;author&gt;Chen, Rongrong&lt;/author&gt;&lt;author&gt;Li, Ling&lt;/author&gt;&lt;author&gt;Guo, Hailin&lt;/author&gt;&lt;author&gt;Chen, Jingbo&lt;/author&gt;&lt;author&gt;Li, Jianjian&lt;/author&gt;&lt;author&gt;Zong, Junqin&lt;/author&gt;&lt;/authors&gt;&lt;/contributors&gt;&lt;titles&gt;&lt;title&gt;&lt;style face="normal" font="default" size="100%"&gt;A high-quality chromosome-scale assembly of the centipedegrass &lt;/style&gt;&lt;style face="italic" font="default" size="100%"&gt;Eremochloa ophiuroides&lt;/style&gt;&lt;style face="normal" font="default" size="100%"&gt; (Munro) Hack. genome provides insights into chromosomal structural evolution and prostrate growth habit&lt;/style&gt;&lt;/title&gt;&lt;secondary-title&gt;Horticulture Research&lt;/secondary-title&gt;&lt;/titles&gt;&lt;periodical&gt;&lt;full-title&gt;Horticulture Research&lt;/full-title&gt;&lt;abbr-2&gt;Hortic. Res.&lt;/abbr-2&gt;&lt;/periodical&gt;&lt;volume&gt;8&lt;/volume&gt;&lt;number&gt;1&lt;/number&gt;&lt;dates&gt;&lt;year&gt;2021&lt;/year&gt;&lt;pub-dates&gt;&lt;date&gt;Dec&lt;/date&gt;&lt;/pub-dates&gt;&lt;/dates&gt;&lt;isbn&gt;2662-6810&lt;/isbn&gt;&lt;accession-num&gt;WOS:000693319800009&lt;/accession-num&gt;&lt;work-type&gt;Article&lt;/work-type&gt;&lt;urls&gt;&lt;related-urls&gt;&lt;url&gt;&lt;style face="underline" font="default" size="100%"&gt;&amp;lt;Go to ISI&amp;gt;://WOS:000693319800009&lt;/style&gt;&lt;/url&gt;&lt;/related-urls&gt;&lt;/urls&gt;&lt;custom7&gt;201&lt;/custom7&gt;&lt;electronic-resource-num&gt;10.1038/s41438-021-00636-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4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439FBE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682293</w:t>
            </w:r>
          </w:p>
        </w:tc>
      </w:tr>
      <w:tr w:rsidR="00C26E96" w:rsidRPr="003B363F" w14:paraId="74F5AF21" w14:textId="77777777">
        <w:trPr>
          <w:trHeight w:val="338"/>
        </w:trPr>
        <w:tc>
          <w:tcPr>
            <w:tcW w:w="1518" w:type="pct"/>
            <w:vAlign w:val="center"/>
          </w:tcPr>
          <w:p w14:paraId="7016EAC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Ze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mays</w:t>
            </w:r>
          </w:p>
        </w:tc>
        <w:tc>
          <w:tcPr>
            <w:tcW w:w="1118" w:type="pct"/>
            <w:vAlign w:val="center"/>
          </w:tcPr>
          <w:p w14:paraId="3A39B3D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irsch</w:t>
            </w:r>
            <w:r w:rsidRPr="003B363F">
              <w:rPr>
                <w:i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irsch&lt;/Author&gt;&lt;Year&gt;2016&lt;/Year&gt;&lt;RecNum&gt;572&lt;/RecNum&gt;&lt;DisplayText&gt;&lt;style face="superscript"&gt;48&lt;/style&gt;&lt;/DisplayText&gt;&lt;record&gt;&lt;rec-number&gt;572&lt;/rec-number&gt;&lt;foreign-keys&gt;&lt;key app="EN" db-id="dfs0zsaxpwrdrpe0s5fv0erk9tpreser9v5a" timestamp="1733303660"&gt;572&lt;/key&gt;&lt;/foreign-keys&gt;&lt;ref-type name="Journal Article"&gt;17&lt;/ref-type&gt;&lt;contributors&gt;&lt;authors&gt;&lt;author&gt;Hirsch, Candice N.&lt;/author&gt;&lt;author&gt;Hirsch, Cory D.&lt;/author&gt;&lt;author&gt;Brohammer, Alex B.&lt;/author&gt;&lt;author&gt;Bowman, Megan J.&lt;/author&gt;&lt;author&gt;Soifer, Ilya&lt;/author&gt;&lt;author&gt;Barad, Omer&lt;/author&gt;&lt;author&gt;Shem-Tov, Doron&lt;/author&gt;&lt;author&gt;Baruch, Kobi&lt;/author&gt;&lt;author&gt;Lu, Fei&lt;/author&gt;&lt;author&gt;Hernandez, Alvaro G.&lt;/author&gt;&lt;author&gt;Fields, Christopher J.&lt;/author&gt;&lt;author&gt;Wright, Chris L.&lt;/author&gt;&lt;author&gt;Koehler, Klaus&lt;/author&gt;&lt;author&gt;Springer, Nathan M.&lt;/author&gt;&lt;author&gt;Buckler, Edward&lt;/author&gt;&lt;author&gt;Buell, C. Robin&lt;/author&gt;&lt;author&gt;de Leon, Natalia&lt;/author&gt;&lt;author&gt;Kaeppler, Shawn M.&lt;/author&gt;&lt;author&gt;Childs, Kevin L.&lt;/author&gt;&lt;author&gt;Mikel, Mark A.&lt;/author&gt;&lt;/authors&gt;&lt;/contributors&gt;&lt;titles&gt;&lt;title&gt;Draft Assembly of Elite Inbred Line PH207 Provides Insights into Genomic and Transcriptome Diversity in Maize&lt;/title&gt;&lt;secondary-title&gt;Plant Cell&lt;/secondary-title&gt;&lt;/titles&gt;&lt;periodical&gt;&lt;full-title&gt;Plant Cell&lt;/full-title&gt;&lt;abbr-2&gt;Plant cell&lt;/abbr-2&gt;&lt;/periodical&gt;&lt;pages&gt;2700–2714&lt;/pages&gt;&lt;volume&gt;28&lt;/volume&gt;&lt;number&gt;11&lt;/number&gt;&lt;dates&gt;&lt;year&gt;2016&lt;/year&gt;&lt;pub-dates&gt;&lt;date&gt;Nov&lt;/date&gt;&lt;/pub-dates&gt;&lt;/dates&gt;&lt;isbn&gt;1040-4651&lt;/isbn&gt;&lt;accession-num&gt;WOS:000390800000003&lt;/accession-num&gt;&lt;work-type&gt;Article&lt;/work-type&gt;&lt;urls&gt;&lt;related-urls&gt;&lt;url&gt;&lt;style face="underline" font="default" size="100%"&gt;&amp;lt;Go to ISI&amp;gt;://WOS:000390800000003&lt;/style&gt;&lt;/url&gt;&lt;/related-urls&gt;&lt;/urls&gt;&lt;electronic-resource-num&gt;10.1105/tpc.16.0035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4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2B4964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sz w:val="21"/>
                <w:szCs w:val="21"/>
              </w:rPr>
              <w:t>Zea</w:t>
            </w:r>
            <w:proofErr w:type="spellEnd"/>
            <w:r w:rsidRPr="003B363F">
              <w:rPr>
                <w:i/>
                <w:sz w:val="21"/>
                <w:szCs w:val="21"/>
              </w:rPr>
              <w:t xml:space="preserve"> mays</w:t>
            </w:r>
            <w:r w:rsidRPr="003B363F">
              <w:rPr>
                <w:sz w:val="21"/>
                <w:szCs w:val="21"/>
              </w:rPr>
              <w:t xml:space="preserve"> PH207 v1.1 at DOE-JGI, </w:t>
            </w:r>
            <w:proofErr w:type="spellStart"/>
            <w:r w:rsidRPr="003B363F">
              <w:rPr>
                <w:sz w:val="21"/>
                <w:szCs w:val="21"/>
              </w:rPr>
              <w:t>Phytozome</w:t>
            </w:r>
            <w:proofErr w:type="spellEnd"/>
            <w:r w:rsidRPr="003B363F">
              <w:rPr>
                <w:sz w:val="21"/>
                <w:szCs w:val="21"/>
              </w:rPr>
              <w:t xml:space="preserve"> genome ID: 443, http://phytozome-next.jgi.doe.gov</w:t>
            </w:r>
          </w:p>
        </w:tc>
      </w:tr>
      <w:tr w:rsidR="00C26E96" w:rsidRPr="003B363F" w14:paraId="0970621B" w14:textId="77777777">
        <w:trPr>
          <w:trHeight w:val="338"/>
        </w:trPr>
        <w:tc>
          <w:tcPr>
            <w:tcW w:w="1518" w:type="pct"/>
            <w:vAlign w:val="center"/>
          </w:tcPr>
          <w:p w14:paraId="104C6B9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ichanthelium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oligosanthes</w:t>
            </w:r>
            <w:proofErr w:type="spellEnd"/>
          </w:p>
        </w:tc>
        <w:tc>
          <w:tcPr>
            <w:tcW w:w="1118" w:type="pct"/>
            <w:vAlign w:val="center"/>
          </w:tcPr>
          <w:p w14:paraId="5EC766C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Studer</w:t>
            </w:r>
            <w:r w:rsidRPr="003B363F">
              <w:rPr>
                <w:i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tuder&lt;/Author&gt;&lt;Year&gt;2016&lt;/Year&gt;&lt;RecNum&gt;573&lt;/RecNum&gt;&lt;DisplayText&gt;&lt;style face="superscript"&gt;49&lt;/style&gt;&lt;/DisplayText&gt;&lt;record&gt;&lt;rec-number&gt;573&lt;/rec-number&gt;&lt;foreign-keys&gt;&lt;key app="EN" db-id="dfs0zsaxpwrdrpe0s5fv0erk9tpreser9v5a" timestamp="1733303660"&gt;573&lt;/key&gt;&lt;/foreign-keys&gt;&lt;ref-type name="Journal Article"&gt;17&lt;/ref-type&gt;&lt;contributors&gt;&lt;authors&gt;&lt;author&gt;Studer, Anthony J.&lt;/author&gt;&lt;author&gt;Schnable, James C.&lt;/author&gt;&lt;author&gt;Weissmann, Sarit&lt;/author&gt;&lt;author&gt;Kolbe, Allison R.&lt;/author&gt;&lt;author&gt;McKain, Michael R.&lt;/author&gt;&lt;author&gt;Shao, Ying&lt;/author&gt;&lt;author&gt;Cousins, Asaph B.&lt;/author&gt;&lt;author&gt;Kellogg, Elizabeth A.&lt;/author&gt;&lt;author&gt;Brutnell, Thomas P.&lt;/author&gt;&lt;/authors&gt;&lt;/contributors&gt;&lt;titles&gt;&lt;title&gt;&lt;style face="normal" font="default" size="100%"&gt;The draft genome of the C&lt;/style&gt;&lt;style face="subscript" font="default" size="100%"&gt;3&lt;/style&gt;&lt;style face="normal" font="default" size="100%"&gt; panicoid grass species &lt;/style&gt;&lt;style face="italic" font="default" size="100%"&gt;Dichanthelium oligosanthes&lt;/style&gt;&lt;/title&gt;&lt;secondary-title&gt;Genome Biology&lt;/secondary-title&gt;&lt;/titles&gt;&lt;periodical&gt;&lt;full-title&gt;Genome Biology&lt;/full-title&gt;&lt;abbr-2&gt;Genome Biol.&lt;/abbr-2&gt;&lt;/periodical&gt;&lt;volume&gt;17&lt;/volume&gt;&lt;dates&gt;&lt;year&gt;2016&lt;/year&gt;&lt;pub-dates&gt;&lt;date&gt;Oct 28&lt;/date&gt;&lt;/pub-dates&gt;&lt;/dates&gt;&lt;isbn&gt;1474-760X&lt;/isbn&gt;&lt;accession-num&gt;WOS:000386392800001&lt;/accession-num&gt;&lt;work-type&gt;Article&lt;/work-type&gt;&lt;urls&gt;&lt;related-urls&gt;&lt;url&gt;&lt;style face="underline" font="default" size="100%"&gt;&amp;lt;Go to ISI&amp;gt;://WOS:000386392800001&lt;/style&gt;&lt;/url&gt;&lt;/related-urls&gt;&lt;/urls&gt;&lt;custom7&gt;223&lt;/custom7&gt;&lt;electronic-resource-num&gt;10.1186/s13059-016-1080-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4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2BEB69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LWDX00000000</w:t>
            </w:r>
          </w:p>
        </w:tc>
      </w:tr>
      <w:tr w:rsidR="00C26E96" w:rsidRPr="003B363F" w14:paraId="72F4F5E0" w14:textId="77777777">
        <w:trPr>
          <w:trHeight w:val="338"/>
        </w:trPr>
        <w:tc>
          <w:tcPr>
            <w:tcW w:w="1518" w:type="pct"/>
            <w:vAlign w:val="center"/>
          </w:tcPr>
          <w:p w14:paraId="37705AB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Panic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hallii</w:t>
            </w:r>
            <w:proofErr w:type="spellEnd"/>
          </w:p>
        </w:tc>
        <w:tc>
          <w:tcPr>
            <w:tcW w:w="1118" w:type="pct"/>
            <w:vAlign w:val="center"/>
          </w:tcPr>
          <w:p w14:paraId="6C54B4B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ove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Mb3ZlPC9BdXRob3I+PFllYXI+MjAxODwvWWVhcj48UmVj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Mb3ZlPC9BdXRob3I+PFllYXI+MjAxODwvWWVhcj48UmVj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0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08A6681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251785</w:t>
            </w:r>
          </w:p>
        </w:tc>
      </w:tr>
      <w:tr w:rsidR="00C26E96" w:rsidRPr="003B363F" w14:paraId="55EBB0B7" w14:textId="77777777">
        <w:trPr>
          <w:trHeight w:val="338"/>
        </w:trPr>
        <w:tc>
          <w:tcPr>
            <w:tcW w:w="1518" w:type="pct"/>
            <w:vAlign w:val="center"/>
          </w:tcPr>
          <w:p w14:paraId="3A898E4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Urochlo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fusca</w:t>
            </w:r>
            <w:proofErr w:type="spellEnd"/>
          </w:p>
        </w:tc>
        <w:tc>
          <w:tcPr>
            <w:tcW w:w="1118" w:type="pct"/>
            <w:vAlign w:val="center"/>
          </w:tcPr>
          <w:p w14:paraId="4A2530F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FD4130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i/>
                <w:sz w:val="21"/>
                <w:szCs w:val="21"/>
              </w:rPr>
              <w:t>Urochloa</w:t>
            </w:r>
            <w:proofErr w:type="spellEnd"/>
            <w:r w:rsidRPr="003B363F">
              <w:rPr>
                <w:rFonts w:eastAsiaTheme="minorEastAsia"/>
                <w:i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Theme="minorEastAsia"/>
                <w:i/>
                <w:sz w:val="21"/>
                <w:szCs w:val="21"/>
              </w:rPr>
              <w:t>fusca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v1.1 at DOE-JGI</w:t>
            </w:r>
            <w:r w:rsidRPr="003B363F">
              <w:rPr>
                <w:sz w:val="21"/>
                <w:szCs w:val="21"/>
              </w:rPr>
              <w:t>, https://phytozome-next.jgi.doe.gov/info/Ufusca_v1_1</w:t>
            </w:r>
          </w:p>
        </w:tc>
      </w:tr>
      <w:tr w:rsidR="00C26E96" w:rsidRPr="003B363F" w14:paraId="5920DF3D" w14:textId="77777777">
        <w:trPr>
          <w:trHeight w:val="338"/>
        </w:trPr>
        <w:tc>
          <w:tcPr>
            <w:tcW w:w="1518" w:type="pct"/>
            <w:vAlign w:val="center"/>
          </w:tcPr>
          <w:p w14:paraId="4DE731E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enchrus americanus</w:t>
            </w:r>
          </w:p>
        </w:tc>
        <w:tc>
          <w:tcPr>
            <w:tcW w:w="1118" w:type="pct"/>
            <w:vAlign w:val="center"/>
          </w:tcPr>
          <w:p w14:paraId="3972211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Varshney </w:t>
            </w:r>
            <w:r w:rsidRPr="003B363F">
              <w:rPr>
                <w:i/>
                <w:sz w:val="21"/>
                <w:szCs w:val="21"/>
              </w:rPr>
              <w:t>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WYXJzaG5leTwvQXV0aG9yPjxZZWFyPjIwMTc8L1llYXI+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WYXJzaG5leTwvQXV0aG9yPjxZZWFyPjIwMTc8L1llYXI+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A6C55B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GCA_002174835</w:t>
            </w:r>
          </w:p>
        </w:tc>
      </w:tr>
      <w:tr w:rsidR="00C26E96" w:rsidRPr="003B363F" w14:paraId="160E15AC" w14:textId="77777777">
        <w:trPr>
          <w:trHeight w:val="338"/>
        </w:trPr>
        <w:tc>
          <w:tcPr>
            <w:tcW w:w="1518" w:type="pct"/>
            <w:vAlign w:val="center"/>
          </w:tcPr>
          <w:p w14:paraId="5D2102D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etar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italica</w:t>
            </w:r>
          </w:p>
        </w:tc>
        <w:tc>
          <w:tcPr>
            <w:tcW w:w="1118" w:type="pct"/>
            <w:vAlign w:val="center"/>
          </w:tcPr>
          <w:p w14:paraId="56780B7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Bennetzen</w:t>
            </w:r>
            <w:proofErr w:type="spellEnd"/>
            <w:r w:rsidRPr="003B363F">
              <w:rPr>
                <w:i/>
                <w:sz w:val="21"/>
                <w:szCs w:val="21"/>
              </w:rPr>
              <w:t xml:space="preserve"> et al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CZW5uZXR6ZW48L0F1dGhvcj48WWVhcj4yMDEyPC9ZZWFy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CZW5uZXR6ZW48L0F1dGhvcj48WWVhcj4yMDEyPC9ZZWFy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65BAD2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AGNK02000000</w:t>
            </w:r>
          </w:p>
        </w:tc>
      </w:tr>
      <w:tr w:rsidR="00C26E96" w:rsidRPr="003B363F" w14:paraId="017C257D" w14:textId="77777777">
        <w:trPr>
          <w:trHeight w:val="338"/>
        </w:trPr>
        <w:tc>
          <w:tcPr>
            <w:tcW w:w="1518" w:type="pct"/>
            <w:vAlign w:val="center"/>
          </w:tcPr>
          <w:p w14:paraId="356227EC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eratophyllum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emersum</w:t>
            </w:r>
            <w:proofErr w:type="spellEnd"/>
          </w:p>
        </w:tc>
        <w:tc>
          <w:tcPr>
            <w:tcW w:w="1118" w:type="pct"/>
            <w:vAlign w:val="center"/>
          </w:tcPr>
          <w:p w14:paraId="11A26AA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Yang</w:t>
            </w:r>
            <w:r w:rsidRPr="003B363F">
              <w:rPr>
                <w:i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20&lt;/Year&gt;&lt;RecNum&gt;533&lt;/RecNum&gt;&lt;DisplayText&gt;&lt;style face="superscript"&gt;6&lt;/style&gt;&lt;/DisplayText&gt;&lt;record&gt;&lt;rec-number&gt;533&lt;/rec-number&gt;&lt;foreign-keys&gt;&lt;key app="EN" db-id="dfs0zsaxpwrdrpe0s5fv0erk9tpreser9v5a" timestamp="1733303660"&gt;533&lt;/key&gt;&lt;/foreign-keys&gt;&lt;ref-type name="Journal Article"&gt;17&lt;/ref-type&gt;&lt;contributors&gt;&lt;authors&gt;&lt;author&gt;Yang, Yongzhi&lt;/author&gt;&lt;author&gt;Sun, Pengchuan&lt;/author&gt;&lt;author&gt;Lv, Leke&lt;/author&gt;&lt;author&gt;Wang, Donglei&lt;/author&gt;&lt;author&gt;Ru, Dafu&lt;/author&gt;&lt;author&gt;Li, Ying&lt;/author&gt;&lt;author&gt;Ma, Tao&lt;/author&gt;&lt;author&gt;Zhang, Lei&lt;/author&gt;&lt;author&gt;Shen, Xingxing&lt;/author&gt;&lt;author&gt;Meng, Fanbo&lt;/author&gt;&lt;author&gt;Jiao, Beibei&lt;/author&gt;&lt;author&gt;Shan, Lanxing&lt;/author&gt;&lt;author&gt;Liu, Man&lt;/author&gt;&lt;author&gt;Wang, Qingfeng&lt;/author&gt;&lt;author&gt;Qin, Zhiji&lt;/author&gt;&lt;author&gt;Xi, Zhenxiang&lt;/author&gt;&lt;author&gt;Wang, Xiyin&lt;/author&gt;&lt;author&gt;Davis, Charles C.&lt;/author&gt;&lt;author&gt;Liu, Jianquan&lt;/author&gt;&lt;/authors&gt;&lt;/contributors&gt;&lt;titles&gt;&lt;title&gt;Prickly waterlily and rigid hornwort genomes shed light on early angiosperm evolution&lt;/title&gt;&lt;secondary-title&gt;Nature Plants&lt;/secondary-title&gt;&lt;/titles&gt;&lt;periodical&gt;&lt;full-title&gt;Nature Plants&lt;/full-title&gt;&lt;abbr-2&gt;Nat. plants&lt;/abbr-2&gt;&lt;/periodical&gt;&lt;pages&gt;215–222&lt;/pages&gt;&lt;volume&gt;6&lt;/volume&gt;&lt;number&gt;3&lt;/number&gt;&lt;dates&gt;&lt;year&gt;2020&lt;/year&gt;&lt;pub-dates&gt;&lt;date&gt;Mar&lt;/date&gt;&lt;/pub-dates&gt;&lt;/dates&gt;&lt;isbn&gt;2055-026X&lt;/isbn&gt;&lt;accession-num&gt;WOS:000515476000001&lt;/accession-num&gt;&lt;work-type&gt;Article&lt;/work-type&gt;&lt;urls&gt;&lt;related-urls&gt;&lt;url&gt;&lt;style face="underline" font="default" size="100%"&gt;&amp;lt;Go to ISI&amp;gt;://WOS:000515476000001&lt;/style&gt;&lt;/url&gt;&lt;/related-urls&gt;&lt;/urls&gt;&lt;electronic-resource-num&gt;10.1038/s41477-020-0594-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1EE2E51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552433</w:t>
            </w:r>
          </w:p>
        </w:tc>
      </w:tr>
      <w:tr w:rsidR="00C26E96" w:rsidRPr="003B363F" w14:paraId="1D9F656F" w14:textId="77777777">
        <w:trPr>
          <w:trHeight w:val="338"/>
        </w:trPr>
        <w:tc>
          <w:tcPr>
            <w:tcW w:w="1518" w:type="pct"/>
            <w:vAlign w:val="center"/>
          </w:tcPr>
          <w:p w14:paraId="12B6D66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ristoloch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fimbriata</w:t>
            </w:r>
          </w:p>
        </w:tc>
        <w:tc>
          <w:tcPr>
            <w:tcW w:w="1118" w:type="pct"/>
            <w:vAlign w:val="center"/>
          </w:tcPr>
          <w:p w14:paraId="0B4AC99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Qin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Qin&lt;/Author&gt;&lt;Year&gt;2021&lt;/Year&gt;&lt;RecNum&gt;577&lt;/RecNum&gt;&lt;DisplayText&gt;&lt;style face="superscript"&gt;54&lt;/style&gt;&lt;/DisplayText&gt;&lt;record&gt;&lt;rec-number&gt;577&lt;/rec-number&gt;&lt;foreign-keys&gt;&lt;key app="EN" db-id="dfs0zsaxpwrdrpe0s5fv0erk9tpreser9v5a" timestamp="1733303661"&gt;577&lt;/key&gt;&lt;/foreign-keys&gt;&lt;ref-type name="Journal Article"&gt;17&lt;/ref-type&gt;&lt;contributors&gt;&lt;authors&gt;&lt;author&gt;Qin, Liuyu&lt;/author&gt;&lt;author&gt;Hu, Yiheng&lt;/author&gt;&lt;author&gt;Wang, Jinpeng&lt;/author&gt;&lt;author&gt;Wang, Xiaoliang&lt;/author&gt;&lt;author&gt;Zhao, Ran&lt;/author&gt;&lt;author&gt;Shan, Hongyan&lt;/author&gt;&lt;author&gt;Li, Kunpeng&lt;/author&gt;&lt;author&gt;Xu, Peng&lt;/author&gt;&lt;author&gt;Wu, Hanying&lt;/author&gt;&lt;author&gt;Yan, Xueqing&lt;/author&gt;&lt;author&gt;Liu, Lumei&lt;/author&gt;&lt;author&gt;Yi, Xin&lt;/author&gt;&lt;author&gt;Wanke, Stefan&lt;/author&gt;&lt;author&gt;Bowers, John E.&lt;/author&gt;&lt;author&gt;Leebens-Mack, James H.&lt;/author&gt;&lt;author&gt;DePamphilis, Claude W.&lt;/author&gt;&lt;author&gt;Soltis, Pamela S.&lt;/author&gt;&lt;author&gt;Soltis, Douglas E.&lt;/author&gt;&lt;author&gt;Kong, Hongzhi&lt;/author&gt;&lt;author&gt;Jiao, Yuannian&lt;/author&gt;&lt;/authors&gt;&lt;/contributors&gt;&lt;titles&gt;&lt;title&gt;&lt;style face="normal" font="default" size="100%"&gt;Insights into angiosperm evolution, floral development and chemical biosynthesis from the &lt;/style&gt;&lt;style face="italic" font="default" size="100%"&gt;Aristolochia fimbriata&lt;/style&gt;&lt;style face="normal" font="default" size="100%"&gt; genome&lt;/style&gt;&lt;/title&gt;&lt;secondary-title&gt;Nature Plants&lt;/secondary-title&gt;&lt;/titles&gt;&lt;periodical&gt;&lt;full-title&gt;Nature Plants&lt;/full-title&gt;&lt;abbr-2&gt;Nat. plants&lt;/abbr-2&gt;&lt;/periodical&gt;&lt;pages&gt;1239–1253&lt;/pages&gt;&lt;volume&gt;7&lt;/volume&gt;&lt;number&gt;9&lt;/number&gt;&lt;dates&gt;&lt;year&gt;2021&lt;/year&gt;&lt;pub-dates&gt;&lt;date&gt;Sep&lt;/date&gt;&lt;/pub-dates&gt;&lt;/dates&gt;&lt;isbn&gt;2055-026X&lt;/isbn&gt;&lt;accession-num&gt;WOS:000692101700001&lt;/accession-num&gt;&lt;work-type&gt;Article&lt;/work-type&gt;&lt;urls&gt;&lt;related-urls&gt;&lt;url&gt;&lt;style face="underline" font="default" size="100%"&gt;&amp;lt;Go to ISI&amp;gt;://WOS:000692101700001&lt;/style&gt;&lt;/url&gt;&lt;/related-urls&gt;&lt;/urls&gt;&lt;electronic-resource-num&gt;10.1038/s41477-021-00990-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F23707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</w:t>
            </w:r>
            <w:r w:rsidRPr="003B363F">
              <w:rPr>
                <w:sz w:val="21"/>
                <w:szCs w:val="21"/>
              </w:rPr>
              <w:t>project ID: PRJCA004207</w:t>
            </w:r>
          </w:p>
        </w:tc>
      </w:tr>
      <w:tr w:rsidR="00C26E96" w:rsidRPr="003B363F" w14:paraId="0CB81509" w14:textId="77777777">
        <w:trPr>
          <w:trHeight w:val="338"/>
        </w:trPr>
        <w:tc>
          <w:tcPr>
            <w:tcW w:w="1518" w:type="pct"/>
            <w:vAlign w:val="center"/>
          </w:tcPr>
          <w:p w14:paraId="0703126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Piper nigrum</w:t>
            </w:r>
          </w:p>
        </w:tc>
        <w:tc>
          <w:tcPr>
            <w:tcW w:w="1118" w:type="pct"/>
            <w:vAlign w:val="center"/>
          </w:tcPr>
          <w:p w14:paraId="1BE6441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u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u&lt;/Author&gt;&lt;Year&gt;2019&lt;/Year&gt;&lt;RecNum&gt;578&lt;/RecNum&gt;&lt;DisplayText&gt;&lt;style face="superscript"&gt;55&lt;/style&gt;&lt;/DisplayText&gt;&lt;record&gt;&lt;rec-number&gt;578&lt;/rec-number&gt;&lt;foreign-keys&gt;&lt;key app="EN" db-id="dfs0zsaxpwrdrpe0s5fv0erk9tpreser9v5a" timestamp="1733303661"&gt;578&lt;/key&gt;&lt;/foreign-keys&gt;&lt;ref-type name="Journal Article"&gt;17&lt;/ref-type&gt;&lt;contributors&gt;&lt;authors&gt;&lt;author&gt;Hu, Lisong&lt;/author&gt;&lt;author&gt;Xu, Zhongping&lt;/author&gt;&lt;author&gt;Wang, Maojun&lt;/author&gt;&lt;author&gt;Fan, Rui&lt;/author&gt;&lt;author&gt;Yuan, Daojun&lt;/author&gt;&lt;author&gt;Wu, Baoduo&lt;/author&gt;&lt;author&gt;Wu, Huasong&lt;/author&gt;&lt;author&gt;Qin, Xiaowei&lt;/author&gt;&lt;author&gt;Yan, Lin&lt;/author&gt;&lt;author&gt;Tan, Lehe&lt;/author&gt;&lt;author&gt;Sim, Soonliang&lt;/author&gt;&lt;author&gt;Li, Wen&lt;/author&gt;&lt;author&gt;Saski, Christopher A.&lt;/author&gt;&lt;author&gt;Daniell, Henry&lt;/author&gt;&lt;author&gt;Wendel, Jonathan F.&lt;/author&gt;&lt;author&gt;Lindsey, Keith&lt;/author&gt;&lt;author&gt;Zhang, Xianlong&lt;/author&gt;&lt;author&gt;Hao, Chaoyun&lt;/author&gt;&lt;author&gt;Jin, Shuangxia&lt;/author&gt;&lt;/authors&gt;&lt;/contributors&gt;&lt;titles&gt;&lt;title&gt;The chromosome-scale reference genome of black pepper provides insight into piperine biosynthesis&lt;/title&gt;&lt;secondary-title&gt;Nature Communications&lt;/secondary-title&gt;&lt;/titles&gt;&lt;periodical&gt;&lt;full-title&gt;Nature Communications&lt;/full-title&gt;&lt;abbr-2&gt;Nat. Commun.&lt;/abbr-2&gt;&lt;/periodical&gt;&lt;volume&gt;10&lt;/volume&gt;&lt;dates&gt;&lt;year&gt;2019&lt;/year&gt;&lt;pub-dates&gt;&lt;date&gt;Oct 16&lt;/date&gt;&lt;/pub-dates&gt;&lt;/dates&gt;&lt;accession-num&gt;WOS:000490417700014&lt;/accession-num&gt;&lt;work-type&gt;Article&lt;/work-type&gt;&lt;urls&gt;&lt;related-urls&gt;&lt;url&gt;&amp;lt;Go to ISI&amp;gt;://WOS:000490417700014&lt;/url&gt;&lt;/related-urls&gt;&lt;/urls&gt;&lt;custom7&gt;4702&lt;/custom7&gt;&lt;electronic-resource-num&gt;10.1038/s41467-019-12607-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BCF59E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529758</w:t>
            </w:r>
          </w:p>
        </w:tc>
      </w:tr>
      <w:tr w:rsidR="00C26E96" w:rsidRPr="003B363F" w14:paraId="0D930282" w14:textId="77777777">
        <w:trPr>
          <w:trHeight w:val="338"/>
        </w:trPr>
        <w:tc>
          <w:tcPr>
            <w:tcW w:w="1518" w:type="pct"/>
            <w:vAlign w:val="center"/>
          </w:tcPr>
          <w:p w14:paraId="0D0BBD5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Liriodendron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hinense</w:t>
            </w:r>
            <w:proofErr w:type="spellEnd"/>
          </w:p>
        </w:tc>
        <w:tc>
          <w:tcPr>
            <w:tcW w:w="1118" w:type="pct"/>
            <w:vAlign w:val="center"/>
          </w:tcPr>
          <w:p w14:paraId="166B2F2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Shen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rFonts w:eastAsiaTheme="minorEastAsia"/>
                <w:sz w:val="21"/>
                <w:szCs w:val="21"/>
              </w:rPr>
              <w:fldChar w:fldCharType="begin"/>
            </w:r>
            <w:r w:rsidRPr="003B363F">
              <w:rPr>
                <w:rFonts w:eastAsiaTheme="minorEastAsia"/>
                <w:sz w:val="21"/>
                <w:szCs w:val="21"/>
              </w:rPr>
              <w:instrText xml:space="preserve"> ADDIN EN.CITE &lt;EndNote&gt;&lt;Cite&gt;&lt;Author&gt;Shen&lt;/Author&gt;&lt;Year&gt;2022&lt;/Year&gt;&lt;RecNum&gt;412&lt;/RecNum&gt;&lt;DisplayText&gt;&lt;style face="superscript"&gt;56&lt;/style&gt;&lt;/DisplayText&gt;&lt;record&gt;&lt;rec-number&gt;412&lt;/rec-number&gt;&lt;foreign-keys&gt;&lt;key app="EN" db-id="dfs0zsaxpwrdrpe0s5fv0erk9tpreser9v5a" timestamp="1732083830"&gt;412&lt;/key&gt;&lt;/foreign-keys&gt;&lt;ref-type name="Journal Article"&gt;17&lt;/ref-type&gt;&lt;contributors&gt;&lt;authors&gt;&lt;author&gt;Shen, Yufang&lt;/author&gt;&lt;author&gt;Xia, Hui&lt;/author&gt;&lt;author&gt;Tu, Zhonghua&lt;/author&gt;&lt;author&gt;Zong, Yaxian&lt;/author&gt;&lt;author&gt;Yang, Lichun&lt;/author&gt;&lt;author&gt;Li, Huogen&lt;/author&gt;&lt;/authors&gt;&lt;/contributors&gt;&lt;titles&gt;&lt;title&gt;&lt;style face="normal" font="default" size="100%"&gt;Genetic divergence and local adaptation of &lt;/style&gt;&lt;style face="italic" font="default" size="100%"&gt;Liriodendron&lt;/style&gt;&lt;style face="normal" font="default" size="100%"&gt; driven by heterogeneous environments&lt;/style&gt;&lt;/title&gt;&lt;secondary-title&gt;Molecular Ecology&lt;/secondary-title&gt;&lt;/titles&gt;&lt;periodical&gt;&lt;full-title&gt;Molecular Ecology&lt;/full-title&gt;&lt;abbr-2&gt;Mol. Ecol.&lt;/abbr-2&gt;&lt;/periodical&gt;&lt;pages&gt;916–933&lt;/pages&gt;&lt;volume&gt;31&lt;/volume&gt;&lt;number&gt;3&lt;/number&gt;&lt;dates&gt;&lt;year&gt;2022&lt;/year&gt;&lt;pub-dates&gt;&lt;date&gt;Feb&lt;/date&gt;&lt;/pub-dates&gt;&lt;/dates&gt;&lt;isbn&gt;0962-1083&lt;/isbn&gt;&lt;accession-num&gt;WOS:000721770700001&lt;/accession-num&gt;&lt;work-type&gt;Article&lt;/work-type&gt;&lt;urls&gt;&lt;related-urls&gt;&lt;url&gt;&lt;style face="underline" font="default" size="100%"&gt;&amp;lt;Go to ISI&amp;gt;://WOS:000721770700001&lt;/style&gt;&lt;/url&gt;&lt;/related-urls&gt;&lt;/urls&gt;&lt;electronic-resource-num&gt;10.1111/mec.16271&lt;/electronic-resource-num&gt;&lt;/record&gt;&lt;/Cite&gt;&lt;/EndNote&gt;</w:instrText>
            </w:r>
            <w:r w:rsidRPr="003B363F">
              <w:rPr>
                <w:rFonts w:eastAsiaTheme="minorEastAsia"/>
                <w:sz w:val="21"/>
                <w:szCs w:val="21"/>
              </w:rPr>
              <w:fldChar w:fldCharType="separate"/>
            </w:r>
            <w:r w:rsidRPr="003B363F">
              <w:rPr>
                <w:rFonts w:eastAsiaTheme="minorEastAsia"/>
                <w:sz w:val="21"/>
                <w:szCs w:val="21"/>
                <w:vertAlign w:val="superscript"/>
              </w:rPr>
              <w:t>56</w:t>
            </w:r>
            <w:r w:rsidRPr="003B363F">
              <w:rPr>
                <w:rFonts w:eastAsiaTheme="minorEastAsia"/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8FD041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treegenesdb.org/</w:t>
            </w:r>
          </w:p>
        </w:tc>
      </w:tr>
      <w:tr w:rsidR="00C26E96" w:rsidRPr="003B363F" w14:paraId="5BC67CA8" w14:textId="77777777">
        <w:trPr>
          <w:trHeight w:val="338"/>
        </w:trPr>
        <w:tc>
          <w:tcPr>
            <w:tcW w:w="1518" w:type="pct"/>
            <w:vAlign w:val="center"/>
          </w:tcPr>
          <w:p w14:paraId="79BFDF2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Magnoli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biondii</w:t>
            </w:r>
            <w:proofErr w:type="spellEnd"/>
          </w:p>
        </w:tc>
        <w:tc>
          <w:tcPr>
            <w:tcW w:w="1118" w:type="pct"/>
            <w:vAlign w:val="center"/>
          </w:tcPr>
          <w:p w14:paraId="50E0C75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Dong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Dong&lt;/Author&gt;&lt;Year&gt;2021&lt;/Year&gt;&lt;RecNum&gt;579&lt;/RecNum&gt;&lt;DisplayText&gt;&lt;style face="superscript"&gt;57&lt;/style&gt;&lt;/DisplayText&gt;&lt;record&gt;&lt;rec-number&gt;579&lt;/rec-number&gt;&lt;foreign-keys&gt;&lt;key app="EN" db-id="dfs0zsaxpwrdrpe0s5fv0erk9tpreser9v5a" timestamp="1733303661"&gt;579&lt;/key&gt;&lt;/foreign-keys&gt;&lt;ref-type name="Journal Article"&gt;17&lt;/ref-type&gt;&lt;contributors&gt;&lt;authors&gt;&lt;author&gt;Dong, Shanshan&lt;/author&gt;&lt;author&gt;Liu, Min&lt;/author&gt;&lt;author&gt;Liu, Yang&lt;/author&gt;&lt;author&gt;Chen, Fei&lt;/author&gt;&lt;author&gt;Yang, Ting&lt;/author&gt;&lt;author&gt;Chen, Lu&lt;/author&gt;&lt;author&gt;Zhang, Xingtan&lt;/author&gt;&lt;author&gt;Guo, Xing&lt;/author&gt;&lt;author&gt;Fang, Dongming&lt;/author&gt;&lt;author&gt;Li, Linzhou&lt;/author&gt;&lt;author&gt;Deng, Tian&lt;/author&gt;&lt;author&gt;Yao, Zhangxiu&lt;/author&gt;&lt;author&gt;Lang, Xiaoan&lt;/author&gt;&lt;author&gt;Gong, Yiqing&lt;/author&gt;&lt;author&gt;Wu, Ernest&lt;/author&gt;&lt;author&gt;Wang, Yaling&lt;/author&gt;&lt;author&gt;Shen, Yamei&lt;/author&gt;&lt;author&gt;Gong, Xun&lt;/author&gt;&lt;author&gt;Liu, Huan&lt;/author&gt;&lt;author&gt;Zhang, Shouzhou&lt;/author&gt;&lt;/authors&gt;&lt;/contributors&gt;&lt;titles&gt;&lt;title&gt;&lt;style face="normal" font="default" size="100%"&gt;The genome of &lt;/style&gt;&lt;style face="italic" font="default" size="100%"&gt;Magnolia biondii&lt;/style&gt;&lt;style face="normal" font="default" size="100%"&gt; Pamp. provides insights into the evolution of Magnoliales and biosynthesis of terpenoids&lt;/style&gt;&lt;/title&gt;&lt;secondary-title&gt;Horticulture Research&lt;/secondary-title&gt;&lt;/titles&gt;&lt;periodical&gt;&lt;full-title&gt;Horticulture Research&lt;/full-title&gt;&lt;abbr-2&gt;Hortic. Res.&lt;/abbr-2&gt;&lt;/periodical&gt;&lt;volume&gt;8&lt;/volume&gt;&lt;number&gt;1&lt;/number&gt;&lt;dates&gt;&lt;year&gt;2021&lt;/year&gt;&lt;pub-dates&gt;&lt;date&gt;Mar 1&lt;/date&gt;&lt;/pub-dates&gt;&lt;/dates&gt;&lt;isbn&gt;2662-6810&lt;/isbn&gt;&lt;accession-num&gt;WOS:000624975000001&lt;/accession-num&gt;&lt;work-type&gt;Article&lt;/work-type&gt;&lt;urls&gt;&lt;related-urls&gt;&lt;url&gt;&lt;style face="underline" font="default" size="100%"&gt;&amp;lt;Go to ISI&amp;gt;://WOS:000624975000001&lt;/style&gt;&lt;/url&gt;&lt;/related-urls&gt;&lt;/urls&gt;&lt;custom7&gt;38&lt;/custom7&gt;&lt;electronic-resource-num&gt;10.1038/s41438-021-00471-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A4D1FB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s4mw6m947</w:t>
            </w:r>
          </w:p>
        </w:tc>
      </w:tr>
      <w:tr w:rsidR="00C26E96" w:rsidRPr="003B363F" w14:paraId="11BC3B49" w14:textId="77777777">
        <w:trPr>
          <w:trHeight w:val="338"/>
        </w:trPr>
        <w:tc>
          <w:tcPr>
            <w:tcW w:w="1518" w:type="pct"/>
            <w:vAlign w:val="center"/>
          </w:tcPr>
          <w:p w14:paraId="68A9165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himonanthu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alicifolius</w:t>
            </w:r>
            <w:proofErr w:type="spellEnd"/>
          </w:p>
        </w:tc>
        <w:tc>
          <w:tcPr>
            <w:tcW w:w="1118" w:type="pct"/>
            <w:vAlign w:val="center"/>
          </w:tcPr>
          <w:p w14:paraId="39CA00B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Lv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Lv&lt;/Author&gt;&lt;Year&gt;2020&lt;/Year&gt;&lt;RecNum&gt;580&lt;/RecNum&gt;&lt;DisplayText&gt;&lt;style face="superscript"&gt;58&lt;/style&gt;&lt;/DisplayText&gt;&lt;record&gt;&lt;rec-number&gt;580&lt;/rec-number&gt;&lt;foreign-keys&gt;&lt;key app="EN" db-id="dfs0zsaxpwrdrpe0s5fv0erk9tpreser9v5a" timestamp="1733303661"&gt;580&lt;/key&gt;&lt;/foreign-keys&gt;&lt;ref-type name="Journal Article"&gt;17&lt;/ref-type&gt;&lt;contributors&gt;&lt;authors&gt;&lt;author&gt;Lv, Qundan&lt;/author&gt;&lt;author&gt;Qiu, Jie&lt;/author&gt;&lt;author&gt;Liu, Jie&lt;/author&gt;&lt;author&gt;Li, Zheng&lt;/author&gt;&lt;author&gt;Zhang, Wenting&lt;/author&gt;&lt;author&gt;Wang, Qin&lt;/author&gt;&lt;author&gt;Fang, Jie&lt;/author&gt;&lt;author&gt;Pan, Junjie&lt;/author&gt;&lt;author&gt;Chen, Zhengdao&lt;/author&gt;&lt;author&gt;Cheng, Wenliang&lt;/author&gt;&lt;author&gt;Barker, Michael S.&lt;/author&gt;&lt;author&gt;Huang, Xuehui&lt;/author&gt;&lt;author&gt;Wei, Xin&lt;/author&gt;&lt;author&gt;Cheng, Kejun&lt;/author&gt;&lt;/authors&gt;&lt;/contributors&gt;&lt;titles&gt;&lt;title&gt;&lt;style face="normal" font="default" size="100%"&gt;The &lt;/style&gt;&lt;style face="italic" font="default" size="100%"&gt;Chimonanthus salicifolius&lt;/style&gt;&lt;style face="normal" font="default" size="100%"&gt; genome provides insight into magnoliid evolution and flavonoid biosynthesis&lt;/style&gt;&lt;/title&gt;&lt;secondary-title&gt;Plant Journal&lt;/secondary-title&gt;&lt;/titles&gt;&lt;periodical&gt;&lt;full-title&gt;Plant Journal&lt;/full-title&gt;&lt;abbr-2&gt;Plant J.&lt;/abbr-2&gt;&lt;/periodical&gt;&lt;pages&gt;1910–1923&lt;/pages&gt;&lt;volume&gt;103&lt;/volume&gt;&lt;number&gt;5&lt;/number&gt;&lt;dates&gt;&lt;year&gt;2020&lt;/year&gt;&lt;pub-dates&gt;&lt;date&gt;Aug&lt;/date&gt;&lt;/pub-dates&gt;&lt;/dates&gt;&lt;isbn&gt;0960-7412&lt;/isbn&gt;&lt;accession-num&gt;WOS:000546712000001&lt;/accession-num&gt;&lt;work-type&gt;Article&lt;/work-type&gt;&lt;urls&gt;&lt;related-urls&gt;&lt;url&gt;&lt;style face="underline" font="default" size="100%"&gt;&amp;lt;Go to ISI&amp;gt;://WOS:000546712000001&lt;/style&gt;&lt;/url&gt;&lt;/related-urls&gt;&lt;/urls&gt;&lt;electronic-resource-num&gt;10.1111/tpj.1487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58B07F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xhhuanglab.cn/data/Chimonanthus_salicifolius.html</w:t>
            </w:r>
          </w:p>
        </w:tc>
      </w:tr>
      <w:tr w:rsidR="00C26E96" w:rsidRPr="003B363F" w14:paraId="3FF29D29" w14:textId="77777777">
        <w:trPr>
          <w:trHeight w:val="338"/>
        </w:trPr>
        <w:tc>
          <w:tcPr>
            <w:tcW w:w="1518" w:type="pct"/>
            <w:vAlign w:val="center"/>
          </w:tcPr>
          <w:p w14:paraId="7D3B22BA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Cinnamom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kanehirae</w:t>
            </w:r>
            <w:proofErr w:type="spellEnd"/>
          </w:p>
        </w:tc>
        <w:tc>
          <w:tcPr>
            <w:tcW w:w="1118" w:type="pct"/>
            <w:vAlign w:val="center"/>
          </w:tcPr>
          <w:p w14:paraId="60B0372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haw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haw&lt;/Author&gt;&lt;Year&gt;2019&lt;/Year&gt;&lt;RecNum&gt;581&lt;/RecNum&gt;&lt;DisplayText&gt;&lt;style face="superscript"&gt;59&lt;/style&gt;&lt;/DisplayText&gt;&lt;record&gt;&lt;rec-number&gt;581&lt;/rec-number&gt;&lt;foreign-keys&gt;&lt;key app="EN" db-id="dfs0zsaxpwrdrpe0s5fv0erk9tpreser9v5a" timestamp="1733303661"&gt;581&lt;/key&gt;&lt;/foreign-keys&gt;&lt;ref-type name="Journal Article"&gt;17&lt;/ref-type&gt;&lt;contributors&gt;&lt;authors&gt;&lt;author&gt;Chaw, Shu-Miaw&lt;/author&gt;&lt;author&gt;Liu, Yu-Ching&lt;/author&gt;&lt;author&gt;Wu, Yu-Wei&lt;/author&gt;&lt;author&gt;Wang, Han-Yu&lt;/author&gt;&lt;author&gt;Lin, Chan-Yi Ivy&lt;/author&gt;&lt;author&gt;Wu, Chung-Shien&lt;/author&gt;&lt;author&gt;Ke, Huei-Mien&lt;/author&gt;&lt;author&gt;Chang, Lo-Yu&lt;/author&gt;&lt;author&gt;Hsu, Chih-Yao&lt;/author&gt;&lt;author&gt;Yang, Hui-Ting&lt;/author&gt;&lt;author&gt;Sudianto, Edi&lt;/author&gt;&lt;author&gt;Hsu, Min-Hung&lt;/author&gt;&lt;author&gt;Wu, Kun-Pin&lt;/author&gt;&lt;author&gt;Wang, Ling-Ni&lt;/author&gt;&lt;author&gt;Leebens-Mack, James H.&lt;/author&gt;&lt;author&gt;Tsai, Isheng J.&lt;/author&gt;&lt;/authors&gt;&lt;/contributors&gt;&lt;titles&gt;&lt;title&gt;Stout camphor tree genome fills gaps in understanding of flowering plant genome evolution&lt;/title&gt;&lt;secondary-title&gt;Nature Plants&lt;/secondary-title&gt;&lt;/titles&gt;&lt;periodical&gt;&lt;full-title&gt;Nature Plants&lt;/full-title&gt;&lt;abbr-2&gt;Nat. plants&lt;/abbr-2&gt;&lt;/periodical&gt;&lt;pages&gt;63–73&lt;/pages&gt;&lt;volume&gt;5&lt;/volume&gt;&lt;number&gt;1&lt;/number&gt;&lt;dates&gt;&lt;year&gt;2019&lt;/year&gt;&lt;pub-dates&gt;&lt;date&gt;Jan&lt;/date&gt;&lt;/pub-dates&gt;&lt;/dates&gt;&lt;isbn&gt;2055-026X&lt;/isbn&gt;&lt;accession-num&gt;WOS:000457910100017&lt;/accession-num&gt;&lt;work-type&gt;Article&lt;/work-type&gt;&lt;urls&gt;&lt;related-urls&gt;&lt;url&gt;&lt;style face="underline" font="default" size="100%"&gt;&amp;lt;Go to ISI&amp;gt;://WOS:000457910100017&lt;/style&gt;&lt;/url&gt;&lt;/related-urls&gt;&lt;/urls&gt;&lt;electronic-resource-num&gt;10.1038/s41477-018-0337-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340972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477266</w:t>
            </w:r>
          </w:p>
        </w:tc>
      </w:tr>
      <w:tr w:rsidR="00C26E96" w:rsidRPr="003B363F" w14:paraId="4401472D" w14:textId="77777777">
        <w:trPr>
          <w:trHeight w:val="338"/>
        </w:trPr>
        <w:tc>
          <w:tcPr>
            <w:tcW w:w="1518" w:type="pct"/>
            <w:vAlign w:val="center"/>
          </w:tcPr>
          <w:p w14:paraId="5984155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Perse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americana</w:t>
            </w:r>
          </w:p>
        </w:tc>
        <w:tc>
          <w:tcPr>
            <w:tcW w:w="1118" w:type="pct"/>
            <w:vAlign w:val="center"/>
          </w:tcPr>
          <w:p w14:paraId="3B34B16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Rendon-Anaya</w:t>
            </w:r>
            <w:r w:rsidRPr="003B363F">
              <w:rPr>
                <w:i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SZW5kb24tQW5heWE8L0F1dGhvcj48WWVhcj4yMDE5PC9Z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SZW5kb24tQW5heWE8L0F1dGhvcj48WWVhcj4yMDE5PC9Z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F87B39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508502</w:t>
            </w:r>
          </w:p>
        </w:tc>
      </w:tr>
      <w:tr w:rsidR="00C26E96" w:rsidRPr="003B363F" w14:paraId="4DE571E0" w14:textId="77777777">
        <w:trPr>
          <w:trHeight w:val="338"/>
        </w:trPr>
        <w:tc>
          <w:tcPr>
            <w:tcW w:w="1518" w:type="pct"/>
            <w:vAlign w:val="center"/>
          </w:tcPr>
          <w:p w14:paraId="0014607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Macleaya cordata</w:t>
            </w:r>
          </w:p>
        </w:tc>
        <w:tc>
          <w:tcPr>
            <w:tcW w:w="1118" w:type="pct"/>
            <w:vAlign w:val="center"/>
          </w:tcPr>
          <w:p w14:paraId="28C67EC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iu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MaXU8L0F1dGhvcj48WWVhcj4yMDE3PC9ZZWFyPjxSZWNO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MaXU8L0F1dGhvcj48WWVhcj4yMDE3PC9ZZWFyPjxSZWNO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1F9F97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GCA_002174775</w:t>
            </w:r>
          </w:p>
        </w:tc>
      </w:tr>
      <w:tr w:rsidR="00C26E96" w:rsidRPr="003B363F" w14:paraId="165CEC46" w14:textId="77777777">
        <w:trPr>
          <w:trHeight w:val="338"/>
        </w:trPr>
        <w:tc>
          <w:tcPr>
            <w:tcW w:w="1518" w:type="pct"/>
            <w:vAlign w:val="center"/>
          </w:tcPr>
          <w:p w14:paraId="764E781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Kingdon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uniflora</w:t>
            </w:r>
            <w:proofErr w:type="spellEnd"/>
          </w:p>
        </w:tc>
        <w:tc>
          <w:tcPr>
            <w:tcW w:w="1118" w:type="pct"/>
            <w:vAlign w:val="center"/>
          </w:tcPr>
          <w:p w14:paraId="3B60E7E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Sun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un&lt;/Author&gt;&lt;Year&gt;2020&lt;/Year&gt;&lt;RecNum&gt;584&lt;/RecNum&gt;&lt;DisplayText&gt;&lt;style face="superscript"&gt;62&lt;/style&gt;&lt;/DisplayText&gt;&lt;record&gt;&lt;rec-number&gt;584&lt;/rec-number&gt;&lt;foreign-keys&gt;&lt;key app="EN" db-id="dfs0zsaxpwrdrpe0s5fv0erk9tpreser9v5a" timestamp="1733303661"&gt;584&lt;/key&gt;&lt;/foreign-keys&gt;&lt;ref-type name="Journal Article"&gt;17&lt;/ref-type&gt;&lt;contributors&gt;&lt;authors&gt;&lt;author&gt;Sun, Yanxia&lt;/author&gt;&lt;author&gt;Deng, Tao&lt;/author&gt;&lt;author&gt;Zhang, Aidi&lt;/author&gt;&lt;author&gt;Moore, Michael J.&lt;/author&gt;&lt;author&gt;Landis, Jacob B.&lt;/author&gt;&lt;author&gt;Lin, Nan&lt;/author&gt;&lt;author&gt;Zhang, Huajie&lt;/author&gt;&lt;author&gt;Zhang, Xu&lt;/author&gt;&lt;author&gt;Huang, Jinling&lt;/author&gt;&lt;author&gt;Zhang, Xiujun&lt;/author&gt;&lt;author&gt;Sun, Hang&lt;/author&gt;&lt;author&gt;Wang, Hengchang&lt;/author&gt;&lt;/authors&gt;&lt;/contributors&gt;&lt;titles&gt;&lt;title&gt;&lt;style face="normal" font="default" size="100%"&gt;Genome Sequencing of the Endangered &lt;/style&gt;&lt;style face="italic" font="default" size="100%"&gt;Kingdonia uniflora&lt;/style&gt;&lt;style face="normal" font="default" size="100%"&gt; (Circaeasteraceae, Ranunculales) Reveals Potential Mechanisms of Evolutionary Specialization&lt;/style&gt;&lt;/title&gt;&lt;secondary-title&gt;Iscience&lt;/secondary-title&gt;&lt;/titles&gt;&lt;periodical&gt;&lt;full-title&gt;Iscience&lt;/full-title&gt;&lt;abbr-2&gt;Iscience&lt;/abbr-2&gt;&lt;/periodical&gt;&lt;volume&gt;23&lt;/volume&gt;&lt;number&gt;5&lt;/number&gt;&lt;dates&gt;&lt;year&gt;2020&lt;/year&gt;&lt;pub-dates&gt;&lt;date&gt;May 22&lt;/date&gt;&lt;/pub-dates&gt;&lt;/dates&gt;&lt;accession-num&gt;WOS:000536743600080&lt;/accession-num&gt;&lt;work-type&gt;Article&lt;/work-type&gt;&lt;urls&gt;&lt;related-urls&gt;&lt;url&gt;&lt;style face="underline" font="default" size="100%"&gt;&amp;lt;Go to ISI&amp;gt;://WOS:000536743600080&lt;/style&gt;&lt;/url&gt;&lt;/related-urls&gt;&lt;/urls&gt;&lt;custom7&gt;101124&lt;/custom7&gt;&lt;electronic-resource-num&gt;10.1016/j.isci.2020.10112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FADB74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GCA_014058105</w:t>
            </w:r>
          </w:p>
        </w:tc>
      </w:tr>
      <w:tr w:rsidR="00C26E96" w:rsidRPr="003B363F" w14:paraId="19D9A913" w14:textId="77777777">
        <w:trPr>
          <w:trHeight w:val="338"/>
        </w:trPr>
        <w:tc>
          <w:tcPr>
            <w:tcW w:w="1518" w:type="pct"/>
            <w:vAlign w:val="center"/>
          </w:tcPr>
          <w:p w14:paraId="05E0E5D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lastRenderedPageBreak/>
              <w:t xml:space="preserve">Aquilegi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oerulea</w:t>
            </w:r>
            <w:proofErr w:type="spellEnd"/>
          </w:p>
        </w:tc>
        <w:tc>
          <w:tcPr>
            <w:tcW w:w="1118" w:type="pct"/>
            <w:vAlign w:val="center"/>
          </w:tcPr>
          <w:p w14:paraId="1FDF1E1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Filiault</w:t>
            </w:r>
            <w:proofErr w:type="spellEnd"/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iliault&lt;/Author&gt;&lt;Year&gt;2018&lt;/Year&gt;&lt;RecNum&gt;585&lt;/RecNum&gt;&lt;DisplayText&gt;&lt;style face="superscript"&gt;63&lt;/style&gt;&lt;/DisplayText&gt;&lt;record&gt;&lt;rec-number&gt;585&lt;/rec-number&gt;&lt;foreign-keys&gt;&lt;key app="EN" db-id="dfs0zsaxpwrdrpe0s5fv0erk9tpreser9v5a" timestamp="1733303661"&gt;585&lt;/key&gt;&lt;/foreign-keys&gt;&lt;ref-type name="Journal Article"&gt;17&lt;/ref-type&gt;&lt;contributors&gt;&lt;authors&gt;&lt;author&gt;Filiault, Daniele L.&lt;/author&gt;&lt;author&gt;Ballerini, Evangeline S.&lt;/author&gt;&lt;author&gt;Mandakova, Terezie&lt;/author&gt;&lt;author&gt;AkoZ, Gokce&lt;/author&gt;&lt;author&gt;Derieg, Nathan J.&lt;/author&gt;&lt;author&gt;Schmutz, Jeremy&lt;/author&gt;&lt;author&gt;Jenkins, Jerry&lt;/author&gt;&lt;author&gt;Grimwood, Jane&lt;/author&gt;&lt;author&gt;Shu, Shengqiang&lt;/author&gt;&lt;author&gt;Hayes, Richard D.&lt;/author&gt;&lt;author&gt;Hellsten, Uffe&lt;/author&gt;&lt;author&gt;Barry, Kerrie&lt;/author&gt;&lt;author&gt;Yan, Juying&lt;/author&gt;&lt;author&gt;Mihaltcheva, Sirma&lt;/author&gt;&lt;author&gt;Karafiatova, Miroslava&lt;/author&gt;&lt;author&gt;Nizhynska, Viktoria&lt;/author&gt;&lt;author&gt;Kramer, Elena M.&lt;/author&gt;&lt;author&gt;Lysak, Martin A.&lt;/author&gt;&lt;author&gt;Hodges, Scott A.&lt;/author&gt;&lt;author&gt;Nordborg, Magnus&lt;/author&gt;&lt;/authors&gt;&lt;/contributors&gt;&lt;titles&gt;&lt;title&gt;&lt;style face="normal" font="default" size="100%"&gt;The &lt;/style&gt;&lt;style face="italic" font="default" size="100%"&gt;Aquilegia&lt;/style&gt;&lt;style face="normal" font="default" size="100%"&gt; genome provides insight into adaptive radiation and reveals an extraordinarily polymorphic chromosome with a unique history&lt;/style&gt;&lt;/title&gt;&lt;secondary-title&gt;Elife&lt;/secondary-title&gt;&lt;/titles&gt;&lt;periodical&gt;&lt;full-title&gt;Elife&lt;/full-title&gt;&lt;abbr-2&gt;Elife&lt;/abbr-2&gt;&lt;/periodical&gt;&lt;volume&gt;7&lt;/volume&gt;&lt;dates&gt;&lt;year&gt;2018&lt;/year&gt;&lt;pub-dates&gt;&lt;date&gt;Oct 16&lt;/date&gt;&lt;/pub-dates&gt;&lt;/dates&gt;&lt;isbn&gt;2050-084X&lt;/isbn&gt;&lt;accession-num&gt;WOS:000451109700001&lt;/accession-num&gt;&lt;work-type&gt;Article&lt;/work-type&gt;&lt;urls&gt;&lt;related-urls&gt;&lt;url&gt;&lt;style face="underline" font="default" size="100%"&gt;&amp;lt;Go to ISI&amp;gt;://WOS:000451109700001&lt;/style&gt;&lt;/url&gt;&lt;/related-urls&gt;&lt;/urls&gt;&lt;custom7&gt;e36426&lt;/custom7&gt;&lt;electronic-resource-num&gt;10.7554/eLife.3642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D92F54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sz w:val="21"/>
                <w:szCs w:val="21"/>
              </w:rPr>
              <w:t xml:space="preserve">Aquilegia </w:t>
            </w:r>
            <w:proofErr w:type="spellStart"/>
            <w:r w:rsidRPr="003B363F">
              <w:rPr>
                <w:i/>
                <w:sz w:val="21"/>
                <w:szCs w:val="21"/>
              </w:rPr>
              <w:t>coerulea</w:t>
            </w:r>
            <w:proofErr w:type="spellEnd"/>
            <w:r w:rsidRPr="003B363F">
              <w:rPr>
                <w:sz w:val="21"/>
                <w:szCs w:val="21"/>
              </w:rPr>
              <w:t xml:space="preserve"> v3.1 </w:t>
            </w:r>
            <w:r w:rsidRPr="003B363F">
              <w:rPr>
                <w:rFonts w:eastAsiaTheme="minorEastAsia"/>
                <w:sz w:val="21"/>
                <w:szCs w:val="21"/>
              </w:rPr>
              <w:t>at DOE-JGI,</w:t>
            </w:r>
            <w:r w:rsidRPr="003B363F">
              <w:rPr>
                <w:sz w:val="21"/>
                <w:szCs w:val="21"/>
              </w:rPr>
              <w:t xml:space="preserve"> https://phytozome-next.jgi.doe.gov/info/Acoerulea_v3_1</w:t>
            </w:r>
          </w:p>
        </w:tc>
      </w:tr>
      <w:tr w:rsidR="00C26E96" w:rsidRPr="003B363F" w14:paraId="4ABDB5AA" w14:textId="77777777">
        <w:trPr>
          <w:trHeight w:val="338"/>
        </w:trPr>
        <w:tc>
          <w:tcPr>
            <w:tcW w:w="1518" w:type="pct"/>
            <w:vAlign w:val="center"/>
          </w:tcPr>
          <w:p w14:paraId="4E37FB6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opti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chinensis</w:t>
            </w:r>
          </w:p>
        </w:tc>
        <w:tc>
          <w:tcPr>
            <w:tcW w:w="1118" w:type="pct"/>
            <w:vAlign w:val="center"/>
          </w:tcPr>
          <w:p w14:paraId="54B5169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iu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MaXU8L0F1dGhvcj48WWVhcj4yMDIxPC9ZZWFyPjxSZWNO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MaXU8L0F1dGhvcj48WWVhcj4yMDIxPC9ZZWFyPjxSZWNO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2301C6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662860</w:t>
            </w:r>
          </w:p>
        </w:tc>
      </w:tr>
      <w:tr w:rsidR="00C26E96" w:rsidRPr="003B363F" w14:paraId="0BB86D23" w14:textId="77777777">
        <w:trPr>
          <w:trHeight w:val="338"/>
        </w:trPr>
        <w:tc>
          <w:tcPr>
            <w:tcW w:w="1518" w:type="pct"/>
            <w:vAlign w:val="center"/>
          </w:tcPr>
          <w:p w14:paraId="6AEF215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Thalictr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halictroides</w:t>
            </w:r>
            <w:proofErr w:type="spellEnd"/>
          </w:p>
        </w:tc>
        <w:tc>
          <w:tcPr>
            <w:tcW w:w="1118" w:type="pct"/>
            <w:vAlign w:val="center"/>
          </w:tcPr>
          <w:p w14:paraId="72DEAD4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t>Arias</w:t>
            </w:r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Arias&lt;/Author&gt;&lt;Year&gt;2021&lt;/Year&gt;&lt;RecNum&gt;587&lt;/RecNum&gt;&lt;DisplayText&gt;&lt;style face="superscript"&gt;65&lt;/style&gt;&lt;/DisplayText&gt;&lt;record&gt;&lt;rec-number&gt;587&lt;/rec-number&gt;&lt;foreign-keys&gt;&lt;key app="EN" db-id="dfs0zsaxpwrdrpe0s5fv0erk9tpreser9v5a" timestamp="1733303661"&gt;587&lt;/key&gt;&lt;/foreign-keys&gt;&lt;ref-type name="Journal Article"&gt;17&lt;/ref-type&gt;&lt;contributors&gt;&lt;authors&gt;&lt;author&gt;Arias, Tatiana&lt;/author&gt;&lt;author&gt;Riano-Pachon, Diego Mauricio&lt;/author&gt;&lt;author&gt;Di Stilio, Veronica S.&lt;/author&gt;&lt;/authors&gt;&lt;/contributors&gt;&lt;titles&gt;&lt;title&gt;Genomic and transcriptomic resources for candidate gene discovery in the Ranunculids&lt;/title&gt;&lt;secondary-title&gt;Applications in Plant Sciences&lt;/secondary-title&gt;&lt;/titles&gt;&lt;periodical&gt;&lt;full-title&gt;Applications in Plant Sciences&lt;/full-title&gt;&lt;abbr-2&gt;Appl. Plant. Sci.&lt;/abbr-2&gt;&lt;/periodical&gt;&lt;volume&gt;9&lt;/volume&gt;&lt;number&gt;1&lt;/number&gt;&lt;dates&gt;&lt;year&gt;2021&lt;/year&gt;&lt;pub-dates&gt;&lt;date&gt;Jan&lt;/date&gt;&lt;/pub-dates&gt;&lt;/dates&gt;&lt;isbn&gt;2168-0450&lt;/isbn&gt;&lt;accession-num&gt;WOS:000648717400002&lt;/accession-num&gt;&lt;work-type&gt;Article&lt;/work-type&gt;&lt;urls&gt;&lt;related-urls&gt;&lt;url&gt;&amp;lt;Go to ISI&amp;gt;://WOS:000648717400002&lt;/url&gt;&lt;/related-urls&gt;&lt;/urls&gt;&lt;custom7&gt;e11407&lt;/custom7&gt;&lt;electronic-resource-num&gt;10.1002/aps3.1140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3A9FF6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439007</w:t>
            </w:r>
          </w:p>
        </w:tc>
      </w:tr>
      <w:tr w:rsidR="00C26E96" w:rsidRPr="003B363F" w14:paraId="1371C142" w14:textId="77777777">
        <w:trPr>
          <w:trHeight w:val="338"/>
        </w:trPr>
        <w:tc>
          <w:tcPr>
            <w:tcW w:w="1518" w:type="pct"/>
            <w:vAlign w:val="center"/>
          </w:tcPr>
          <w:p w14:paraId="3D3F933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Nelumbo nucifera</w:t>
            </w:r>
          </w:p>
        </w:tc>
        <w:tc>
          <w:tcPr>
            <w:tcW w:w="1118" w:type="pct"/>
            <w:vAlign w:val="center"/>
          </w:tcPr>
          <w:p w14:paraId="4AFF3AA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heng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heng&lt;/Author&gt;&lt;Year&gt;2022&lt;/Year&gt;&lt;RecNum&gt;588&lt;/RecNum&gt;&lt;DisplayText&gt;&lt;style face="superscript"&gt;66&lt;/style&gt;&lt;/DisplayText&gt;&lt;record&gt;&lt;rec-number&gt;588&lt;/rec-number&gt;&lt;foreign-keys&gt;&lt;key app="EN" db-id="dfs0zsaxpwrdrpe0s5fv0erk9tpreser9v5a" timestamp="1733303661"&gt;588&lt;/key&gt;&lt;/foreign-keys&gt;&lt;ref-type name="Journal Article"&gt;17&lt;/ref-type&gt;&lt;contributors&gt;&lt;authors&gt;&lt;author&gt;Zheng, Xingwen&lt;/author&gt;&lt;author&gt;Wang, Tao&lt;/author&gt;&lt;author&gt;Cheng, Teng&lt;/author&gt;&lt;author&gt;Zhao, Lingling&lt;/author&gt;&lt;author&gt;Zheng, Xingfei&lt;/author&gt;&lt;author&gt;Zhu, Fenglin&lt;/author&gt;&lt;author&gt;Dong, Chen&lt;/author&gt;&lt;author&gt;Xu, Jinxing&lt;/author&gt;&lt;author&gt;Xie, Keqiang&lt;/author&gt;&lt;author&gt;Hu, Zhongli&lt;/author&gt;&lt;author&gt;Yang, Liangbo&lt;/author&gt;&lt;author&gt;Diao, Ying&lt;/author&gt;&lt;/authors&gt;&lt;/contributors&gt;&lt;titles&gt;&lt;title&gt;&lt;style face="normal" font="default" size="100%"&gt;Genomic variation reveals demographic history and biological adaptation of the ancient relictual, lotus (&lt;/style&gt;&lt;style face="italic" font="default" size="100%"&gt;Nelumbo Adans&lt;/style&gt;&lt;style face="normal" font="default" size="100%"&gt;)&lt;/style&gt;&lt;/title&gt;&lt;secondary-title&gt;Horticulture Research&lt;/secondary-title&gt;&lt;/titles&gt;&lt;periodical&gt;&lt;full-title&gt;Horticulture Research&lt;/full-title&gt;&lt;abbr-2&gt;Hortic. Res.&lt;/abbr-2&gt;&lt;/periodical&gt;&lt;volume&gt;9&lt;/volume&gt;&lt;dates&gt;&lt;year&gt;2022&lt;/year&gt;&lt;pub-dates&gt;&lt;date&gt;Jan 5&lt;/date&gt;&lt;/pub-dates&gt;&lt;/dates&gt;&lt;isbn&gt;2662-6810&lt;/isbn&gt;&lt;accession-num&gt;WOS:000828691700010&lt;/accession-num&gt;&lt;work-type&gt;Article&lt;/work-type&gt;&lt;urls&gt;&lt;related-urls&gt;&lt;url&gt;&lt;style face="underline" font="default" size="100%"&gt;&amp;lt;Go to ISI&amp;gt;://WOS:000828691700010&lt;/style&gt;&lt;/url&gt;&lt;/related-urls&gt;&lt;/urls&gt;&lt;custom7&gt;uhac029&lt;/custom7&gt;&lt;electronic-resource-num&gt;10.1093/hr/uhac02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C7945A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CoGe</w:t>
            </w:r>
            <w:proofErr w:type="spellEnd"/>
            <w:r w:rsidRPr="003B363F">
              <w:rPr>
                <w:sz w:val="21"/>
                <w:szCs w:val="21"/>
              </w:rPr>
              <w:t xml:space="preserve"> ID: 60468</w:t>
            </w:r>
          </w:p>
        </w:tc>
      </w:tr>
      <w:tr w:rsidR="00C26E96" w:rsidRPr="003B363F" w14:paraId="4D27FE32" w14:textId="77777777">
        <w:trPr>
          <w:trHeight w:val="338"/>
        </w:trPr>
        <w:tc>
          <w:tcPr>
            <w:tcW w:w="1518" w:type="pct"/>
            <w:vAlign w:val="center"/>
          </w:tcPr>
          <w:p w14:paraId="0E0FAD3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Macadamia integrifolia</w:t>
            </w:r>
          </w:p>
        </w:tc>
        <w:tc>
          <w:tcPr>
            <w:tcW w:w="1118" w:type="pct"/>
            <w:vAlign w:val="center"/>
          </w:tcPr>
          <w:p w14:paraId="0A73C45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Falk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alk&lt;/Author&gt;&lt;Year&gt;2018&lt;/Year&gt;&lt;RecNum&gt;411&lt;/RecNum&gt;&lt;DisplayText&gt;&lt;style face="superscript"&gt;67&lt;/style&gt;&lt;/DisplayText&gt;&lt;record&gt;&lt;rec-number&gt;411&lt;/rec-number&gt;&lt;foreign-keys&gt;&lt;key app="EN" db-id="dfs0zsaxpwrdrpe0s5fv0erk9tpreser9v5a" timestamp="1732083549"&gt;411&lt;/key&gt;&lt;/foreign-keys&gt;&lt;ref-type name="Journal Article"&gt;17&lt;/ref-type&gt;&lt;contributors&gt;&lt;authors&gt;&lt;author&gt;Falk, Taylor&lt;/author&gt;&lt;author&gt;Herndon, Nic&lt;/author&gt;&lt;author&gt;Grau, Emily&lt;/author&gt;&lt;author&gt;Buehler, Sean&lt;/author&gt;&lt;author&gt;Richter, Peter&lt;/author&gt;&lt;author&gt;Zaman, Sumaira&lt;/author&gt;&lt;author&gt;Baker, Eliza M.&lt;/author&gt;&lt;author&gt;Ramnath, Risharde&lt;/author&gt;&lt;author&gt;Ficklin, Stephen&lt;/author&gt;&lt;author&gt;Staton, Margaret&lt;/author&gt;&lt;author&gt;Feltus, Frank A.&lt;/author&gt;&lt;author&gt;Jung, Sook&lt;/author&gt;&lt;author&gt;Main, Doreen&lt;/author&gt;&lt;author&gt;Wegrzyn, Jill L.&lt;/author&gt;&lt;/authors&gt;&lt;/contributors&gt;&lt;titles&gt;&lt;title&gt;Growing and cultivating the forest genomics database, TreeGenes&lt;/title&gt;&lt;secondary-title&gt;Database-the Journal of Biological Databases and Curation&lt;/secondary-title&gt;&lt;/titles&gt;&lt;periodical&gt;&lt;full-title&gt;Database-the Journal of Biological Databases and Curation&lt;/full-title&gt;&lt;abbr-2&gt;Database-Oxford&lt;/abbr-2&gt;&lt;/periodical&gt;&lt;dates&gt;&lt;year&gt;2018&lt;/year&gt;&lt;pub-dates&gt;&lt;date&gt;Sep 18&lt;/date&gt;&lt;/pub-dates&gt;&lt;/dates&gt;&lt;isbn&gt;1758-0463&lt;/isbn&gt;&lt;accession-num&gt;WOS:000445468300001&lt;/accession-num&gt;&lt;work-type&gt;Article&lt;/work-type&gt;&lt;urls&gt;&lt;related-urls&gt;&lt;url&gt;&amp;lt;Go to ISI&amp;gt;://WOS:000445468300001&lt;/url&gt;&lt;/related-urls&gt;&lt;/urls&gt;&lt;custom7&gt;bay084&lt;/custom7&gt;&lt;electronic-resource-num&gt;10.1093/database/bay08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7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1640C08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treegenesdb.org/</w:t>
            </w:r>
          </w:p>
        </w:tc>
      </w:tr>
      <w:tr w:rsidR="00C26E96" w:rsidRPr="003B363F" w14:paraId="36F94162" w14:textId="77777777">
        <w:trPr>
          <w:trHeight w:val="338"/>
        </w:trPr>
        <w:tc>
          <w:tcPr>
            <w:tcW w:w="1518" w:type="pct"/>
            <w:vAlign w:val="center"/>
          </w:tcPr>
          <w:p w14:paraId="124FB29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etracentron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inense</w:t>
            </w:r>
            <w:proofErr w:type="spellEnd"/>
          </w:p>
        </w:tc>
        <w:tc>
          <w:tcPr>
            <w:tcW w:w="1118" w:type="pct"/>
            <w:vAlign w:val="center"/>
          </w:tcPr>
          <w:p w14:paraId="1683DA7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i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Li&lt;/Author&gt;&lt;Year&gt;2021&lt;/Year&gt;&lt;RecNum&gt;589&lt;/RecNum&gt;&lt;DisplayText&gt;&lt;style face="superscript"&gt;68&lt;/style&gt;&lt;/DisplayText&gt;&lt;record&gt;&lt;rec-number&gt;589&lt;/rec-number&gt;&lt;foreign-keys&gt;&lt;key app="EN" db-id="dfs0zsaxpwrdrpe0s5fv0erk9tpreser9v5a" timestamp="1733303661"&gt;589&lt;/key&gt;&lt;/foreign-keys&gt;&lt;ref-type name="Journal Article"&gt;17&lt;/ref-type&gt;&lt;contributors&gt;&lt;authors&gt;&lt;author&gt;Li, Minjie&lt;/author&gt;&lt;author&gt;Yang, Yongzhi&lt;/author&gt;&lt;author&gt;Xu, Renping&lt;/author&gt;&lt;author&gt;Mu, Wenjie&lt;/author&gt;&lt;author&gt;Li, Ying&lt;/author&gt;&lt;author&gt;Mao, Xingxing&lt;/author&gt;&lt;author&gt;Zheng, Zeyu&lt;/author&gt;&lt;author&gt;Bi, Hao&lt;/author&gt;&lt;author&gt;Hao, Guoqian&lt;/author&gt;&lt;author&gt;Li, Xiaojie&lt;/author&gt;&lt;author&gt;Xu, Xiaoting&lt;/author&gt;&lt;author&gt;Xi, Zhenxiang&lt;/author&gt;&lt;author&gt;Shrestha, Nawal&lt;/author&gt;&lt;author&gt;Liu, Jianquan&lt;/author&gt;&lt;/authors&gt;&lt;/contributors&gt;&lt;titles&gt;&lt;title&gt;&lt;style face="normal" font="default" size="100%"&gt;A chromosome-level genome assembly for the tertiary relict plant &lt;/style&gt;&lt;style face="italic" font="default" size="100%"&gt;Tetracentron sinense&lt;/style&gt;&lt;style face="normal" font="default" size="100%"&gt; oliv. (trochodendraceae)&lt;/style&gt;&lt;/title&gt;&lt;secondary-title&gt;Molecular Ecology Resources&lt;/secondary-title&gt;&lt;/titles&gt;&lt;periodical&gt;&lt;full-title&gt;Molecular Ecology Resources&lt;/full-title&gt;&lt;abbr-2&gt;Mol. Ecol. Resour.&lt;/abbr-2&gt;&lt;/periodical&gt;&lt;pages&gt;1186–1199&lt;/pages&gt;&lt;volume&gt;21&lt;/volume&gt;&lt;number&gt;4&lt;/number&gt;&lt;dates&gt;&lt;year&gt;2021&lt;/year&gt;&lt;pub-dates&gt;&lt;date&gt;May&lt;/date&gt;&lt;/pub-dates&gt;&lt;/dates&gt;&lt;isbn&gt;1755-098X&lt;/isbn&gt;&lt;accession-num&gt;WOS:000615850000001&lt;/accession-num&gt;&lt;work-type&gt;Article&lt;/work-type&gt;&lt;urls&gt;&lt;related-urls&gt;&lt;url&gt;&lt;style face="underline" font="default" size="100%"&gt;&amp;lt;Go to ISI&amp;gt;://WOS:000615850000001&lt;/style&gt;&lt;/url&gt;&lt;/related-urls&gt;&lt;/urls&gt;&lt;electronic-resource-num&gt;10.1111/1755-0998.1333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B61189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figshare.com/articles/dataset/Tetracentron_sinense_genome/12415928</w:t>
            </w:r>
          </w:p>
        </w:tc>
      </w:tr>
      <w:tr w:rsidR="00C26E96" w:rsidRPr="003B363F" w14:paraId="37913458" w14:textId="77777777">
        <w:trPr>
          <w:trHeight w:val="338"/>
        </w:trPr>
        <w:tc>
          <w:tcPr>
            <w:tcW w:w="1518" w:type="pct"/>
            <w:vAlign w:val="center"/>
          </w:tcPr>
          <w:p w14:paraId="134E0EF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rochodendron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ralioides</w:t>
            </w:r>
            <w:proofErr w:type="spellEnd"/>
          </w:p>
        </w:tc>
        <w:tc>
          <w:tcPr>
            <w:tcW w:w="1118" w:type="pct"/>
            <w:vAlign w:val="center"/>
          </w:tcPr>
          <w:p w14:paraId="34A1D73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Strijk</w:t>
            </w:r>
            <w:proofErr w:type="spellEnd"/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trijk&lt;/Author&gt;&lt;Year&gt;2019&lt;/Year&gt;&lt;RecNum&gt;590&lt;/RecNum&gt;&lt;DisplayText&gt;&lt;style face="superscript"&gt;69&lt;/style&gt;&lt;/DisplayText&gt;&lt;record&gt;&lt;rec-number&gt;590&lt;/rec-number&gt;&lt;foreign-keys&gt;&lt;key app="EN" db-id="dfs0zsaxpwrdrpe0s5fv0erk9tpreser9v5a" timestamp="1733303661"&gt;590&lt;/key&gt;&lt;/foreign-keys&gt;&lt;ref-type name="Journal Article"&gt;17&lt;/ref-type&gt;&lt;contributors&gt;&lt;authors&gt;&lt;author&gt;Strijk, Joeri S.&lt;/author&gt;&lt;author&gt;Hinsinger, Damien D.&lt;/author&gt;&lt;author&gt;Zhang, Fengping&lt;/author&gt;&lt;author&gt;Cao, Kunfang&lt;/author&gt;&lt;/authors&gt;&lt;/contributors&gt;&lt;titles&gt;&lt;title&gt;&lt;style face="italic" font="default" size="100%"&gt;Trochodendron aralioides&lt;/style&gt;&lt;style face="normal" font="default" size="100%"&gt;, the first chromosome-level draft genome in Trochodendrales and a valuable resource for basal eudicot research&lt;/style&gt;&lt;/title&gt;&lt;secondary-title&gt;Gigascience&lt;/secondary-title&gt;&lt;/titles&gt;&lt;periodical&gt;&lt;full-title&gt;Gigascience&lt;/full-title&gt;&lt;abbr-2&gt;Gigascience&lt;/abbr-2&gt;&lt;/periodical&gt;&lt;volume&gt;8&lt;/volume&gt;&lt;number&gt;11&lt;/number&gt;&lt;dates&gt;&lt;year&gt;2019&lt;/year&gt;&lt;pub-dates&gt;&lt;date&gt;Nov&lt;/date&gt;&lt;/pub-dates&gt;&lt;/dates&gt;&lt;isbn&gt;2047-217X&lt;/isbn&gt;&lt;accession-num&gt;WOS:000500759800009&lt;/accession-num&gt;&lt;work-type&gt;Article; Data Paper&lt;/work-type&gt;&lt;urls&gt;&lt;related-urls&gt;&lt;url&gt;&lt;style face="underline" font="default" size="100%"&gt;&amp;lt;Go to ISI&amp;gt;://WOS:000500759800009&lt;/style&gt;&lt;/url&gt;&lt;/related-urls&gt;&lt;/urls&gt;&lt;custom7&gt;giz136&lt;/custom7&gt;&lt;electronic-resource-num&gt;10.1093/gigascience/giz13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FC9B0D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GigaDB</w:t>
            </w:r>
            <w:proofErr w:type="spellEnd"/>
            <w:r w:rsidRPr="003B363F">
              <w:rPr>
                <w:sz w:val="21"/>
                <w:szCs w:val="21"/>
              </w:rPr>
              <w:t xml:space="preserve"> ID: 100657</w:t>
            </w:r>
          </w:p>
        </w:tc>
      </w:tr>
      <w:tr w:rsidR="00C26E96" w:rsidRPr="003B363F" w14:paraId="188BC6BF" w14:textId="77777777">
        <w:trPr>
          <w:trHeight w:val="338"/>
        </w:trPr>
        <w:tc>
          <w:tcPr>
            <w:tcW w:w="1518" w:type="pct"/>
            <w:vAlign w:val="center"/>
          </w:tcPr>
          <w:p w14:paraId="5891D57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Hydrange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quercifolia</w:t>
            </w:r>
            <w:proofErr w:type="spellEnd"/>
          </w:p>
        </w:tc>
        <w:tc>
          <w:tcPr>
            <w:tcW w:w="1118" w:type="pct"/>
            <w:vAlign w:val="center"/>
          </w:tcPr>
          <w:p w14:paraId="6DB6B9E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606A8F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sz w:val="21"/>
                <w:szCs w:val="21"/>
              </w:rPr>
              <w:t xml:space="preserve">Hydrangea </w:t>
            </w:r>
            <w:proofErr w:type="spellStart"/>
            <w:r w:rsidRPr="003B363F">
              <w:rPr>
                <w:i/>
                <w:sz w:val="21"/>
                <w:szCs w:val="21"/>
              </w:rPr>
              <w:t>quercifolia</w:t>
            </w:r>
            <w:proofErr w:type="spellEnd"/>
            <w:r w:rsidRPr="003B363F">
              <w:rPr>
                <w:sz w:val="21"/>
                <w:szCs w:val="21"/>
              </w:rPr>
              <w:t xml:space="preserve"> 'HQ6' v1.1at DOE-JGI, http://phytozome-next.jgi.doe.gov/info/Hquercifolia_v1_1".</w:t>
            </w:r>
          </w:p>
        </w:tc>
      </w:tr>
      <w:tr w:rsidR="00C26E96" w:rsidRPr="003B363F" w14:paraId="69E50860" w14:textId="77777777">
        <w:trPr>
          <w:trHeight w:val="338"/>
        </w:trPr>
        <w:tc>
          <w:tcPr>
            <w:tcW w:w="1518" w:type="pct"/>
            <w:vAlign w:val="center"/>
          </w:tcPr>
          <w:p w14:paraId="455452C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amptothec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acuminata</w:t>
            </w:r>
          </w:p>
        </w:tc>
        <w:tc>
          <w:tcPr>
            <w:tcW w:w="1118" w:type="pct"/>
            <w:vAlign w:val="center"/>
          </w:tcPr>
          <w:p w14:paraId="4EF8310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hao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hao&lt;/Author&gt;&lt;Year&gt;2017&lt;/Year&gt;&lt;RecNum&gt;591&lt;/RecNum&gt;&lt;DisplayText&gt;&lt;style face="superscript"&gt;70&lt;/style&gt;&lt;/DisplayText&gt;&lt;record&gt;&lt;rec-number&gt;591&lt;/rec-number&gt;&lt;foreign-keys&gt;&lt;key app="EN" db-id="dfs0zsaxpwrdrpe0s5fv0erk9tpreser9v5a" timestamp="1733303661"&gt;591&lt;/key&gt;&lt;/foreign-keys&gt;&lt;ref-type name="Journal Article"&gt;17&lt;/ref-type&gt;&lt;contributors&gt;&lt;authors&gt;&lt;author&gt;Zhao, Dongyan&lt;/author&gt;&lt;author&gt;Hamilton, John P.&lt;/author&gt;&lt;author&gt;Pham, Gina M.&lt;/author&gt;&lt;author&gt;Crisovan, Emily&lt;/author&gt;&lt;author&gt;Wiegert-Rininger, Krystle&lt;/author&gt;&lt;author&gt;Vaillancourt, Brieanne&lt;/author&gt;&lt;author&gt;DellaPenna, Dean&lt;/author&gt;&lt;author&gt;Buell, C. Robin&lt;/author&gt;&lt;/authors&gt;&lt;/contributors&gt;&lt;titles&gt;&lt;title&gt;&lt;style face="italic" font="default" size="100%"&gt;De novo&lt;/style&gt;&lt;style face="normal" font="default" size="100%"&gt; genome assembly of &lt;/style&gt;&lt;style face="italic" font="default" size="100%"&gt;Camptotheca acuminata&lt;/style&gt;&lt;style face="normal" font="default" size="100%"&gt;, a natural source of the anti-cancer compound camptothecin&lt;/style&gt;&lt;/title&gt;&lt;secondary-title&gt;Gigascience&lt;/secondary-title&gt;&lt;/titles&gt;&lt;periodical&gt;&lt;full-title&gt;Gigascience&lt;/full-title&gt;&lt;abbr-2&gt;Gigascience&lt;/abbr-2&gt;&lt;/periodical&gt;&lt;volume&gt;6&lt;/volume&gt;&lt;number&gt;9&lt;/number&gt;&lt;dates&gt;&lt;year&gt;2017&lt;/year&gt;&lt;pub-dates&gt;&lt;date&gt;Jul 24&lt;/date&gt;&lt;/pub-dates&gt;&lt;/dates&gt;&lt;isbn&gt;2047-217X&lt;/isbn&gt;&lt;accession-num&gt;WOS:000411744700002&lt;/accession-num&gt;&lt;work-type&gt;Article; Data Paper&lt;/work-type&gt;&lt;urls&gt;&lt;related-urls&gt;&lt;url&gt;&lt;style face="underline" font="default" size="100%"&gt;&amp;lt;Go to ISI&amp;gt;://WOS:000411744700002&lt;/style&gt;&lt;/url&gt;&lt;/related-urls&gt;&lt;/urls&gt;&lt;custom7&gt;gix065&lt;/custom7&gt;&lt;electronic-resource-num&gt;10.1093/gigascience/gix06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27E7F4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nc8qr</w:t>
            </w:r>
          </w:p>
        </w:tc>
      </w:tr>
      <w:tr w:rsidR="00C26E96" w:rsidRPr="003B363F" w14:paraId="71002327" w14:textId="77777777">
        <w:trPr>
          <w:trHeight w:val="338"/>
        </w:trPr>
        <w:tc>
          <w:tcPr>
            <w:tcW w:w="1518" w:type="pct"/>
            <w:vAlign w:val="center"/>
          </w:tcPr>
          <w:p w14:paraId="127F3F5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avid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involucrata</w:t>
            </w:r>
          </w:p>
        </w:tc>
        <w:tc>
          <w:tcPr>
            <w:tcW w:w="1118" w:type="pct"/>
            <w:vAlign w:val="center"/>
          </w:tcPr>
          <w:p w14:paraId="36ACC43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hen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hen&lt;/Author&gt;&lt;Year&gt;2020&lt;/Year&gt;&lt;RecNum&gt;592&lt;/RecNum&gt;&lt;DisplayText&gt;&lt;style face="superscript"&gt;71&lt;/style&gt;&lt;/DisplayText&gt;&lt;record&gt;&lt;rec-number&gt;592&lt;/rec-number&gt;&lt;foreign-keys&gt;&lt;key app="EN" db-id="dfs0zsaxpwrdrpe0s5fv0erk9tpreser9v5a" timestamp="1733303661"&gt;592&lt;/key&gt;&lt;/foreign-keys&gt;&lt;ref-type name="Journal Article"&gt;17&lt;/ref-type&gt;&lt;contributors&gt;&lt;authors&gt;&lt;author&gt;Chen, Yang&lt;/author&gt;&lt;author&gt;Ma, Tao&lt;/author&gt;&lt;author&gt;Zhang, Lushui&lt;/author&gt;&lt;author&gt;Kang, Minghui&lt;/author&gt;&lt;author&gt;Zhang, Zhiyang&lt;/author&gt;&lt;author&gt;Zheng, Zeyu&lt;/author&gt;&lt;author&gt;Sun, Pengchuan&lt;/author&gt;&lt;author&gt;Shrestha, Nawal&lt;/author&gt;&lt;author&gt;Liu, Jianquan&lt;/author&gt;&lt;author&gt;Yang, Yongzhi&lt;/author&gt;&lt;/authors&gt;&lt;/contributors&gt;&lt;titles&gt;&lt;title&gt;Genomic analyses of a &amp;quot;living fossil&amp;quot;: The endangered dove-tree&lt;/title&gt;&lt;secondary-title&gt;Molecular Ecology Resources&lt;/secondary-title&gt;&lt;/titles&gt;&lt;periodical&gt;&lt;full-title&gt;Molecular Ecology Resources&lt;/full-title&gt;&lt;abbr-2&gt;Mol. Ecol. Resour.&lt;/abbr-2&gt;&lt;/periodical&gt;&lt;pages&gt;756-769&lt;/pages&gt;&lt;volume&gt;20&lt;/volume&gt;&lt;number&gt;3&lt;/number&gt;&lt;dates&gt;&lt;year&gt;2020&lt;/year&gt;&lt;pub-dates&gt;&lt;date&gt;May&lt;/date&gt;&lt;/pub-dates&gt;&lt;/dates&gt;&lt;isbn&gt;1755-098X&lt;/isbn&gt;&lt;accession-num&gt;WOS:000512338600001&lt;/accession-num&gt;&lt;work-type&gt;Article&lt;/work-type&gt;&lt;urls&gt;&lt;related-urls&gt;&lt;url&gt;&lt;style face="underline" font="default" size="100%"&gt;&amp;lt;Go to ISI&amp;gt;://WOS:000512338600001&lt;/style&gt;&lt;/url&gt;&lt;/related-urls&gt;&lt;/urls&gt;&lt;electronic-resource-num&gt;10.1111/1755-0998.13138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CF152B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CNCB project ID: PRJCA001721</w:t>
            </w:r>
          </w:p>
        </w:tc>
      </w:tr>
      <w:tr w:rsidR="00C26E96" w:rsidRPr="003B363F" w14:paraId="387C48E7" w14:textId="77777777">
        <w:trPr>
          <w:trHeight w:val="338"/>
        </w:trPr>
        <w:tc>
          <w:tcPr>
            <w:tcW w:w="1518" w:type="pct"/>
            <w:vAlign w:val="center"/>
          </w:tcPr>
          <w:p w14:paraId="2D519118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Nyssa sinensis</w:t>
            </w:r>
          </w:p>
        </w:tc>
        <w:tc>
          <w:tcPr>
            <w:tcW w:w="1118" w:type="pct"/>
            <w:vAlign w:val="center"/>
          </w:tcPr>
          <w:p w14:paraId="2D381E5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19&lt;/Year&gt;&lt;RecNum&gt;593&lt;/RecNum&gt;&lt;DisplayText&gt;&lt;style face="superscript"&gt;72&lt;/style&gt;&lt;/DisplayText&gt;&lt;record&gt;&lt;rec-number&gt;593&lt;/rec-number&gt;&lt;foreign-keys&gt;&lt;key app="EN" db-id="dfs0zsaxpwrdrpe0s5fv0erk9tpreser9v5a" timestamp="1733303661"&gt;593&lt;/key&gt;&lt;/foreign-keys&gt;&lt;ref-type name="Journal Article"&gt;17&lt;/ref-type&gt;&lt;contributors&gt;&lt;authors&gt;&lt;author&gt;Yang, Xuchen&lt;/author&gt;&lt;author&gt;Kang, Minghui&lt;/author&gt;&lt;author&gt;Yang, Yanting&lt;/author&gt;&lt;author&gt;Xiong, Haifeng&lt;/author&gt;&lt;author&gt;Wang, Mingcheng&lt;/author&gt;&lt;author&gt;Zhang, Zhiyang&lt;/author&gt;&lt;author&gt;Wang, Zefu&lt;/author&gt;&lt;author&gt;Wu, Haolin&lt;/author&gt;&lt;author&gt;Ma, Tao&lt;/author&gt;&lt;author&gt;Liu, Jianquan&lt;/author&gt;&lt;author&gt;Xi, Zhenxiang&lt;/author&gt;&lt;/authors&gt;&lt;/contributors&gt;&lt;titles&gt;&lt;title&gt;&lt;style face="normal" font="default" size="100%"&gt;A chromosome-level genome assembly of the Chinese tupelo &lt;/style&gt;&lt;style face="italic" font="default" size="100%"&gt;Nyssa sinensis&lt;/style&gt;&lt;/title&gt;&lt;secondary-title&gt;Scientific Data&lt;/secondary-title&gt;&lt;/titles&gt;&lt;periodical&gt;&lt;full-title&gt;Scientific Data&lt;/full-title&gt;&lt;abbr-2&gt;Sci. data&lt;/abbr-2&gt;&lt;/periodical&gt;&lt;volume&gt;6&lt;/volume&gt;&lt;dates&gt;&lt;year&gt;2019&lt;/year&gt;&lt;pub-dates&gt;&lt;date&gt;Nov 25&lt;/date&gt;&lt;/pub-dates&gt;&lt;/dates&gt;&lt;accession-num&gt;WOS:000501872500004&lt;/accession-num&gt;&lt;work-type&gt;Article; Data Paper&lt;/work-type&gt;&lt;urls&gt;&lt;related-urls&gt;&lt;url&gt;&lt;style face="underline" font="default" size="100%"&gt;&amp;lt;Go to ISI&amp;gt;://WOS:000501872500004&lt;/style&gt;&lt;/url&gt;&lt;/related-urls&gt;&lt;/urls&gt;&lt;custom7&gt;282&lt;/custom7&gt;&lt;electronic-resource-num&gt;10.1038/s41597-019-0296-y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CF184B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CoGe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55419</w:t>
            </w:r>
          </w:p>
        </w:tc>
      </w:tr>
      <w:tr w:rsidR="00C26E96" w:rsidRPr="003B363F" w14:paraId="57F14ABD" w14:textId="77777777">
        <w:trPr>
          <w:trHeight w:val="338"/>
        </w:trPr>
        <w:tc>
          <w:tcPr>
            <w:tcW w:w="1518" w:type="pct"/>
            <w:vAlign w:val="center"/>
          </w:tcPr>
          <w:p w14:paraId="13058E2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egicera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orniculatum</w:t>
            </w:r>
            <w:proofErr w:type="spellEnd"/>
          </w:p>
        </w:tc>
        <w:tc>
          <w:tcPr>
            <w:tcW w:w="1118" w:type="pct"/>
            <w:vAlign w:val="center"/>
          </w:tcPr>
          <w:p w14:paraId="572B258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e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IZTwvQXV0aG9yPjxZZWFyPjIwMjI8L1llYXI+PFJlY051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IZTwvQXV0aG9yPjxZZWFyPjIwMjI8L1llYXI+PFJlY051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D4C01E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CNCB project ID: PRJCA004930</w:t>
            </w:r>
          </w:p>
        </w:tc>
      </w:tr>
      <w:tr w:rsidR="00C26E96" w:rsidRPr="003B363F" w14:paraId="314F698B" w14:textId="77777777">
        <w:trPr>
          <w:trHeight w:val="338"/>
        </w:trPr>
        <w:tc>
          <w:tcPr>
            <w:tcW w:w="1518" w:type="pct"/>
            <w:vAlign w:val="center"/>
          </w:tcPr>
          <w:p w14:paraId="5ECD165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Primula vulgaris</w:t>
            </w:r>
          </w:p>
        </w:tc>
        <w:tc>
          <w:tcPr>
            <w:tcW w:w="1118" w:type="pct"/>
            <w:vAlign w:val="center"/>
          </w:tcPr>
          <w:p w14:paraId="7CDFE89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ocker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ocker&lt;/Author&gt;&lt;Year&gt;2018&lt;/Year&gt;&lt;RecNum&gt;594&lt;/RecNum&gt;&lt;DisplayText&gt;&lt;style face="superscript"&gt;74&lt;/style&gt;&lt;/DisplayText&gt;&lt;record&gt;&lt;rec-number&gt;594&lt;/rec-number&gt;&lt;foreign-keys&gt;&lt;key app="EN" db-id="dfs0zsaxpwrdrpe0s5fv0erk9tpreser9v5a" timestamp="1733303661"&gt;594&lt;/key&gt;&lt;/foreign-keys&gt;&lt;ref-type name="Journal Article"&gt;17&lt;/ref-type&gt;&lt;contributors&gt;&lt;authors&gt;&lt;author&gt;Cocker, Jonathan M.&lt;/author&gt;&lt;author&gt;Wright, Jonathan&lt;/author&gt;&lt;author&gt;Li, Jinhong&lt;/author&gt;&lt;author&gt;Swarbreck, David&lt;/author&gt;&lt;author&gt;Dyer, Sarah&lt;/author&gt;&lt;author&gt;Caccamo, Mario&lt;/author&gt;&lt;author&gt;Gilmartin, Philip M.&lt;/author&gt;&lt;/authors&gt;&lt;/contributors&gt;&lt;titles&gt;&lt;title&gt;&lt;style face="italic" font="default" size="100%"&gt;Primula vulgaris&lt;/style&gt;&lt;style face="normal" font="default" size="100%"&gt;(primrose) genome assembly, annotation and gene expression, with comparative genomics on the heterostyly supergene&lt;/style&gt;&lt;/title&gt;&lt;secondary-title&gt;Scientific Reports&lt;/secondary-title&gt;&lt;/titles&gt;&lt;periodical&gt;&lt;full-title&gt;Scientific Reports&lt;/full-title&gt;&lt;abbr-2&gt;Sci. Rep.&lt;/abbr-2&gt;&lt;/periodical&gt;&lt;volume&gt;8&lt;/volume&gt;&lt;dates&gt;&lt;year&gt;2018&lt;/year&gt;&lt;pub-dates&gt;&lt;date&gt;Dec 18&lt;/date&gt;&lt;/pub-dates&gt;&lt;/dates&gt;&lt;isbn&gt;2045-2322&lt;/isbn&gt;&lt;accession-num&gt;WOS:000453547500024&lt;/accession-num&gt;&lt;work-type&gt;Article&lt;/work-type&gt;&lt;urls&gt;&lt;related-urls&gt;&lt;url&gt;&lt;style face="underline" font="default" size="100%"&gt;&amp;lt;Go to ISI&amp;gt;://WOS:000453547500024&lt;/style&gt;&lt;/url&gt;&lt;/related-urls&gt;&lt;/urls&gt;&lt;custom7&gt;17942&lt;/custom7&gt;&lt;electronic-resource-num&gt;10.1038/s41598-018-36304-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4EADDE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opendata.earlham.ac.uk/primula.</w:t>
            </w:r>
          </w:p>
        </w:tc>
      </w:tr>
      <w:tr w:rsidR="00C26E96" w:rsidRPr="003B363F" w14:paraId="7EEB7991" w14:textId="77777777">
        <w:trPr>
          <w:trHeight w:val="338"/>
        </w:trPr>
        <w:tc>
          <w:tcPr>
            <w:tcW w:w="1518" w:type="pct"/>
            <w:vAlign w:val="center"/>
          </w:tcPr>
          <w:p w14:paraId="4E90BAA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Diospyros oleifera</w:t>
            </w:r>
          </w:p>
        </w:tc>
        <w:tc>
          <w:tcPr>
            <w:tcW w:w="1118" w:type="pct"/>
            <w:vAlign w:val="center"/>
          </w:tcPr>
          <w:p w14:paraId="2156A67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Suo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uo&lt;/Author&gt;&lt;Year&gt;2020&lt;/Year&gt;&lt;RecNum&gt;595&lt;/RecNum&gt;&lt;DisplayText&gt;&lt;style face="superscript"&gt;75&lt;/style&gt;&lt;/DisplayText&gt;&lt;record&gt;&lt;rec-number&gt;595&lt;/rec-number&gt;&lt;foreign-keys&gt;&lt;key app="EN" db-id="dfs0zsaxpwrdrpe0s5fv0erk9tpreser9v5a" timestamp="1733303661"&gt;595&lt;/key&gt;&lt;/foreign-keys&gt;&lt;ref-type name="Journal Article"&gt;17&lt;/ref-type&gt;&lt;contributors&gt;&lt;authors&gt;&lt;author&gt;Suo, Yujing&lt;/author&gt;&lt;author&gt;Sun, Peng&lt;/author&gt;&lt;author&gt;Cheng, Huihui&lt;/author&gt;&lt;author&gt;Han, Weijuan&lt;/author&gt;&lt;author&gt;Diao, Songfeng&lt;/author&gt;&lt;author&gt;Li, Huawei&lt;/author&gt;&lt;author&gt;Mai, Yini&lt;/author&gt;&lt;author&gt;Zhao, Xing&lt;/author&gt;&lt;author&gt;Li, Fangdong&lt;/author&gt;&lt;author&gt;Fu, Jianmin&lt;/author&gt;&lt;/authors&gt;&lt;/contributors&gt;&lt;titles&gt;&lt;title&gt;&lt;style face="normal" font="default" size="100%"&gt;A high-quality chromosomal genome assembly of &lt;/style&gt;&lt;style face="italic" font="default" size="100%"&gt;Diospyros oleifera&lt;/style&gt;&lt;style face="normal" font="default" size="100%"&gt; Cheng&lt;/style&gt;&lt;/title&gt;&lt;secondary-title&gt;Gigascience&lt;/secondary-title&gt;&lt;/titles&gt;&lt;periodical&gt;&lt;full-title&gt;Gigascience&lt;/full-title&gt;&lt;abbr-2&gt;Gigascience&lt;/abbr-2&gt;&lt;/periodical&gt;&lt;volume&gt;9&lt;/volume&gt;&lt;number&gt;1&lt;/number&gt;&lt;dates&gt;&lt;year&gt;2020&lt;/year&gt;&lt;pub-dates&gt;&lt;date&gt;Jan&lt;/date&gt;&lt;/pub-dates&gt;&lt;/dates&gt;&lt;isbn&gt;2047-217X&lt;/isbn&gt;&lt;accession-num&gt;WOS:000524693000014&lt;/accession-num&gt;&lt;work-type&gt;Article; Data Paper&lt;/work-type&gt;&lt;urls&gt;&lt;related-urls&gt;&lt;url&gt;&lt;style face="underline" font="default" size="100%"&gt;&amp;lt;Go to ISI&amp;gt;://WOS:000524693000014&lt;/style&gt;&lt;/url&gt;&lt;/related-urls&gt;&lt;/urls&gt;&lt;custom7&gt;giz164&lt;/custom7&gt;&lt;electronic-resource-num&gt;10.1093/gigascience/giz16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43CE35F" w14:textId="77777777" w:rsidR="00C26E96" w:rsidRPr="003B363F" w:rsidRDefault="00000000">
            <w:pPr>
              <w:rPr>
                <w:rFonts w:eastAsia="DengXian"/>
                <w:color w:val="000000"/>
                <w:sz w:val="22"/>
                <w:szCs w:val="22"/>
              </w:rPr>
            </w:pPr>
            <w:proofErr w:type="spellStart"/>
            <w:r w:rsidRPr="003B363F">
              <w:rPr>
                <w:sz w:val="21"/>
                <w:szCs w:val="21"/>
              </w:rPr>
              <w:t>GigaDB</w:t>
            </w:r>
            <w:proofErr w:type="spellEnd"/>
            <w:r w:rsidRPr="003B363F">
              <w:rPr>
                <w:sz w:val="21"/>
                <w:szCs w:val="21"/>
              </w:rPr>
              <w:t xml:space="preserve"> ID: </w:t>
            </w:r>
            <w:r w:rsidRPr="003B363F">
              <w:rPr>
                <w:rFonts w:eastAsia="DengXian"/>
                <w:color w:val="000000"/>
                <w:sz w:val="22"/>
                <w:szCs w:val="22"/>
              </w:rPr>
              <w:t>100687</w:t>
            </w:r>
          </w:p>
        </w:tc>
      </w:tr>
      <w:tr w:rsidR="00C26E96" w:rsidRPr="003B363F" w14:paraId="5370A58A" w14:textId="77777777">
        <w:trPr>
          <w:trHeight w:val="338"/>
        </w:trPr>
        <w:tc>
          <w:tcPr>
            <w:tcW w:w="1518" w:type="pct"/>
            <w:vAlign w:val="center"/>
          </w:tcPr>
          <w:p w14:paraId="2AA3A98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lethra arborea</w:t>
            </w:r>
          </w:p>
        </w:tc>
        <w:tc>
          <w:tcPr>
            <w:tcW w:w="1118" w:type="pct"/>
            <w:vAlign w:val="center"/>
          </w:tcPr>
          <w:p w14:paraId="63AAC78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artmann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artmann&lt;/Author&gt;&lt;Year&gt;2020&lt;/Year&gt;&lt;RecNum&gt;596&lt;/RecNum&gt;&lt;DisplayText&gt;&lt;style face="superscript"&gt;76&lt;/style&gt;&lt;/DisplayText&gt;&lt;record&gt;&lt;rec-number&gt;596&lt;/rec-number&gt;&lt;foreign-keys&gt;&lt;key app="EN" db-id="dfs0zsaxpwrdrpe0s5fv0erk9tpreser9v5a" timestamp="1733303661"&gt;596&lt;/key&gt;&lt;/foreign-keys&gt;&lt;ref-type name="Journal Article"&gt;17&lt;/ref-type&gt;&lt;contributors&gt;&lt;authors&gt;&lt;author&gt;Hartmann, Stefanie&lt;/author&gt;&lt;author&gt;Preick, Michaela&lt;/author&gt;&lt;author&gt;Abelt, Silke&lt;/author&gt;&lt;author&gt;Scheffel, Andre&lt;/author&gt;&lt;author&gt;Hofreiter, Michael&lt;/author&gt;&lt;/authors&gt;&lt;/contributors&gt;&lt;titles&gt;&lt;title&gt;&lt;style face="normal" font="default" size="100%"&gt;Annotated genome sequences of the carnivorous plant &lt;/style&gt;&lt;style face="italic" font="default" size="100%"&gt;Roridula gorgonias&lt;/style&gt;&lt;style face="normal" font="default" size="100%"&gt; and a non-carnivorous relative, &lt;/style&gt;&lt;style face="italic" font="default" size="100%"&gt;Clethra arborea&lt;/style&gt;&lt;/title&gt;&lt;secondary-title&gt;Bmc Research Notes&lt;/secondary-title&gt;&lt;/titles&gt;&lt;periodical&gt;&lt;full-title&gt;Bmc Research Notes&lt;/full-title&gt;&lt;abbr-2&gt;Bmc Res. Notes.&lt;/abbr-2&gt;&lt;/periodical&gt;&lt;volume&gt;13&lt;/volume&gt;&lt;number&gt;1&lt;/number&gt;&lt;dates&gt;&lt;year&gt;2020&lt;/year&gt;&lt;pub-dates&gt;&lt;date&gt;Sep 10&lt;/date&gt;&lt;/pub-dates&gt;&lt;/dates&gt;&lt;accession-num&gt;WOS:000571808200002&lt;/accession-num&gt;&lt;work-type&gt;Article&lt;/work-type&gt;&lt;urls&gt;&lt;related-urls&gt;&lt;url&gt;&lt;style face="underline" font="default" size="100%"&gt;&amp;lt;Go to ISI&amp;gt;://WOS:000571808200002&lt;/style&gt;&lt;/url&gt;&lt;/related-urls&gt;&lt;/urls&gt;&lt;custom7&gt;426&lt;/custom7&gt;&lt;electronic-resource-num&gt;10.1186/s13104-020-05254-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9B6589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573n5tb4k</w:t>
            </w:r>
          </w:p>
        </w:tc>
      </w:tr>
      <w:tr w:rsidR="00C26E96" w:rsidRPr="003B363F" w14:paraId="60191FB5" w14:textId="77777777">
        <w:trPr>
          <w:trHeight w:val="338"/>
        </w:trPr>
        <w:tc>
          <w:tcPr>
            <w:tcW w:w="1518" w:type="pct"/>
            <w:vAlign w:val="center"/>
          </w:tcPr>
          <w:p w14:paraId="238B8A6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Rhododendron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williamsianum</w:t>
            </w:r>
            <w:proofErr w:type="spellEnd"/>
          </w:p>
        </w:tc>
        <w:tc>
          <w:tcPr>
            <w:tcW w:w="1118" w:type="pct"/>
            <w:vAlign w:val="center"/>
          </w:tcPr>
          <w:p w14:paraId="3B4A7BF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Soza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oza&lt;/Author&gt;&lt;Year&gt;2019&lt;/Year&gt;&lt;RecNum&gt;597&lt;/RecNum&gt;&lt;DisplayText&gt;&lt;style face="superscript"&gt;77&lt;/style&gt;&lt;/DisplayText&gt;&lt;record&gt;&lt;rec-number&gt;597&lt;/rec-number&gt;&lt;foreign-keys&gt;&lt;key app="EN" db-id="dfs0zsaxpwrdrpe0s5fv0erk9tpreser9v5a" timestamp="1733303661"&gt;597&lt;/key&gt;&lt;/foreign-keys&gt;&lt;ref-type name="Journal Article"&gt;17&lt;/ref-type&gt;&lt;contributors&gt;&lt;authors&gt;&lt;author&gt;Soza, Valerie L.&lt;/author&gt;&lt;author&gt;Lindsley, Dale&lt;/author&gt;&lt;author&gt;Waalkes, Adam&lt;/author&gt;&lt;author&gt;Ramage, Elizabeth&lt;/author&gt;&lt;author&gt;Patwardhan, Rupali P.&lt;/author&gt;&lt;author&gt;Burton, Joshua N.&lt;/author&gt;&lt;author&gt;Adey, Andrew&lt;/author&gt;&lt;author&gt;Kumar, Akash&lt;/author&gt;&lt;author&gt;Qiu, Ruolan&lt;/author&gt;&lt;author&gt;Shendure, Jay&lt;/author&gt;&lt;author&gt;Hall, Benjamin&lt;/author&gt;&lt;/authors&gt;&lt;/contributors&gt;&lt;titles&gt;&lt;title&gt;&lt;style face="normal" font="default" size="100%"&gt;The &lt;/style&gt;&lt;style face="italic" font="default" size="100%"&gt;Rhododendron&lt;/style&gt;&lt;style face="normal" font="default" size="100%"&gt; Genome and Chromosomal Organization Provide Insight into SharedWhole-Genome Duplications across the Heath Family (Ericaceae)&lt;/style&gt;&lt;/title&gt;&lt;secondary-title&gt;Genome Biology and Evolution&lt;/secondary-title&gt;&lt;/titles&gt;&lt;periodical&gt;&lt;full-title&gt;Genome Biology and Evolution&lt;/full-title&gt;&lt;abbr-2&gt;Genome Biol. Evol.&lt;/abbr-2&gt;&lt;/periodical&gt;&lt;pages&gt;3353–3371&lt;/pages&gt;&lt;volume&gt;11&lt;/volume&gt;&lt;number&gt;12&lt;/number&gt;&lt;dates&gt;&lt;year&gt;2019&lt;/year&gt;&lt;pub-dates&gt;&lt;date&gt;Dec&lt;/date&gt;&lt;/pub-dates&gt;&lt;/dates&gt;&lt;isbn&gt;1759-6653&lt;/isbn&gt;&lt;accession-num&gt;WOS:000514900600004&lt;/accession-num&gt;&lt;work-type&gt;Article&lt;/work-type&gt;&lt;urls&gt;&lt;related-urls&gt;&lt;url&gt;&lt;style face="underline" font="default" size="100%"&gt;&amp;lt;Go to ISI&amp;gt;://WOS:000514900600004&lt;/style&gt;&lt;/url&gt;&lt;/related-urls&gt;&lt;/urls&gt;&lt;electronic-resource-num&gt;10.1093/gbe/evz24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383BDE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CoGe</w:t>
            </w:r>
            <w:proofErr w:type="spellEnd"/>
            <w:r w:rsidRPr="003B363F">
              <w:rPr>
                <w:sz w:val="21"/>
                <w:szCs w:val="21"/>
              </w:rPr>
              <w:t xml:space="preserve"> ID: 51679</w:t>
            </w:r>
          </w:p>
        </w:tc>
      </w:tr>
      <w:tr w:rsidR="00C26E96" w:rsidRPr="003B363F" w14:paraId="7D7A53E9" w14:textId="77777777">
        <w:trPr>
          <w:trHeight w:val="338"/>
        </w:trPr>
        <w:tc>
          <w:tcPr>
            <w:tcW w:w="1518" w:type="pct"/>
            <w:vAlign w:val="center"/>
          </w:tcPr>
          <w:p w14:paraId="3EE245F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Vaccinium macrocarpon</w:t>
            </w:r>
          </w:p>
        </w:tc>
        <w:tc>
          <w:tcPr>
            <w:tcW w:w="1118" w:type="pct"/>
            <w:vAlign w:val="center"/>
          </w:tcPr>
          <w:p w14:paraId="09A2B4B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Diaz-Garcia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Diaz-Garcia&lt;/Author&gt;&lt;Year&gt;2021&lt;/Year&gt;&lt;RecNum&gt;598&lt;/RecNum&gt;&lt;DisplayText&gt;&lt;style face="superscript"&gt;78&lt;/style&gt;&lt;/DisplayText&gt;&lt;record&gt;&lt;rec-number&gt;598&lt;/rec-number&gt;&lt;foreign-keys&gt;&lt;key app="EN" db-id="dfs0zsaxpwrdrpe0s5fv0erk9tpreser9v5a" timestamp="1733303661"&gt;598&lt;/key&gt;&lt;/foreign-keys&gt;&lt;ref-type name="Journal Article"&gt;17&lt;/ref-type&gt;&lt;contributors&gt;&lt;authors&gt;&lt;author&gt;Diaz-Garcia, Luis&lt;/author&gt;&lt;author&gt;Garcia-Ortega, Luis Fernando&lt;/author&gt;&lt;author&gt;Gonzalez-Rodriguez, Maria&lt;/author&gt;&lt;author&gt;Delaye, Luis&lt;/author&gt;&lt;author&gt;Iorizzo, Massimo&lt;/author&gt;&lt;author&gt;Zalapa, Juan&lt;/author&gt;&lt;/authors&gt;&lt;/contributors&gt;&lt;titles&gt;&lt;title&gt;&lt;style face="normal" font="default" size="100%"&gt;Chromosome-Level Genome Assembly of the American Cranberry (&lt;/style&gt;&lt;style face="italic" font="default" size="100%"&gt;Vaccinium macrocarpon&lt;/style&gt;&lt;style face="normal" font="default" size="100%"&gt; Ait.) and Its Wild Relative &lt;/style&gt;&lt;style face="italic" font="default" size="100%"&gt;Vaccinium microcarpum&lt;/style&gt;&lt;/title&gt;&lt;secondary-title&gt;Frontiers in Plant Science&lt;/secondary-title&gt;&lt;/titles&gt;&lt;periodical&gt;&lt;full-title&gt;Frontiers in Plant Science&lt;/full-title&gt;&lt;abbr-2&gt;Front. plant Sci.&lt;/abbr-2&gt;&lt;/periodical&gt;&lt;volume&gt;12&lt;/volume&gt;&lt;dates&gt;&lt;year&gt;2021&lt;/year&gt;&lt;pub-dates&gt;&lt;date&gt;Feb 10&lt;/date&gt;&lt;/pub-dates&gt;&lt;/dates&gt;&lt;isbn&gt;1664-462X&lt;/isbn&gt;&lt;accession-num&gt;WOS:000620995700001&lt;/accession-num&gt;&lt;work-type&gt;Article&lt;/work-type&gt;&lt;urls&gt;&lt;related-urls&gt;&lt;url&gt;&lt;style face="underline" font="default" size="100%"&gt;&amp;lt;Go to ISI&amp;gt;://WOS:000620995700001&lt;/style&gt;&lt;/url&gt;&lt;/related-urls&gt;&lt;/urls&gt;&lt;custom7&gt;633310&lt;/custom7&gt;&lt;electronic-resource-num&gt;10.3389/fpls.2021.63331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1FC0C8D" w14:textId="77777777" w:rsidR="00C26E96" w:rsidRPr="003B363F" w:rsidRDefault="00000000">
            <w:pPr>
              <w:rPr>
                <w:rFonts w:eastAsia="DengXian"/>
                <w:color w:val="000000"/>
                <w:sz w:val="22"/>
                <w:szCs w:val="22"/>
              </w:rPr>
            </w:pPr>
            <w:r w:rsidRPr="003B363F">
              <w:rPr>
                <w:rFonts w:eastAsia="DengXian"/>
                <w:color w:val="000000"/>
                <w:sz w:val="22"/>
                <w:szCs w:val="22"/>
              </w:rPr>
              <w:t>https://www.vaccinium.org/</w:t>
            </w:r>
          </w:p>
        </w:tc>
      </w:tr>
      <w:tr w:rsidR="00C26E96" w:rsidRPr="003B363F" w14:paraId="1DD97D44" w14:textId="77777777">
        <w:trPr>
          <w:trHeight w:val="338"/>
        </w:trPr>
        <w:tc>
          <w:tcPr>
            <w:tcW w:w="1518" w:type="pct"/>
            <w:vAlign w:val="center"/>
          </w:tcPr>
          <w:p w14:paraId="58F217EA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ctinidia chinensis</w:t>
            </w:r>
          </w:p>
        </w:tc>
        <w:tc>
          <w:tcPr>
            <w:tcW w:w="1118" w:type="pct"/>
            <w:vAlign w:val="center"/>
          </w:tcPr>
          <w:p w14:paraId="5A8C590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Huang</w:t>
            </w:r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IdWFuZzwvQXV0aG9yPjxZZWFyPjIwMTM8L1llYXI+PFJl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IdWFuZzwvQXV0aG9yPjxZZWFyPjIwMTM8L1llYXI+PFJl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9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5540466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gramStart"/>
            <w:r w:rsidRPr="003B363F">
              <w:rPr>
                <w:sz w:val="21"/>
                <w:szCs w:val="21"/>
              </w:rPr>
              <w:t>GenBank :</w:t>
            </w:r>
            <w:proofErr w:type="gramEnd"/>
            <w:r w:rsidRPr="003B363F">
              <w:t xml:space="preserve"> </w:t>
            </w:r>
            <w:r w:rsidRPr="003B363F">
              <w:rPr>
                <w:sz w:val="21"/>
                <w:szCs w:val="21"/>
              </w:rPr>
              <w:t>AONS00000000</w:t>
            </w:r>
          </w:p>
        </w:tc>
      </w:tr>
      <w:tr w:rsidR="00C26E96" w:rsidRPr="003B363F" w14:paraId="46C351FA" w14:textId="77777777">
        <w:trPr>
          <w:trHeight w:val="338"/>
        </w:trPr>
        <w:tc>
          <w:tcPr>
            <w:tcW w:w="1518" w:type="pct"/>
            <w:vAlign w:val="center"/>
          </w:tcPr>
          <w:p w14:paraId="3BA754B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Roridul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gorgonias</w:t>
            </w:r>
            <w:proofErr w:type="spellEnd"/>
          </w:p>
        </w:tc>
        <w:tc>
          <w:tcPr>
            <w:tcW w:w="1118" w:type="pct"/>
            <w:vAlign w:val="center"/>
          </w:tcPr>
          <w:p w14:paraId="1D6B025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Hartmann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artmann&lt;/Author&gt;&lt;Year&gt;2020&lt;/Year&gt;&lt;RecNum&gt;596&lt;/RecNum&gt;&lt;DisplayText&gt;&lt;style face="superscript"&gt;76&lt;/style&gt;&lt;/DisplayText&gt;&lt;record&gt;&lt;rec-number&gt;596&lt;/rec-number&gt;&lt;foreign-keys&gt;&lt;key app="EN" db-id="dfs0zsaxpwrdrpe0s5fv0erk9tpreser9v5a" timestamp="1733303661"&gt;596&lt;/key&gt;&lt;/foreign-keys&gt;&lt;ref-type name="Journal Article"&gt;17&lt;/ref-type&gt;&lt;contributors&gt;&lt;authors&gt;&lt;author&gt;Hartmann, Stefanie&lt;/author&gt;&lt;author&gt;Preick, Michaela&lt;/author&gt;&lt;author&gt;Abelt, Silke&lt;/author&gt;&lt;author&gt;Scheffel, Andre&lt;/author&gt;&lt;author&gt;Hofreiter, Michael&lt;/author&gt;&lt;/authors&gt;&lt;/contributors&gt;&lt;titles&gt;&lt;title&gt;&lt;style face="normal" font="default" size="100%"&gt;Annotated genome sequences of the carnivorous plant &lt;/style&gt;&lt;style face="italic" font="default" size="100%"&gt;Roridula gorgonias&lt;/style&gt;&lt;style face="normal" font="default" size="100%"&gt; and a non-carnivorous relative, &lt;/style&gt;&lt;style face="italic" font="default" size="100%"&gt;Clethra arborea&lt;/style&gt;&lt;/title&gt;&lt;secondary-title&gt;Bmc Research Notes&lt;/secondary-title&gt;&lt;/titles&gt;&lt;periodical&gt;&lt;full-title&gt;Bmc Research Notes&lt;/full-title&gt;&lt;abbr-2&gt;Bmc Res. Notes.&lt;/abbr-2&gt;&lt;/periodical&gt;&lt;volume&gt;13&lt;/volume&gt;&lt;number&gt;1&lt;/number&gt;&lt;dates&gt;&lt;year&gt;2020&lt;/year&gt;&lt;pub-dates&gt;&lt;date&gt;Sep 10&lt;/date&gt;&lt;/pub-dates&gt;&lt;/dates&gt;&lt;accession-num&gt;WOS:000571808200002&lt;/accession-num&gt;&lt;work-type&gt;Article&lt;/work-type&gt;&lt;urls&gt;&lt;related-urls&gt;&lt;url&gt;&lt;style face="underline" font="default" size="100%"&gt;&amp;lt;Go to ISI&amp;gt;://WOS:000571808200002&lt;/style&gt;&lt;/url&gt;&lt;/related-urls&gt;&lt;/urls&gt;&lt;custom7&gt;426&lt;/custom7&gt;&lt;electronic-resource-num&gt;10.1186/s13104-020-05254-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7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D44E2F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573n5tb4k</w:t>
            </w:r>
          </w:p>
        </w:tc>
      </w:tr>
      <w:tr w:rsidR="00C26E96" w:rsidRPr="003B363F" w14:paraId="71A9ED69" w14:textId="77777777">
        <w:trPr>
          <w:trHeight w:val="338"/>
        </w:trPr>
        <w:tc>
          <w:tcPr>
            <w:tcW w:w="1518" w:type="pct"/>
            <w:vAlign w:val="center"/>
          </w:tcPr>
          <w:p w14:paraId="4E2CCB8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Lonicera japonica</w:t>
            </w:r>
          </w:p>
        </w:tc>
        <w:tc>
          <w:tcPr>
            <w:tcW w:w="1118" w:type="pct"/>
            <w:vAlign w:val="center"/>
          </w:tcPr>
          <w:p w14:paraId="2788962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Pu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Pu&lt;/Author&gt;&lt;Year&gt;2020&lt;/Year&gt;&lt;RecNum&gt;600&lt;/RecNum&gt;&lt;DisplayText&gt;&lt;style face="superscript"&gt;80&lt;/style&gt;&lt;/DisplayText&gt;&lt;record&gt;&lt;rec-number&gt;600&lt;/rec-number&gt;&lt;foreign-keys&gt;&lt;key app="EN" db-id="dfs0zsaxpwrdrpe0s5fv0erk9tpreser9v5a" timestamp="1733303661"&gt;600&lt;/key&gt;&lt;/foreign-keys&gt;&lt;ref-type name="Journal Article"&gt;17&lt;/ref-type&gt;&lt;contributors&gt;&lt;authors&gt;&lt;author&gt;Pu, Xiangdong&lt;/author&gt;&lt;author&gt;Li, Zhen&lt;/author&gt;&lt;author&gt;Tian, Ya&lt;/author&gt;&lt;author&gt;Gao, Ranran&lt;/author&gt;&lt;author&gt;Hao, Lijun&lt;/author&gt;&lt;author&gt;Hu, Yating&lt;/author&gt;&lt;author&gt;He, Chunnian&lt;/author&gt;&lt;author&gt;Sun, Wei&lt;/author&gt;&lt;author&gt;Xu, Meimei&lt;/author&gt;&lt;author&gt;Peters, Reuben J.&lt;/author&gt;&lt;author&gt;Van de Peer, Yves&lt;/author&gt;&lt;author&gt;Xu, Zhichao&lt;/author&gt;&lt;author&gt;Song, Jingyuan&lt;/author&gt;&lt;/authors&gt;&lt;/contributors&gt;&lt;titles&gt;&lt;title&gt;The honeysuckle genome provides insight into the molecular mechanism of carotenoid metabolism underlying dynamic flower coloration&lt;/title&gt;&lt;secondary-title&gt;New Phytologist&lt;/secondary-title&gt;&lt;/titles&gt;&lt;periodical&gt;&lt;full-title&gt;New Phytologist&lt;/full-title&gt;&lt;abbr-2&gt;New Phytol.&lt;/abbr-2&gt;&lt;/periodical&gt;&lt;pages&gt;930–943&lt;/pages&gt;&lt;volume&gt;227&lt;/volume&gt;&lt;number&gt;3&lt;/number&gt;&lt;dates&gt;&lt;year&gt;2020&lt;/year&gt;&lt;pub-dates&gt;&lt;date&gt;Aug&lt;/date&gt;&lt;/pub-dates&gt;&lt;/dates&gt;&lt;isbn&gt;0028-646X&lt;/isbn&gt;&lt;accession-num&gt;WOS:000527277000001&lt;/accession-num&gt;&lt;work-type&gt;Article&lt;/work-type&gt;&lt;urls&gt;&lt;related-urls&gt;&lt;url&gt;&lt;style face="underline" font="default" size="100%"&gt;&amp;lt;Go to ISI&amp;gt;://WOS:000527277000001&lt;/style&gt;&lt;/url&gt;&lt;/related-urls&gt;&lt;/urls&gt;&lt;electronic-resource-num&gt;10.1111/nph.1655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8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DF4C15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CNCB</w:t>
            </w:r>
            <w:r w:rsidRPr="003B363F">
              <w:rPr>
                <w:sz w:val="21"/>
                <w:szCs w:val="21"/>
              </w:rPr>
              <w:t xml:space="preserve"> project ID:</w:t>
            </w:r>
            <w:r w:rsidRPr="003B363F">
              <w:rPr>
                <w:rFonts w:eastAsiaTheme="minorEastAsia"/>
                <w:sz w:val="21"/>
                <w:szCs w:val="21"/>
              </w:rPr>
              <w:t xml:space="preserve"> PRJCA001719</w:t>
            </w:r>
          </w:p>
        </w:tc>
      </w:tr>
      <w:tr w:rsidR="00C26E96" w:rsidRPr="003B363F" w14:paraId="35F6DA0B" w14:textId="77777777">
        <w:trPr>
          <w:trHeight w:val="338"/>
        </w:trPr>
        <w:tc>
          <w:tcPr>
            <w:tcW w:w="1518" w:type="pct"/>
            <w:vAlign w:val="center"/>
          </w:tcPr>
          <w:p w14:paraId="1F05C7F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pium graveolens</w:t>
            </w:r>
          </w:p>
        </w:tc>
        <w:tc>
          <w:tcPr>
            <w:tcW w:w="1118" w:type="pct"/>
            <w:vAlign w:val="center"/>
          </w:tcPr>
          <w:p w14:paraId="3BD4002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Song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Tb25nPC9BdXRob3I+PFllYXI+MjAyMTwvWWVhcj48UmVj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Tb25nPC9BdXRob3I+PFllYXI+MjAyMTwvWWVhcj48UmVj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8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F16BA5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WRXP00000000</w:t>
            </w:r>
          </w:p>
        </w:tc>
      </w:tr>
      <w:tr w:rsidR="00C26E96" w:rsidRPr="003B363F" w14:paraId="23CB3B79" w14:textId="77777777">
        <w:trPr>
          <w:trHeight w:val="338"/>
        </w:trPr>
        <w:tc>
          <w:tcPr>
            <w:tcW w:w="1518" w:type="pct"/>
            <w:vAlign w:val="center"/>
          </w:tcPr>
          <w:p w14:paraId="5A17B44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oriandrum sativum</w:t>
            </w:r>
          </w:p>
        </w:tc>
        <w:tc>
          <w:tcPr>
            <w:tcW w:w="1118" w:type="pct"/>
            <w:vAlign w:val="center"/>
          </w:tcPr>
          <w:p w14:paraId="5A6D0C2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Song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Tb25nPC9BdXRob3I+PFllYXI+MjAyMDwvWWVhcj48UmVj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Tb25nPC9BdXRob3I+PFllYXI+MjAyMDwvWWVhcj48UmVj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8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477D24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cgdb.bio2db.com/</w:t>
            </w:r>
          </w:p>
        </w:tc>
      </w:tr>
      <w:tr w:rsidR="00C26E96" w:rsidRPr="003B363F" w14:paraId="6BC8186C" w14:textId="77777777">
        <w:trPr>
          <w:trHeight w:val="338"/>
        </w:trPr>
        <w:tc>
          <w:tcPr>
            <w:tcW w:w="1518" w:type="pct"/>
            <w:vAlign w:val="center"/>
          </w:tcPr>
          <w:p w14:paraId="46B55B9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Daucus carota</w:t>
            </w:r>
          </w:p>
        </w:tc>
        <w:tc>
          <w:tcPr>
            <w:tcW w:w="1118" w:type="pct"/>
            <w:vAlign w:val="center"/>
          </w:tcPr>
          <w:p w14:paraId="3687600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ang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ang&lt;/Author&gt;&lt;Year&gt;2023&lt;/Year&gt;&lt;RecNum&gt;603&lt;/RecNum&gt;&lt;DisplayText&gt;&lt;style face="superscript"&gt;83&lt;/style&gt;&lt;/DisplayText&gt;&lt;record&gt;&lt;rec-number&gt;603&lt;/rec-number&gt;&lt;foreign-keys&gt;&lt;key app="EN" db-id="dfs0zsaxpwrdrpe0s5fv0erk9tpreser9v5a" timestamp="1733303661"&gt;603&lt;/key&gt;&lt;/foreign-keys&gt;&lt;ref-type name="Journal Article"&gt;17&lt;/ref-type&gt;&lt;contributors&gt;&lt;authors&gt;&lt;author&gt;Wang, Ya-Hui&lt;/author&gt;&lt;author&gt;Liu, Pei-Zhuo&lt;/author&gt;&lt;author&gt;Liu, Hui&lt;/author&gt;&lt;author&gt;Zhang, Rong-Rong&lt;/author&gt;&lt;author&gt;Liang, Yi&lt;/author&gt;&lt;author&gt;Xu, Zhi-Sheng&lt;/author&gt;&lt;author&gt;Li, Xiao-Jie&lt;/author&gt;&lt;author&gt;Luo, Qing&lt;/author&gt;&lt;author&gt;Tan, Guo-Fei&lt;/author&gt;&lt;author&gt;Wang, Guang-Long&lt;/author&gt;&lt;author&gt;Xiong, Ai-Sheng&lt;/author&gt;&lt;/authors&gt;&lt;/contributors&gt;&lt;titles&gt;&lt;title&gt;&lt;style face="normal" font="default" size="100%"&gt;Telomere-to-telomere carrot (&lt;/style&gt;&lt;style face="italic" font="default" size="100%"&gt;Daucus carota&lt;/style&gt;&lt;style face="normal" font="default" size="100%"&gt;) genome assembly reveals carotenoid characteristics&lt;/style&gt;&lt;/title&gt;&lt;secondary-title&gt;Horticulture Research&lt;/secondary-title&gt;&lt;/titles&gt;&lt;periodical&gt;&lt;full-title&gt;Horticulture Research&lt;/full-title&gt;&lt;abbr-2&gt;Hortic. Res.&lt;/abbr-2&gt;&lt;/periodical&gt;&lt;volume&gt;10&lt;/volume&gt;&lt;number&gt;7&lt;/number&gt;&lt;dates&gt;&lt;year&gt;2023&lt;/year&gt;&lt;pub-dates&gt;&lt;date&gt;Jul 4&lt;/date&gt;&lt;/pub-dates&gt;&lt;/dates&gt;&lt;isbn&gt;2662-6810&lt;/isbn&gt;&lt;accession-num&gt;WOS:001025979100002&lt;/accession-num&gt;&lt;work-type&gt;Article&lt;/work-type&gt;&lt;urls&gt;&lt;related-urls&gt;&lt;url&gt;&lt;style face="underline" font="default" size="100%"&gt;&amp;lt;Go to ISI&amp;gt;://WOS:001025979100002&lt;/style&gt;&lt;/url&gt;&lt;/related-urls&gt;&lt;/urls&gt;&lt;custom7&gt;uhad103&lt;/custom7&gt;&lt;electronic-resource-num&gt;10.1093/hr/uhad10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8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27C0B3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967095</w:t>
            </w:r>
          </w:p>
        </w:tc>
      </w:tr>
      <w:tr w:rsidR="00C26E96" w:rsidRPr="003B363F" w14:paraId="5C130AF2" w14:textId="77777777">
        <w:trPr>
          <w:trHeight w:val="338"/>
        </w:trPr>
        <w:tc>
          <w:tcPr>
            <w:tcW w:w="1518" w:type="pct"/>
            <w:vAlign w:val="center"/>
          </w:tcPr>
          <w:p w14:paraId="765DCB5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Panax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notoginseng</w:t>
            </w:r>
            <w:proofErr w:type="spellEnd"/>
          </w:p>
        </w:tc>
        <w:tc>
          <w:tcPr>
            <w:tcW w:w="1118" w:type="pct"/>
            <w:vAlign w:val="center"/>
          </w:tcPr>
          <w:p w14:paraId="074EACF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ang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ang&lt;/Author&gt;&lt;Year&gt;2022&lt;/Year&gt;&lt;RecNum&gt;604&lt;/RecNum&gt;&lt;DisplayText&gt;&lt;style face="superscript"&gt;84&lt;/style&gt;&lt;/DisplayText&gt;&lt;record&gt;&lt;rec-number&gt;604&lt;/rec-number&gt;&lt;foreign-keys&gt;&lt;key app="EN" db-id="dfs0zsaxpwrdrpe0s5fv0erk9tpreser9v5a" timestamp="1733303661"&gt;604&lt;/key&gt;&lt;/foreign-keys&gt;&lt;ref-type name="Journal Article"&gt;17&lt;/ref-type&gt;&lt;contributors&gt;&lt;authors&gt;&lt;author&gt;Wang, Zhen-Hui&lt;/author&gt;&lt;author&gt;Wang, Xin-Feng&lt;/author&gt;&lt;author&gt;Lu, Tianyuan&lt;/author&gt;&lt;author&gt;Li, Ming-Rui&lt;/author&gt;&lt;author&gt;Jiang, Peng&lt;/author&gt;&lt;author&gt;Zhao, Jing&lt;/author&gt;&lt;author&gt;Liu, Si-Tong&lt;/author&gt;&lt;author&gt;Fu, Xue-Qi&lt;/author&gt;&lt;author&gt;Wendel, Jonathan F.&lt;/author&gt;&lt;author&gt;Van de Peer, Yves&lt;/author&gt;&lt;author&gt;Liu, Bao&lt;/author&gt;&lt;author&gt;Li, Lin-Feng&lt;/author&gt;&lt;/authors&gt;&lt;/contributors&gt;&lt;titles&gt;&lt;title&gt;&lt;style face="normal" font="default" size="100%"&gt;Reshuffling of the ancestral core-eudicot genome shaped chromatin topology and epigenetic modification in&lt;/style&gt;&lt;style face="italic" font="default" size="100%"&gt; Panax&lt;/style&gt;&lt;/title&gt;&lt;secondary-title&gt;Nature Communications&lt;/secondary-title&gt;&lt;/titles&gt;&lt;periodical&gt;&lt;full-title&gt;Nature Communications&lt;/full-title&gt;&lt;abbr-2&gt;Nat. Commun.&lt;/abbr-2&gt;&lt;/periodical&gt;&lt;volume&gt;13&lt;/volume&gt;&lt;number&gt;1&lt;/number&gt;&lt;dates&gt;&lt;year&gt;2022&lt;/year&gt;&lt;pub-dates&gt;&lt;date&gt;Apr 7&lt;/date&gt;&lt;/pub-dates&gt;&lt;/dates&gt;&lt;accession-num&gt;WOS:000779784400021&lt;/accession-num&gt;&lt;work-type&gt;Article&lt;/work-type&gt;&lt;urls&gt;&lt;related-urls&gt;&lt;url&gt;&lt;style face="underline" font="default" size="100%"&gt;&amp;lt;Go to ISI&amp;gt;://WOS:000779784400021&lt;/style&gt;&lt;/url&gt;&lt;/related-urls&gt;&lt;/urls&gt;&lt;custom7&gt;1902&lt;/custom7&gt;&lt;electronic-resource-num&gt;10.1038/s41467-022-29561-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8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04D2F0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CNCB</w:t>
            </w:r>
            <w:r w:rsidRPr="003B363F">
              <w:rPr>
                <w:sz w:val="21"/>
                <w:szCs w:val="21"/>
              </w:rPr>
              <w:t xml:space="preserve"> project ID:</w:t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sz w:val="21"/>
                <w:szCs w:val="21"/>
              </w:rPr>
              <w:t>PRJCA008576</w:t>
            </w:r>
          </w:p>
        </w:tc>
      </w:tr>
      <w:tr w:rsidR="00C26E96" w:rsidRPr="003B363F" w14:paraId="220F7E51" w14:textId="77777777">
        <w:trPr>
          <w:trHeight w:val="338"/>
        </w:trPr>
        <w:tc>
          <w:tcPr>
            <w:tcW w:w="1518" w:type="pct"/>
            <w:vAlign w:val="center"/>
          </w:tcPr>
          <w:p w14:paraId="6197BE4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ynara cardunculus</w:t>
            </w:r>
          </w:p>
        </w:tc>
        <w:tc>
          <w:tcPr>
            <w:tcW w:w="1118" w:type="pct"/>
            <w:vAlign w:val="center"/>
          </w:tcPr>
          <w:p w14:paraId="156AA36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Scaglione</w:t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caglione&lt;/Author&gt;&lt;Year&gt;2016&lt;/Year&gt;&lt;RecNum&gt;605&lt;/RecNum&gt;&lt;DisplayText&gt;&lt;style face="superscript"&gt;85&lt;/style&gt;&lt;/DisplayText&gt;&lt;record&gt;&lt;rec-number&gt;605&lt;/rec-number&gt;&lt;foreign-keys&gt;&lt;key app="EN" db-id="dfs0zsaxpwrdrpe0s5fv0erk9tpreser9v5a" timestamp="1733303661"&gt;605&lt;/key&gt;&lt;/foreign-keys&gt;&lt;ref-type name="Journal Article"&gt;17&lt;/ref-type&gt;&lt;contributors&gt;&lt;authors&gt;&lt;author&gt;Scaglione, Davide&lt;/author&gt;&lt;author&gt;Reyes-Chin-Wo, Sebastian&lt;/author&gt;&lt;author&gt;Acquadro, Alberto&lt;/author&gt;&lt;author&gt;Froenicke, Lutz&lt;/author&gt;&lt;author&gt;Portis, Ezio&lt;/author&gt;&lt;author&gt;Beitel, Christopher&lt;/author&gt;&lt;author&gt;Tirone, Matteo&lt;/author&gt;&lt;author&gt;Mauro, Rosario&lt;/author&gt;&lt;author&gt;Lo Monaco, Antonino&lt;/author&gt;&lt;author&gt;Mauromicale, Giovanni&lt;/author&gt;&lt;author&gt;Faccioli, Primetta&lt;/author&gt;&lt;author&gt;Cattivelli, Luigi&lt;/author&gt;&lt;author&gt;Rieseberg, Loren&lt;/author&gt;&lt;author&gt;Michelmore, Richard&lt;/author&gt;&lt;author&gt;Lanteri, Sergio&lt;/author&gt;&lt;/authors&gt;&lt;/contributors&gt;&lt;titles&gt;&lt;title&gt;&lt;style face="normal" font="default" size="100%"&gt;The genome sequence of the outbreeding globe artichoke constructed &lt;/style&gt;&lt;style face="italic" font="default" size="100%"&gt;de novo &lt;/style&gt;&lt;style face="normal" font="default" size="100%"&gt;incorporating a phase-aware low-pass sequencing strategy of F&lt;/style&gt;&lt;style face="subscript" font="default" size="100%"&gt;1 &lt;/style&gt;&lt;style face="normal" font="default" size="100%"&gt;progeny&lt;/style&gt;&lt;/title&gt;&lt;secondary-title&gt;Scientific Reports&lt;/secondary-title&gt;&lt;/titles&gt;&lt;periodical&gt;&lt;full-title&gt;Scientific Reports&lt;/full-title&gt;&lt;abbr-2&gt;Sci. Rep.&lt;/abbr-2&gt;&lt;/periodical&gt;&lt;volume&gt;6&lt;/volume&gt;&lt;dates&gt;&lt;year&gt;2016&lt;/year&gt;&lt;pub-dates&gt;&lt;date&gt;Jan 20&lt;/date&gt;&lt;/pub-dates&gt;&lt;/dates&gt;&lt;isbn&gt;2045-2322&lt;/isbn&gt;&lt;accession-num&gt;WOS:000368351800001&lt;/accession-num&gt;&lt;work-type&gt;Article&lt;/work-type&gt;&lt;urls&gt;&lt;related-urls&gt;&lt;url&gt;&lt;style face="underline" font="default" size="100%"&gt;&amp;lt;Go to ISI&amp;gt;://WOS:000368351800001&lt;/style&gt;&lt;/url&gt;&lt;/related-urls&gt;&lt;/urls&gt;&lt;custom7&gt;19427&lt;/custom7&gt;&lt;electronic-resource-num&gt;10.1038/srep1942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8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70A529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ENA: GCA_001531365</w:t>
            </w:r>
          </w:p>
        </w:tc>
      </w:tr>
      <w:tr w:rsidR="00C26E96" w:rsidRPr="003B363F" w14:paraId="1BD5F4C7" w14:textId="77777777">
        <w:trPr>
          <w:trHeight w:val="338"/>
        </w:trPr>
        <w:tc>
          <w:tcPr>
            <w:tcW w:w="1518" w:type="pct"/>
            <w:vAlign w:val="center"/>
          </w:tcPr>
          <w:p w14:paraId="476DAEE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arthamus tinctorius</w:t>
            </w:r>
          </w:p>
        </w:tc>
        <w:tc>
          <w:tcPr>
            <w:tcW w:w="1118" w:type="pct"/>
            <w:vAlign w:val="center"/>
          </w:tcPr>
          <w:p w14:paraId="55DAFC8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u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u&lt;/Author&gt;&lt;Year&gt;2021&lt;/Year&gt;&lt;RecNum&gt;366&lt;/RecNum&gt;&lt;DisplayText&gt;&lt;style face="superscript"&gt;86&lt;/style&gt;&lt;/DisplayText&gt;&lt;record&gt;&lt;rec-number&gt;366&lt;/rec-number&gt;&lt;foreign-keys&gt;&lt;key app="EN" db-id="dfs0zsaxpwrdrpe0s5fv0erk9tpreser9v5a" timestamp="1732073099"&gt;366&lt;/key&gt;&lt;/foreign-keys&gt;&lt;ref-type name="Journal Article"&gt;17&lt;/ref-type&gt;&lt;contributors&gt;&lt;authors&gt;&lt;author&gt;Wu, Zhihua&lt;/author&gt;&lt;author&gt;Liu, Hong&lt;/author&gt;&lt;author&gt;Zhan, Wei&lt;/author&gt;&lt;author&gt;Yu, Zhichao&lt;/author&gt;&lt;author&gt;Qin, Erdai&lt;/author&gt;&lt;author&gt;Liu, Shuo&lt;/author&gt;&lt;author&gt;Yang, Tiange&lt;/author&gt;&lt;author&gt;Xiang, Niyan&lt;/author&gt;&lt;author&gt;Kudrna, Dave&lt;/author&gt;&lt;author&gt;Chen, Yan&lt;/author&gt;&lt;author&gt;Lee, Seunghee&lt;/author&gt;&lt;author&gt;Li, Gang&lt;/author&gt;&lt;author&gt;Wing, Rod A.&lt;/author&gt;&lt;author&gt;Liu, Jiao&lt;/author&gt;&lt;author&gt;Xiong, Hairong&lt;/author&gt;&lt;author&gt;Xia, Chunjiao&lt;/author&gt;&lt;author&gt;Xing, Yongzhong&lt;/author&gt;&lt;author&gt;Zhang, Jianwei&lt;/author&gt;&lt;author&gt;Qin, Rui&lt;/author&gt;&lt;/authors&gt;&lt;/contributors&gt;&lt;titles&gt;&lt;title&gt;&lt;style face="normal" font="default" size="100%"&gt;The chromosome-scale reference genome of safflower (&lt;/style&gt;&lt;style face="italic" font="default" size="100%"&gt;Carthamus tinctorius&lt;/style&gt;&lt;style face="normal" font="default" size="100%"&gt;) provides insights into linoleic acid and flavonoid biosynthesis&lt;/style&gt;&lt;/title&gt;&lt;secondary-title&gt;Plant Biotechnology Journal&lt;/secondary-title&gt;&lt;/titles&gt;&lt;periodical&gt;&lt;full-title&gt;Plant Biotechnology Journal&lt;/full-title&gt;&lt;abbr-2&gt;Plant Biotechnol. J.&lt;/abbr-2&gt;&lt;/periodical&gt;&lt;pages&gt;1725–1742&lt;/pages&gt;&lt;volume&gt;19&lt;/volume&gt;&lt;number&gt;9&lt;/number&gt;&lt;dates&gt;&lt;year&gt;2021&lt;/year&gt;&lt;pub-dates&gt;&lt;date&gt;Sep&lt;/date&gt;&lt;/pub-dates&gt;&lt;/dates&gt;&lt;isbn&gt;1467-7644&lt;/isbn&gt;&lt;accession-num&gt;WOS:000637986300001&lt;/accession-num&gt;&lt;work-type&gt;Article&lt;/work-type&gt;&lt;urls&gt;&lt;related-urls&gt;&lt;url&gt;&lt;style face="underline" font="default" size="100%"&gt;&amp;lt;Go to ISI&amp;gt;://WOS:000637986300001&lt;/style&gt;&lt;/url&gt;&lt;/related-urls&gt;&lt;/urls&gt;&lt;electronic-resource-num&gt;10.1111/pbi.1358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8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D178F0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safflower.scuec.edu.cn/</w:t>
            </w:r>
          </w:p>
        </w:tc>
      </w:tr>
      <w:tr w:rsidR="00C26E96" w:rsidRPr="003B363F" w14:paraId="5A9132A4" w14:textId="77777777">
        <w:trPr>
          <w:trHeight w:val="338"/>
        </w:trPr>
        <w:tc>
          <w:tcPr>
            <w:tcW w:w="1518" w:type="pct"/>
            <w:vAlign w:val="center"/>
          </w:tcPr>
          <w:p w14:paraId="7A1C40D8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Taraxac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kok-saghyz</w:t>
            </w:r>
            <w:proofErr w:type="spellEnd"/>
          </w:p>
        </w:tc>
        <w:tc>
          <w:tcPr>
            <w:tcW w:w="1118" w:type="pct"/>
            <w:vAlign w:val="center"/>
          </w:tcPr>
          <w:p w14:paraId="28F0946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in </w:t>
            </w:r>
            <w:r w:rsidRPr="003B363F">
              <w:rPr>
                <w:i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Lin&lt;/Author&gt;&lt;Year&gt;2022&lt;/Year&gt;&lt;RecNum&gt;606&lt;/RecNum&gt;&lt;DisplayText&gt;&lt;style face="superscript"&gt;87&lt;/style&gt;&lt;/DisplayText&gt;&lt;record&gt;&lt;rec-number&gt;606&lt;/rec-number&gt;&lt;foreign-keys&gt;&lt;key app="EN" db-id="dfs0zsaxpwrdrpe0s5fv0erk9tpreser9v5a" timestamp="1733303661"&gt;606&lt;/key&gt;&lt;/foreign-keys&gt;&lt;ref-type name="Journal Article"&gt;17&lt;/ref-type&gt;&lt;contributors&gt;&lt;authors&gt;&lt;author&gt;Lin, Tao&lt;/author&gt;&lt;author&gt;Xu, Xia&lt;/author&gt;&lt;author&gt;Du, Huilong&lt;/author&gt;&lt;author&gt;Fan, Xiuli&lt;/author&gt;&lt;author&gt;Chen, Qingwen&lt;/author&gt;&lt;author&gt;Hai, Chunyan&lt;/author&gt;&lt;author&gt;Zhou, Zijian&lt;/author&gt;&lt;author&gt;Su, Xiao&lt;/author&gt;&lt;author&gt;Kou, Liquan&lt;/author&gt;&lt;author&gt;Gao, Qiang&lt;/author&gt;&lt;author&gt;Deng, Lingwei&lt;/author&gt;&lt;author&gt;Jiang, Jinsheng&lt;/author&gt;&lt;author&gt;You, Hanli&lt;/author&gt;&lt;author&gt;Ma, Yihua&lt;/author&gt;&lt;author&gt;Cheng, Zhukuan&lt;/author&gt;&lt;author&gt;Wang, Guodong&lt;/author&gt;&lt;author&gt;Liang, Chengzhi&lt;/author&gt;&lt;author&gt;Zhang, Guomin&lt;/author&gt;&lt;author&gt;Yu, Hong&lt;/author&gt;&lt;author&gt;Li, Jiayang&lt;/author&gt;&lt;/authors&gt;&lt;/contributors&gt;&lt;titles&gt;&lt;title&gt;&lt;style face="normal" font="default" size="100%"&gt;Extensive sequence divergence between the reference genomes of &lt;/style&gt;&lt;style face="italic" font="default" size="100%"&gt;Taraxacum kok-saghyz&lt;/style&gt;&lt;style face="normal" font="default" size="100%"&gt; and &lt;/style&gt;&lt;style face="italic" font="default" size="100%"&gt;Taraxacum mongolicum&lt;/style&gt;&lt;/title&gt;&lt;secondary-title&gt;Science China-Life Sciences&lt;/secondary-title&gt;&lt;/titles&gt;&lt;periodical&gt;&lt;full-title&gt;Science China-Life Sciences&lt;/full-title&gt;&lt;abbr-2&gt;Sci. china life Sci.&lt;/abbr-2&gt;&lt;/periodical&gt;&lt;pages&gt;515–528&lt;/pages&gt;&lt;volume&gt;65&lt;/volume&gt;&lt;number&gt;3&lt;/number&gt;&lt;dates&gt;&lt;year&gt;2022&lt;/year&gt;&lt;pub-dates&gt;&lt;date&gt;Mar&lt;/date&gt;&lt;/pub-dates&gt;&lt;/dates&gt;&lt;isbn&gt;1674-7305&lt;/isbn&gt;&lt;accession-num&gt;WOS:000733867700001&lt;/accession-num&gt;&lt;work-type&gt;Article&lt;/work-type&gt;&lt;urls&gt;&lt;related-urls&gt;&lt;url&gt;&lt;style face="underline" font="default" size="100%"&gt;&amp;lt;Go to ISI&amp;gt;://WOS:000733867700001&lt;/style&gt;&lt;/url&gt;&lt;/related-urls&gt;&lt;/urls&gt;&lt;electronic-resource-num&gt;10.1007/s11427-021-2033-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8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07A300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CNCB</w:t>
            </w:r>
            <w:r w:rsidRPr="003B363F">
              <w:rPr>
                <w:sz w:val="21"/>
                <w:szCs w:val="21"/>
              </w:rPr>
              <w:t xml:space="preserve"> project ID: PRJCA005187</w:t>
            </w:r>
          </w:p>
        </w:tc>
      </w:tr>
      <w:tr w:rsidR="00C26E96" w:rsidRPr="003B363F" w14:paraId="5E4BF7B1" w14:textId="77777777">
        <w:trPr>
          <w:trHeight w:val="338"/>
        </w:trPr>
        <w:tc>
          <w:tcPr>
            <w:tcW w:w="1518" w:type="pct"/>
            <w:vAlign w:val="center"/>
          </w:tcPr>
          <w:p w14:paraId="0F509CF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Lactuca sativa</w:t>
            </w:r>
          </w:p>
        </w:tc>
        <w:tc>
          <w:tcPr>
            <w:tcW w:w="1118" w:type="pct"/>
            <w:vAlign w:val="center"/>
          </w:tcPr>
          <w:p w14:paraId="22A26BF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Reyes-Chin-Wo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Reyes-Chin-Wo&lt;/Author&gt;&lt;Year&gt;2017&lt;/Year&gt;&lt;RecNum&gt;358&lt;/RecNum&gt;&lt;DisplayText&gt;&lt;style face="superscript"&gt;88&lt;/style&gt;&lt;/DisplayText&gt;&lt;record&gt;&lt;rec-number&gt;358&lt;/rec-number&gt;&lt;foreign-keys&gt;&lt;key app="EN" db-id="dfs0zsaxpwrdrpe0s5fv0erk9tpreser9v5a" timestamp="1732070268"&gt;358&lt;/key&gt;&lt;/foreign-keys&gt;&lt;ref-type name="Journal Article"&gt;17&lt;/ref-type&gt;&lt;contributors&gt;&lt;authors&gt;&lt;author&gt;Reyes-Chin-Wo, Sebastian&lt;/author&gt;&lt;author&gt;Wang, Zhiwen&lt;/author&gt;&lt;author&gt;Yang, Xinhua&lt;/author&gt;&lt;author&gt;Kozik, Alexander&lt;/author&gt;&lt;author&gt;Arikit, Siwaret&lt;/author&gt;&lt;author&gt;Song, Chi&lt;/author&gt;&lt;author&gt;Xia, Liangfeng&lt;/author&gt;&lt;author&gt;Froenicke, Lutz&lt;/author&gt;&lt;author&gt;Lavelle, Dean O.&lt;/author&gt;&lt;author&gt;Truco, Maria-Jose&lt;/author&gt;&lt;author&gt;Xia, Rui&lt;/author&gt;&lt;author&gt;Zhu, Shilin&lt;/author&gt;&lt;author&gt;Xu, Chunyan&lt;/author&gt;&lt;author&gt;Xu, Huaqin&lt;/author&gt;&lt;author&gt;Xu, Xun&lt;/author&gt;&lt;author&gt;Cox, Kyle&lt;/author&gt;&lt;author&gt;Korf, Ian&lt;/author&gt;&lt;author&gt;Meyers, Blake C.&lt;/author&gt;&lt;author&gt;Michelmore, Richard W.&lt;/author&gt;&lt;/authors&gt;&lt;/contributors&gt;&lt;titles&gt;&lt;title&gt;&lt;style face="normal" font="default" size="100%"&gt;Genome assembly with &lt;/style&gt;&lt;style face="italic" font="default" size="100%"&gt;in vitro&lt;/style&gt;&lt;style face="normal" font="default" size="100%"&gt; proximity ligation data and whole-genome triplication in lettuce&lt;/style&gt;&lt;/title&gt;&lt;secondary-title&gt;Nature Communications&lt;/secondary-title&gt;&lt;/titles&gt;&lt;periodical&gt;&lt;full-title&gt;Nature Communications&lt;/full-title&gt;&lt;abbr-2&gt;Nat. Commun.&lt;/abbr-2&gt;&lt;/periodical&gt;&lt;volume&gt;8&lt;/volume&gt;&lt;dates&gt;&lt;year&gt;2017&lt;/year&gt;&lt;pub-dates&gt;&lt;date&gt;Apr 12&lt;/date&gt;&lt;/pub-dates&gt;&lt;/dates&gt;&lt;accession-num&gt;WOS:000399082400001&lt;/accession-num&gt;&lt;work-type&gt;Article&lt;/work-type&gt;&lt;urls&gt;&lt;related-urls&gt;&lt;url&gt;&lt;style face="underline" font="default" size="100%"&gt;&amp;lt;Go to ISI&amp;gt;://WOS:000399082400001&lt;/style&gt;&lt;/url&gt;&lt;/related-urls&gt;&lt;/urls&gt;&lt;custom7&gt;14953&lt;/custom7&gt;&lt;electronic-resource-num&gt;10.1038/ncomms1495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8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C150AC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lgr.genomecenter.ucdavis.edu/</w:t>
            </w:r>
          </w:p>
        </w:tc>
      </w:tr>
      <w:tr w:rsidR="00C26E96" w:rsidRPr="003B363F" w14:paraId="054E9A7F" w14:textId="77777777">
        <w:trPr>
          <w:trHeight w:val="338"/>
        </w:trPr>
        <w:tc>
          <w:tcPr>
            <w:tcW w:w="1518" w:type="pct"/>
            <w:vAlign w:val="center"/>
          </w:tcPr>
          <w:p w14:paraId="236A3B5C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Chrysanthem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nankingense</w:t>
            </w:r>
            <w:proofErr w:type="spellEnd"/>
          </w:p>
        </w:tc>
        <w:tc>
          <w:tcPr>
            <w:tcW w:w="1118" w:type="pct"/>
            <w:vAlign w:val="center"/>
          </w:tcPr>
          <w:p w14:paraId="3D740E2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Song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ong&lt;/Author&gt;&lt;Year&gt;2018&lt;/Year&gt;&lt;RecNum&gt;359&lt;/RecNum&gt;&lt;DisplayText&gt;&lt;style face="superscript"&gt;89&lt;/style&gt;&lt;/DisplayText&gt;&lt;record&gt;&lt;rec-number&gt;359&lt;/rec-number&gt;&lt;foreign-keys&gt;&lt;key app="EN" db-id="dfs0zsaxpwrdrpe0s5fv0erk9tpreser9v5a" timestamp="1732070576"&gt;359&lt;/key&gt;&lt;/foreign-keys&gt;&lt;ref-type name="Journal Article"&gt;17&lt;/ref-type&gt;&lt;contributors&gt;&lt;authors&gt;&lt;author&gt;Song, Chi&lt;/author&gt;&lt;author&gt;Liu, Yifei&lt;/author&gt;&lt;author&gt;Song, Aiping&lt;/author&gt;&lt;author&gt;Dong, Gangqiang&lt;/author&gt;&lt;author&gt;Zhao, Hongbo&lt;/author&gt;&lt;author&gt;Sun, Wei&lt;/author&gt;&lt;author&gt;Ramakrishnan, Shyam&lt;/author&gt;&lt;author&gt;Wang, Ying&lt;/author&gt;&lt;author&gt;Wang, Shuaibin&lt;/author&gt;&lt;author&gt;Li, Tingzhao&lt;/author&gt;&lt;author&gt;Niu, Yan&lt;/author&gt;&lt;author&gt;Jiang, Jiafu&lt;/author&gt;&lt;author&gt;Dong, Bin&lt;/author&gt;&lt;author&gt;Xia, Ye&lt;/author&gt;&lt;author&gt;Chen, Sumei&lt;/author&gt;&lt;author&gt;Hu, Zhigang&lt;/author&gt;&lt;author&gt;Chen, Fadi&lt;/author&gt;&lt;author&gt;Chen, Shilin&lt;/author&gt;&lt;/authors&gt;&lt;/contributors&gt;&lt;titles&gt;&lt;title&gt;&lt;style face="normal" font="default" size="100%"&gt;The &lt;/style&gt;&lt;style face="italic" font="default" size="100%"&gt;Chrysanthemum nankingense&lt;/style&gt;&lt;style face="normal" font="default" size="100%"&gt; Genome Provides Insights into the Evolution and Diversification of Chrysanthemum Flowers and Medicinal Traits&lt;/style&gt;&lt;/title&gt;&lt;secondary-title&gt;Molecular Plant&lt;/secondary-title&gt;&lt;/titles&gt;&lt;periodical&gt;&lt;full-title&gt;Molecular Plant&lt;/full-title&gt;&lt;abbr-2&gt;Mol. plant&lt;/abbr-2&gt;&lt;/periodical&gt;&lt;pages&gt;1482–1491&lt;/pages&gt;&lt;volume&gt;11&lt;/volume&gt;&lt;number&gt;12&lt;/number&gt;&lt;dates&gt;&lt;year&gt;2018&lt;/year&gt;&lt;pub-dates&gt;&lt;date&gt;Dec 3&lt;/date&gt;&lt;/pub-dates&gt;&lt;/dates&gt;&lt;isbn&gt;1674-2052&lt;/isbn&gt;&lt;accession-num&gt;WOS:000451928100007&lt;/accession-num&gt;&lt;work-type&gt;Article&lt;/work-type&gt;&lt;urls&gt;&lt;related-urls&gt;&lt;url&gt;&lt;style face="underline" font="default" size="100%"&gt;&amp;lt;Go to ISI&amp;gt;://WOS:000451928100007&lt;/style&gt;&lt;/url&gt;&lt;/related-urls&gt;&lt;/urls&gt;&lt;electronic-resource-num&gt;10.1016/j.molp.2018.10.00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8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84F4D2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www.amwayabrc.com</w:t>
            </w:r>
          </w:p>
        </w:tc>
      </w:tr>
      <w:tr w:rsidR="00C26E96" w:rsidRPr="003B363F" w14:paraId="6A58F84B" w14:textId="77777777">
        <w:trPr>
          <w:trHeight w:val="338"/>
        </w:trPr>
        <w:tc>
          <w:tcPr>
            <w:tcW w:w="1518" w:type="pct"/>
            <w:vAlign w:val="center"/>
          </w:tcPr>
          <w:p w14:paraId="3389B3C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Helianthus annuus</w:t>
            </w:r>
          </w:p>
        </w:tc>
        <w:tc>
          <w:tcPr>
            <w:tcW w:w="1118" w:type="pct"/>
            <w:vAlign w:val="center"/>
          </w:tcPr>
          <w:p w14:paraId="44C1E71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Badouin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CYWRvdWluPC9BdXRob3I+PFllYXI+MjAxNzwvWWVhcj48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CYWRvdWluPC9BdXRob3I+PFllYXI+MjAxNzwvWWVhcj48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9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DCBB12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485481</w:t>
            </w:r>
          </w:p>
        </w:tc>
      </w:tr>
      <w:tr w:rsidR="00C26E96" w:rsidRPr="003B363F" w14:paraId="0F5441FC" w14:textId="77777777">
        <w:trPr>
          <w:trHeight w:val="338"/>
        </w:trPr>
        <w:tc>
          <w:tcPr>
            <w:tcW w:w="1518" w:type="pct"/>
            <w:vAlign w:val="center"/>
          </w:tcPr>
          <w:p w14:paraId="723A332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Stevi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rebaudiana</w:t>
            </w:r>
            <w:proofErr w:type="spellEnd"/>
          </w:p>
        </w:tc>
        <w:tc>
          <w:tcPr>
            <w:tcW w:w="1118" w:type="pct"/>
            <w:vAlign w:val="center"/>
          </w:tcPr>
          <w:p w14:paraId="3DC869A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X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Xu&lt;/Author&gt;&lt;Year&gt;2021&lt;/Year&gt;&lt;RecNum&gt;361&lt;/RecNum&gt;&lt;DisplayText&gt;&lt;style face="superscript"&gt;91&lt;/style&gt;&lt;/DisplayText&gt;&lt;record&gt;&lt;rec-number&gt;361&lt;/rec-number&gt;&lt;foreign-keys&gt;&lt;key app="EN" db-id="dfs0zsaxpwrdrpe0s5fv0erk9tpreser9v5a" timestamp="1732070932"&gt;361&lt;/key&gt;&lt;/foreign-keys&gt;&lt;ref-type name="Journal Article"&gt;17&lt;/ref-type&gt;&lt;contributors&gt;&lt;authors&gt;&lt;author&gt;Xu, Xiaoyang&lt;/author&gt;&lt;author&gt;Yuan, Haiyan&lt;/author&gt;&lt;author&gt;Yu, Xiaqing&lt;/author&gt;&lt;author&gt;Huang, Suzhen&lt;/author&gt;&lt;author&gt;Sun, Yuming&lt;/author&gt;&lt;author&gt;Zhang, Ting&lt;/author&gt;&lt;author&gt;Liu, Qingquan&lt;/author&gt;&lt;author&gt;Tong, Haiying&lt;/author&gt;&lt;author&gt;Zhang, Yongxia&lt;/author&gt;&lt;author&gt;Wang, Yinjie&lt;/author&gt;&lt;author&gt;Liu, Chunxiao&lt;/author&gt;&lt;author&gt;Wu, Lei&lt;/author&gt;&lt;author&gt;Hou, Menglan&lt;/author&gt;&lt;author&gt;Yang, Yongheng&lt;/author&gt;&lt;/authors&gt;&lt;/contributors&gt;&lt;titles&gt;&lt;title&gt;&lt;style face="normal" font="default" size="100%"&gt;The chromosome-level &lt;/style&gt;&lt;style face="italic" font="default" size="100%"&gt;Stevia&lt;/style&gt;&lt;style face="normal" font="default" size="100%"&gt; genome provides insights into steviol glycoside biosynthesis&lt;/style&gt;&lt;/title&gt;&lt;secondary-title&gt;Horticulture Research&lt;/secondary-title&gt;&lt;/titles&gt;&lt;periodical&gt;&lt;full-title&gt;Horticulture Research&lt;/full-title&gt;&lt;abbr-2&gt;Hortic. Res.&lt;/abbr-2&gt;&lt;/periodical&gt;&lt;volume&gt;8&lt;/volume&gt;&lt;number&gt;1&lt;/number&gt;&lt;dates&gt;&lt;year&gt;2021&lt;/year&gt;&lt;pub-dates&gt;&lt;date&gt;Dec&lt;/date&gt;&lt;/pub-dates&gt;&lt;/dates&gt;&lt;isbn&gt;2662-6810&lt;/isbn&gt;&lt;accession-num&gt;WOS:000693639900014&lt;/accession-num&gt;&lt;work-type&gt;Article&lt;/work-type&gt;&lt;urls&gt;&lt;related-urls&gt;&lt;url&gt;&lt;style face="underline" font="default" size="100%"&gt;&amp;lt;Go to ISI&amp;gt;://WOS:000693639900014&lt;/style&gt;&lt;/url&gt;&lt;/related-urls&gt;&lt;/urls&gt;&lt;custom7&gt;129&lt;/custom7&gt;&lt;electronic-resource-num&gt;10.1038/s41438-021-00565-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9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C8B193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6084/m9.figshare.14169491.v1</w:t>
            </w:r>
          </w:p>
        </w:tc>
      </w:tr>
      <w:tr w:rsidR="00C26E96" w:rsidRPr="003B363F" w14:paraId="138C4E10" w14:textId="77777777">
        <w:trPr>
          <w:trHeight w:val="338"/>
        </w:trPr>
        <w:tc>
          <w:tcPr>
            <w:tcW w:w="1518" w:type="pct"/>
            <w:vAlign w:val="center"/>
          </w:tcPr>
          <w:p w14:paraId="2E74079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lastRenderedPageBreak/>
              <w:t>Mikania micrantha</w:t>
            </w:r>
          </w:p>
        </w:tc>
        <w:tc>
          <w:tcPr>
            <w:tcW w:w="1118" w:type="pct"/>
            <w:vAlign w:val="center"/>
          </w:tcPr>
          <w:p w14:paraId="3453D15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i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MaXU8L0F1dGhvcj48WWVhcj4yMDIwPC9ZZWFyPjxSZWNO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MaXU8L0F1dGhvcj48WWVhcj4yMDIwPC9ZZWFyPjxSZWNO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9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E9209B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www.ncbi.nlm.nih.gov/datasets/genome/GCA_009363875.1/</w:t>
            </w:r>
          </w:p>
        </w:tc>
      </w:tr>
      <w:tr w:rsidR="00C26E96" w:rsidRPr="003B363F" w14:paraId="48798AAA" w14:textId="77777777">
        <w:trPr>
          <w:trHeight w:val="338"/>
        </w:trPr>
        <w:tc>
          <w:tcPr>
            <w:tcW w:w="1518" w:type="pct"/>
            <w:vAlign w:val="center"/>
          </w:tcPr>
          <w:p w14:paraId="089B6A5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Eucommi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ulmoides</w:t>
            </w:r>
            <w:proofErr w:type="spellEnd"/>
          </w:p>
        </w:tc>
        <w:tc>
          <w:tcPr>
            <w:tcW w:w="1118" w:type="pct"/>
            <w:vAlign w:val="center"/>
          </w:tcPr>
          <w:p w14:paraId="4D4B841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Wuyu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uyun&lt;/Author&gt;&lt;Year&gt;2018&lt;/Year&gt;&lt;RecNum&gt;363&lt;/RecNum&gt;&lt;DisplayText&gt;&lt;style face="superscript"&gt;93&lt;/style&gt;&lt;/DisplayText&gt;&lt;record&gt;&lt;rec-number&gt;363&lt;/rec-number&gt;&lt;foreign-keys&gt;&lt;key app="EN" db-id="dfs0zsaxpwrdrpe0s5fv0erk9tpreser9v5a" timestamp="1732072656"&gt;363&lt;/key&gt;&lt;/foreign-keys&gt;&lt;ref-type name="Journal Article"&gt;17&lt;/ref-type&gt;&lt;contributors&gt;&lt;authors&gt;&lt;author&gt;Wuyun, Ta-na&lt;/author&gt;&lt;author&gt;Wang, Lin&lt;/author&gt;&lt;author&gt;Liu, Huimin&lt;/author&gt;&lt;author&gt;Wang, Xuewen&lt;/author&gt;&lt;author&gt;Zhang, Liangsheng&lt;/author&gt;&lt;author&gt;Bennetzen, Jeffrey L.&lt;/author&gt;&lt;author&gt;Li, Tiezhu&lt;/author&gt;&lt;author&gt;Yang, Lirong&lt;/author&gt;&lt;author&gt;Liu, Panfeng&lt;/author&gt;&lt;author&gt;Du, Lanying&lt;/author&gt;&lt;author&gt;Wang, Lu&lt;/author&gt;&lt;author&gt;Huang, Mengzhen&lt;/author&gt;&lt;author&gt;Qing, Jun&lt;/author&gt;&lt;author&gt;Zhu, Lili&lt;/author&gt;&lt;author&gt;Bao, Wenquan&lt;/author&gt;&lt;author&gt;Li, Hongguo&lt;/author&gt;&lt;author&gt;Du, Qingxin&lt;/author&gt;&lt;author&gt;Zhu, Jingle&lt;/author&gt;&lt;author&gt;Yang, Hong&lt;/author&gt;&lt;author&gt;Yang, Shuguang&lt;/author&gt;&lt;author&gt;Liu, Hui&lt;/author&gt;&lt;author&gt;Yue, Hui&lt;/author&gt;&lt;author&gt;Hu, Jiang&lt;/author&gt;&lt;author&gt;Yu, Guoliang&lt;/author&gt;&lt;author&gt;Tian, Yu&lt;/author&gt;&lt;author&gt;Liang, Fan&lt;/author&gt;&lt;author&gt;Hu, Jingjing&lt;/author&gt;&lt;author&gt;Wang, Depeng&lt;/author&gt;&lt;author&gt;Gao, Ruiwen&lt;/author&gt;&lt;author&gt;Li, Dejun&lt;/author&gt;&lt;author&gt;Du, Hongyan&lt;/author&gt;&lt;/authors&gt;&lt;/contributors&gt;&lt;titles&gt;&lt;title&gt;The Hardy Rubber Tree Genome Provides Insights into the Evolution of Polyisoprene Biosynthesis&lt;/title&gt;&lt;secondary-title&gt;Molecular Plant&lt;/secondary-title&gt;&lt;/titles&gt;&lt;periodical&gt;&lt;full-title&gt;Molecular Plant&lt;/full-title&gt;&lt;abbr-2&gt;Mol. plant&lt;/abbr-2&gt;&lt;/periodical&gt;&lt;pages&gt;429–442&lt;/pages&gt;&lt;volume&gt;11&lt;/volume&gt;&lt;number&gt;3&lt;/number&gt;&lt;dates&gt;&lt;year&gt;2018&lt;/year&gt;&lt;pub-dates&gt;&lt;date&gt;Mar 5&lt;/date&gt;&lt;/pub-dates&gt;&lt;/dates&gt;&lt;isbn&gt;1674-2052&lt;/isbn&gt;&lt;accession-num&gt;WOS:000426964100010&lt;/accession-num&gt;&lt;work-type&gt;Article&lt;/work-type&gt;&lt;urls&gt;&lt;related-urls&gt;&lt;url&gt;&lt;style face="underline" font="default" size="100%"&gt;&amp;lt;Go to ISI&amp;gt;://WOS:000426964100010&lt;/style&gt;&lt;/url&gt;&lt;/related-urls&gt;&lt;/urls&gt;&lt;electronic-resource-num&gt;10.1016/j.molp.2017.11.01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9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517433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CNCB GWH: GWHBISF00000000</w:t>
            </w:r>
          </w:p>
        </w:tc>
      </w:tr>
      <w:tr w:rsidR="00C26E96" w:rsidRPr="003B363F" w14:paraId="2AFD8F8E" w14:textId="77777777">
        <w:trPr>
          <w:trHeight w:val="338"/>
        </w:trPr>
        <w:tc>
          <w:tcPr>
            <w:tcW w:w="1518" w:type="pct"/>
            <w:vAlign w:val="center"/>
          </w:tcPr>
          <w:p w14:paraId="79C969C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Coffe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anephora</w:t>
            </w:r>
            <w:proofErr w:type="spellEnd"/>
          </w:p>
        </w:tc>
        <w:tc>
          <w:tcPr>
            <w:tcW w:w="1118" w:type="pct"/>
            <w:vAlign w:val="center"/>
          </w:tcPr>
          <w:p w14:paraId="3EEB14B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Denoeud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EZW5vZXVkPC9BdXRob3I+PFllYXI+MjAxNDwvWWVhcj48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EZW5vZXVkPC9BdXRob3I+PFllYXI+MjAxNDwvWWVhcj48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9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B857C4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coffee-genome.org/download</w:t>
            </w:r>
          </w:p>
        </w:tc>
      </w:tr>
      <w:tr w:rsidR="00C26E96" w:rsidRPr="003B363F" w14:paraId="7C94501A" w14:textId="77777777">
        <w:trPr>
          <w:trHeight w:val="338"/>
        </w:trPr>
        <w:tc>
          <w:tcPr>
            <w:tcW w:w="1518" w:type="pct"/>
            <w:vAlign w:val="center"/>
          </w:tcPr>
          <w:p w14:paraId="5C78F34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hiococc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alba</w:t>
            </w:r>
          </w:p>
        </w:tc>
        <w:tc>
          <w:tcPr>
            <w:tcW w:w="1118" w:type="pct"/>
            <w:vAlign w:val="center"/>
          </w:tcPr>
          <w:p w14:paraId="271AE46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a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Lau&lt;/Author&gt;&lt;Year&gt;2020&lt;/Year&gt;&lt;RecNum&gt;365&lt;/RecNum&gt;&lt;DisplayText&gt;&lt;style face="superscript"&gt;95&lt;/style&gt;&lt;/DisplayText&gt;&lt;record&gt;&lt;rec-number&gt;365&lt;/rec-number&gt;&lt;foreign-keys&gt;&lt;key app="EN" db-id="dfs0zsaxpwrdrpe0s5fv0erk9tpreser9v5a" timestamp="1732072921"&gt;365&lt;/key&gt;&lt;/foreign-keys&gt;&lt;ref-type name="Journal Article"&gt;17&lt;/ref-type&gt;&lt;contributors&gt;&lt;authors&gt;&lt;author&gt;Lau, Kin H.&lt;/author&gt;&lt;author&gt;Bhat, Wajid Waheed&lt;/author&gt;&lt;author&gt;Hamilton, John P.&lt;/author&gt;&lt;author&gt;Wood, Joshua C.&lt;/author&gt;&lt;author&gt;Vaillancourt, Brieanne&lt;/author&gt;&lt;author&gt;Wiegert-Rininger, Krystle&lt;/author&gt;&lt;author&gt;Newton, Linsey&lt;/author&gt;&lt;author&gt;Hamberger, Britta&lt;/author&gt;&lt;author&gt;Holmes, Daniel&lt;/author&gt;&lt;author&gt;Hamberger, Bjoern&lt;/author&gt;&lt;author&gt;Buell, C. Robin&lt;/author&gt;&lt;/authors&gt;&lt;/contributors&gt;&lt;titles&gt;&lt;title&gt;&lt;style face="normal" font="default" size="100%"&gt;Genome assembly of &lt;/style&gt;&lt;style face="italic" font="default" size="100%"&gt;Chiococca alba&lt;/style&gt;&lt;style face="normal" font="default" size="100%"&gt; uncovers key enzymes involved in the biosynthesis of unusual terpenoids&lt;/style&gt;&lt;/title&gt;&lt;secondary-title&gt;DNA Research&lt;/secondary-title&gt;&lt;/titles&gt;&lt;periodical&gt;&lt;full-title&gt;DNA Research&lt;/full-title&gt;&lt;abbr-2&gt;Dna Res.&lt;/abbr-2&gt;&lt;/periodical&gt;&lt;volume&gt;27&lt;/volume&gt;&lt;number&gt;3&lt;/number&gt;&lt;dates&gt;&lt;year&gt;2020&lt;/year&gt;&lt;pub-dates&gt;&lt;date&gt;Jun&lt;/date&gt;&lt;/pub-dates&gt;&lt;/dates&gt;&lt;isbn&gt;1340-2838&lt;/isbn&gt;&lt;accession-num&gt;WOS:000577169400001&lt;/accession-num&gt;&lt;work-type&gt;Article&lt;/work-type&gt;&lt;urls&gt;&lt;related-urls&gt;&lt;url&gt;&lt;style face="underline" font="default" size="100%"&gt;&amp;lt;Go to ISI&amp;gt;://WOS:000577169400001&lt;/style&gt;&lt;/url&gt;&lt;/related-urls&gt;&lt;/urls&gt;&lt;custom7&gt;dsaa013&lt;/custom7&gt;&lt;electronic-resource-num&gt;10.1093/dnares/dsaa01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9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DBA3BC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00000000r</w:t>
            </w:r>
          </w:p>
        </w:tc>
      </w:tr>
      <w:tr w:rsidR="00C26E96" w:rsidRPr="003B363F" w14:paraId="4DE2573A" w14:textId="77777777">
        <w:trPr>
          <w:trHeight w:val="338"/>
        </w:trPr>
        <w:tc>
          <w:tcPr>
            <w:tcW w:w="1518" w:type="pct"/>
            <w:vAlign w:val="center"/>
          </w:tcPr>
          <w:p w14:paraId="60D1FD9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Gelsemium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sempervirens</w:t>
            </w:r>
          </w:p>
        </w:tc>
        <w:tc>
          <w:tcPr>
            <w:tcW w:w="1118" w:type="pct"/>
            <w:vAlign w:val="center"/>
          </w:tcPr>
          <w:p w14:paraId="72FA655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Franke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ranke&lt;/Author&gt;&lt;Year&gt;2019&lt;/Year&gt;&lt;RecNum&gt;368&lt;/RecNum&gt;&lt;DisplayText&gt;&lt;style face="superscript"&gt;96&lt;/style&gt;&lt;/DisplayText&gt;&lt;record&gt;&lt;rec-number&gt;368&lt;/rec-number&gt;&lt;foreign-keys&gt;&lt;key app="EN" db-id="dfs0zsaxpwrdrpe0s5fv0erk9tpreser9v5a" timestamp="1732073491"&gt;368&lt;/key&gt;&lt;/foreign-keys&gt;&lt;ref-type name="Journal Article"&gt;17&lt;/ref-type&gt;&lt;contributors&gt;&lt;authors&gt;&lt;author&gt;Franke, Jakob&lt;/author&gt;&lt;author&gt;Kim, Jeongwoon&lt;/author&gt;&lt;author&gt;Hamilton, John P.&lt;/author&gt;&lt;author&gt;Zhao, Dongyan&lt;/author&gt;&lt;author&gt;Pham, Gina M.&lt;/author&gt;&lt;author&gt;Wiegert-Rininger, Krystle&lt;/author&gt;&lt;author&gt;Crisovan, Emily&lt;/author&gt;&lt;author&gt;Newton, Linsey&lt;/author&gt;&lt;author&gt;Vaillancourt, Brieanne&lt;/author&gt;&lt;author&gt;Tatsis, Evangelos&lt;/author&gt;&lt;author&gt;Buell, C. Robin&lt;/author&gt;&lt;author&gt;O&amp;apos;Connor, Sarah E.&lt;/author&gt;&lt;/authors&gt;&lt;/contributors&gt;&lt;titles&gt;&lt;title&gt;&lt;style face="normal" font="default" size="100%"&gt;Gene Discovery in &lt;/style&gt;&lt;style face="italic" font="default" size="100%"&gt;Gelsemium&lt;/style&gt;&lt;style face="normal" font="default" size="100%"&gt; Highlights Conserved Gene Clusters in Monoterpene Indole Alkaloid Biosynthesis&lt;/style&gt;&lt;/title&gt;&lt;secondary-title&gt;Chembiochem&lt;/secondary-title&gt;&lt;/titles&gt;&lt;periodical&gt;&lt;full-title&gt;Chembiochem&lt;/full-title&gt;&lt;abbr-2&gt;Chembiochem&lt;/abbr-2&gt;&lt;/periodical&gt;&lt;pages&gt;83–87&lt;/pages&gt;&lt;volume&gt;20&lt;/volume&gt;&lt;number&gt;1&lt;/number&gt;&lt;dates&gt;&lt;year&gt;2019&lt;/year&gt;&lt;pub-dates&gt;&lt;date&gt;Jan 2&lt;/date&gt;&lt;/pub-dates&gt;&lt;/dates&gt;&lt;isbn&gt;1439-4227&lt;/isbn&gt;&lt;accession-num&gt;WOS:000454686400014&lt;/accession-num&gt;&lt;work-type&gt;Article&lt;/work-type&gt;&lt;urls&gt;&lt;related-urls&gt;&lt;url&gt;&lt;style face="underline" font="default" size="100%"&gt;&amp;lt;Go to ISI&amp;gt;://WOS:000454686400014&lt;/style&gt;&lt;/url&gt;&lt;/related-urls&gt;&lt;/urls&gt;&lt;electronic-resource-num&gt;10.1002/cbic.20180059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96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0B0EB27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genomevolution.org/CoGe/SearchResults.pl?s=Gelsemium%20sempervirens&amp;p=genome</w:t>
            </w:r>
          </w:p>
        </w:tc>
      </w:tr>
      <w:tr w:rsidR="00C26E96" w:rsidRPr="003B363F" w14:paraId="0E8CC7E7" w14:textId="77777777">
        <w:trPr>
          <w:trHeight w:val="338"/>
        </w:trPr>
        <w:tc>
          <w:tcPr>
            <w:tcW w:w="1518" w:type="pct"/>
            <w:vAlign w:val="center"/>
          </w:tcPr>
          <w:p w14:paraId="7F39228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alotropis gigantea</w:t>
            </w:r>
          </w:p>
        </w:tc>
        <w:tc>
          <w:tcPr>
            <w:tcW w:w="1118" w:type="pct"/>
            <w:vAlign w:val="center"/>
          </w:tcPr>
          <w:p w14:paraId="4DEED32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oopes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oopes&lt;/Author&gt;&lt;Year&gt;2018&lt;/Year&gt;&lt;RecNum&gt;367&lt;/RecNum&gt;&lt;DisplayText&gt;&lt;style face="superscript"&gt;97&lt;/style&gt;&lt;/DisplayText&gt;&lt;record&gt;&lt;rec-number&gt;367&lt;/rec-number&gt;&lt;foreign-keys&gt;&lt;key app="EN" db-id="dfs0zsaxpwrdrpe0s5fv0erk9tpreser9v5a" timestamp="1732073212"&gt;367&lt;/key&gt;&lt;/foreign-keys&gt;&lt;ref-type name="Journal Article"&gt;17&lt;/ref-type&gt;&lt;contributors&gt;&lt;authors&gt;&lt;author&gt;Hoopes, Genevieve M.&lt;/author&gt;&lt;author&gt;Hamilton, John P.&lt;/author&gt;&lt;author&gt;Kim, Jeongwoon&lt;/author&gt;&lt;author&gt;Zhao, Dongyan&lt;/author&gt;&lt;author&gt;Wiegert-Rininger, Krystle&lt;/author&gt;&lt;author&gt;Crisovan, Emily&lt;/author&gt;&lt;author&gt;Buell, C. Robin&lt;/author&gt;&lt;/authors&gt;&lt;/contributors&gt;&lt;titles&gt;&lt;title&gt;&lt;style face="normal" font="default" size="100%"&gt;Genome Assembly and Annotation of the Medicinal Plant &lt;/style&gt;&lt;style face="italic" font="default" size="100%"&gt;Calotropis gigantea&lt;/style&gt;&lt;style face="normal" font="default" size="100%"&gt;, a Producer of Anticancer and Antimalarial Cardenolides&lt;/style&gt;&lt;/title&gt;&lt;secondary-title&gt;G3-Genes Genomes Genetics&lt;/secondary-title&gt;&lt;/titles&gt;&lt;periodical&gt;&lt;full-title&gt;G3-Genes Genomes Genetics&lt;/full-title&gt;&lt;abbr-2&gt;G3-Genes Genom. Genet.&lt;/abbr-2&gt;&lt;/periodical&gt;&lt;pages&gt;385–391&lt;/pages&gt;&lt;volume&gt;8&lt;/volume&gt;&lt;number&gt;2&lt;/number&gt;&lt;dates&gt;&lt;year&gt;2018&lt;/year&gt;&lt;pub-dates&gt;&lt;date&gt;Feb&lt;/date&gt;&lt;/pub-dates&gt;&lt;/dates&gt;&lt;isbn&gt;2160-1836&lt;/isbn&gt;&lt;accession-num&gt;WOS:000424125200002&lt;/accession-num&gt;&lt;work-type&gt;Article&lt;/work-type&gt;&lt;urls&gt;&lt;related-urls&gt;&lt;url&gt;&lt;style face="underline" font="default" size="100%"&gt;&amp;lt;Go to ISI&amp;gt;://WOS:000424125200002&lt;/style&gt;&lt;/url&gt;&lt;/related-urls&gt;&lt;/urls&gt;&lt;electronic-resource-num&gt;10.1534/g3.117.300331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9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E26B8C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fk41r</w:t>
            </w:r>
          </w:p>
        </w:tc>
      </w:tr>
      <w:tr w:rsidR="00C26E96" w:rsidRPr="003B363F" w14:paraId="48780DE3" w14:textId="77777777">
        <w:trPr>
          <w:trHeight w:val="338"/>
        </w:trPr>
        <w:tc>
          <w:tcPr>
            <w:tcW w:w="1518" w:type="pct"/>
            <w:vAlign w:val="center"/>
          </w:tcPr>
          <w:p w14:paraId="49DD8F3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atharanthus roseus</w:t>
            </w:r>
          </w:p>
        </w:tc>
        <w:tc>
          <w:tcPr>
            <w:tcW w:w="1118" w:type="pct"/>
            <w:vAlign w:val="center"/>
          </w:tcPr>
          <w:p w14:paraId="53CBB72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Kellner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Kellner&lt;/Author&gt;&lt;Year&gt;2015&lt;/Year&gt;&lt;RecNum&gt;370&lt;/RecNum&gt;&lt;DisplayText&gt;&lt;style face="superscript"&gt;98&lt;/style&gt;&lt;/DisplayText&gt;&lt;record&gt;&lt;rec-number&gt;370&lt;/rec-number&gt;&lt;foreign-keys&gt;&lt;key app="EN" db-id="dfs0zsaxpwrdrpe0s5fv0erk9tpreser9v5a" timestamp="1732074141"&gt;370&lt;/key&gt;&lt;/foreign-keys&gt;&lt;ref-type name="Journal Article"&gt;17&lt;/ref-type&gt;&lt;contributors&gt;&lt;authors&gt;&lt;author&gt;Kellner, Franziska&lt;/author&gt;&lt;author&gt;Kim, Jeongwoon&lt;/author&gt;&lt;author&gt;Clavijo, Bernardo J.&lt;/author&gt;&lt;author&gt;Hamilton, John P.&lt;/author&gt;&lt;author&gt;Childs, Kevin L.&lt;/author&gt;&lt;author&gt;Vaillancourt, Brieanne&lt;/author&gt;&lt;author&gt;Cepela, Jason&lt;/author&gt;&lt;author&gt;Habermann, Marc&lt;/author&gt;&lt;author&gt;Steuernagel, Burkhard&lt;/author&gt;&lt;author&gt;Clissold, Leah&lt;/author&gt;&lt;author&gt;McLay, Kirsten&lt;/author&gt;&lt;author&gt;Buell, Carol Robin&lt;/author&gt;&lt;author&gt;O&amp;apos;Connor, Sarah E.&lt;/author&gt;&lt;/authors&gt;&lt;/contributors&gt;&lt;titles&gt;&lt;title&gt;Genome-guided investigation of plant natural product biosynthesis&lt;/title&gt;&lt;secondary-title&gt;Plant Journal&lt;/secondary-title&gt;&lt;/titles&gt;&lt;periodical&gt;&lt;full-title&gt;Plant Journal&lt;/full-title&gt;&lt;abbr-2&gt;Plant J.&lt;/abbr-2&gt;&lt;/periodical&gt;&lt;pages&gt;680–692&lt;/pages&gt;&lt;volume&gt;82&lt;/volume&gt;&lt;number&gt;4&lt;/number&gt;&lt;dates&gt;&lt;year&gt;2015&lt;/year&gt;&lt;pub-dates&gt;&lt;date&gt;May&lt;/date&gt;&lt;/pub-dates&gt;&lt;/dates&gt;&lt;isbn&gt;0960-7412&lt;/isbn&gt;&lt;accession-num&gt;WOS:000354288500012&lt;/accession-num&gt;&lt;work-type&gt;Article&lt;/work-type&gt;&lt;urls&gt;&lt;related-urls&gt;&lt;url&gt;&lt;style face="underline" font="default" size="100%"&gt;&amp;lt;Go to ISI&amp;gt;://WOS:000354288500012&lt;/style&gt;&lt;/url&gt;&lt;/related-urls&gt;&lt;/urls&gt;&lt;electronic-resource-num&gt;10.1111/tpj.1282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9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93D1C6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atadryad.org/stash/dataset/doi:10.5061/dryad.hs593</w:t>
            </w:r>
          </w:p>
        </w:tc>
      </w:tr>
      <w:tr w:rsidR="00C26E96" w:rsidRPr="003B363F" w14:paraId="111A4A3A" w14:textId="77777777">
        <w:trPr>
          <w:trHeight w:val="338"/>
        </w:trPr>
        <w:tc>
          <w:tcPr>
            <w:tcW w:w="1518" w:type="pct"/>
            <w:vAlign w:val="center"/>
          </w:tcPr>
          <w:p w14:paraId="40B98F3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Lithosperm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rythrorhizon</w:t>
            </w:r>
            <w:proofErr w:type="spellEnd"/>
          </w:p>
        </w:tc>
        <w:tc>
          <w:tcPr>
            <w:tcW w:w="1118" w:type="pct"/>
            <w:vAlign w:val="center"/>
          </w:tcPr>
          <w:p w14:paraId="29B7EAF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Auber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Auber&lt;/Author&gt;&lt;Year&gt;2020&lt;/Year&gt;&lt;RecNum&gt;371&lt;/RecNum&gt;&lt;DisplayText&gt;&lt;style face="superscript"&gt;99&lt;/style&gt;&lt;/DisplayText&gt;&lt;record&gt;&lt;rec-number&gt;371&lt;/rec-number&gt;&lt;foreign-keys&gt;&lt;key app="EN" db-id="dfs0zsaxpwrdrpe0s5fv0erk9tpreser9v5a" timestamp="1732074251"&gt;371&lt;/key&gt;&lt;/foreign-keys&gt;&lt;ref-type name="Journal Article"&gt;17&lt;/ref-type&gt;&lt;contributors&gt;&lt;authors&gt;&lt;author&gt;Auber, Robert P.&lt;/author&gt;&lt;author&gt;Suttiyut, Thiti&lt;/author&gt;&lt;author&gt;McCoy, Rachel M.&lt;/author&gt;&lt;author&gt;Ghaste, Manoj&lt;/author&gt;&lt;author&gt;Crook, Joseph W.&lt;/author&gt;&lt;author&gt;Pendleton, Amanda L.&lt;/author&gt;&lt;author&gt;Widhalm, Joshua R.&lt;/author&gt;&lt;author&gt;Wisecaver, Jennifer H.&lt;/author&gt;&lt;/authors&gt;&lt;/contributors&gt;&lt;titles&gt;&lt;title&gt;&lt;style face="normal" font="default" size="100%"&gt;Hybrid &lt;/style&gt;&lt;style face="italic" font="default" size="100%"&gt;de novo&lt;/style&gt;&lt;style face="normal" font="default" size="100%"&gt; genome assembly of red gromwell (&lt;/style&gt;&lt;style face="italic" font="default" size="100%"&gt;Lithospermum erythrorhizon&lt;/style&gt;&lt;style face="normal" font="default" size="100%"&gt;) reveals evolutionary insight into shikonin biosynthesis&lt;/style&gt;&lt;/title&gt;&lt;secondary-title&gt;Horticulture research&lt;/secondary-title&gt;&lt;/titles&gt;&lt;periodical&gt;&lt;full-title&gt;Horticulture Research&lt;/full-title&gt;&lt;abbr-2&gt;Hortic. Res.&lt;/abbr-2&gt;&lt;/periodical&gt;&lt;pages&gt;82&lt;/pages&gt;&lt;volume&gt;7&lt;/volume&gt;&lt;number&gt;1&lt;/number&gt;&lt;dates&gt;&lt;year&gt;2020&lt;/year&gt;&lt;pub-dates&gt;&lt;date&gt;2020 Jun&lt;/date&gt;&lt;/pub-dates&gt;&lt;/dates&gt;&lt;isbn&gt;2662-6810&lt;/isbn&gt;&lt;accession-num&gt;MEDLINE:34059629&lt;/accession-num&gt;&lt;urls&gt;&lt;related-urls&gt;&lt;url&gt;&lt;style face="underline" font="default" size="100%"&gt;&amp;lt;Go to ISI&amp;gt;://MEDLINE:34059629&lt;/style&gt;&lt;/url&gt;&lt;/related-urls&gt;&lt;/urls&gt;&lt;electronic-resource-num&gt;10.1038/s41438-020-0301-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9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FBE42E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596998</w:t>
            </w:r>
          </w:p>
        </w:tc>
      </w:tr>
      <w:tr w:rsidR="00C26E96" w:rsidRPr="003B363F" w14:paraId="693DB51B" w14:textId="77777777">
        <w:trPr>
          <w:trHeight w:val="338"/>
        </w:trPr>
        <w:tc>
          <w:tcPr>
            <w:tcW w:w="1518" w:type="pct"/>
            <w:vAlign w:val="center"/>
          </w:tcPr>
          <w:p w14:paraId="389E5B8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apsicum annuum</w:t>
            </w:r>
          </w:p>
        </w:tc>
        <w:tc>
          <w:tcPr>
            <w:tcW w:w="1118" w:type="pct"/>
            <w:vAlign w:val="center"/>
          </w:tcPr>
          <w:p w14:paraId="2E2A165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Kim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LaW08L0F1dGhvcj48WWVhcj4yMDE0PC9ZZWFyPjxSZWNO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LaW08L0F1dGhvcj48WWVhcj4yMDE0PC9ZZWFyPjxSZWNO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0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FA71E2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GenBank: ASJV00000000</w:t>
            </w:r>
          </w:p>
        </w:tc>
      </w:tr>
      <w:tr w:rsidR="00C26E96" w:rsidRPr="003B363F" w14:paraId="21DC0D1A" w14:textId="77777777">
        <w:trPr>
          <w:trHeight w:val="338"/>
        </w:trPr>
        <w:tc>
          <w:tcPr>
            <w:tcW w:w="1518" w:type="pct"/>
            <w:vAlign w:val="center"/>
          </w:tcPr>
          <w:p w14:paraId="7F59CA4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Nicotian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ttenuata</w:t>
            </w:r>
            <w:proofErr w:type="spellEnd"/>
          </w:p>
        </w:tc>
        <w:tc>
          <w:tcPr>
            <w:tcW w:w="1118" w:type="pct"/>
            <w:vAlign w:val="center"/>
          </w:tcPr>
          <w:p w14:paraId="32B3426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X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Xu&lt;/Author&gt;&lt;Year&gt;2017&lt;/Year&gt;&lt;RecNum&gt;373&lt;/RecNum&gt;&lt;DisplayText&gt;&lt;style face="superscript"&gt;101&lt;/style&gt;&lt;/DisplayText&gt;&lt;record&gt;&lt;rec-number&gt;373&lt;/rec-number&gt;&lt;foreign-keys&gt;&lt;key app="EN" db-id="dfs0zsaxpwrdrpe0s5fv0erk9tpreser9v5a" timestamp="1732075886"&gt;373&lt;/key&gt;&lt;/foreign-keys&gt;&lt;ref-type name="Journal Article"&gt;17&lt;/ref-type&gt;&lt;contributors&gt;&lt;authors&gt;&lt;author&gt;Xu, Shuqing&lt;/author&gt;&lt;author&gt;Brockmoeller, Thomas&lt;/author&gt;&lt;author&gt;Navarro-Quezada, Aura&lt;/author&gt;&lt;author&gt;Kuhl, Heiner&lt;/author&gt;&lt;author&gt;Gase, Klaus&lt;/author&gt;&lt;author&gt;Ling, Zhihao&lt;/author&gt;&lt;author&gt;Zhou, Wenwu&lt;/author&gt;&lt;author&gt;Kreitzer, Christoph&lt;/author&gt;&lt;author&gt;Stanke, Mario&lt;/author&gt;&lt;author&gt;Tang, Haibao&lt;/author&gt;&lt;author&gt;Lyons, Eric&lt;/author&gt;&lt;author&gt;Pandey, Priyanka&lt;/author&gt;&lt;author&gt;Pandey, Shree P.&lt;/author&gt;&lt;author&gt;Timmermann, Bernd&lt;/author&gt;&lt;author&gt;Gaquerel, Emmanuel&lt;/author&gt;&lt;author&gt;Baldwin, Ian T.&lt;/author&gt;&lt;/authors&gt;&lt;/contributors&gt;&lt;titles&gt;&lt;title&gt;Wild tobacco genomes reveal the evolution of nicotine biosynthesi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abbr-2&gt;P. Natl. Acad. Sci. Usa.&lt;/abbr-2&gt;&lt;/periodical&gt;&lt;pages&gt;6133–6138&lt;/pages&gt;&lt;volume&gt;114&lt;/volume&gt;&lt;number&gt;23&lt;/number&gt;&lt;dates&gt;&lt;year&gt;2017&lt;/year&gt;&lt;pub-dates&gt;&lt;date&gt;Jun 6&lt;/date&gt;&lt;/pub-dates&gt;&lt;/dates&gt;&lt;isbn&gt;0027-8424&lt;/isbn&gt;&lt;accession-num&gt;WOS:000402703800084&lt;/accession-num&gt;&lt;work-type&gt;Article&lt;/work-type&gt;&lt;urls&gt;&lt;related-urls&gt;&lt;url&gt;&lt;style face="underline" font="default" size="100%"&gt;&amp;lt;Go to ISI&amp;gt;://WOS:000402703800084&lt;/style&gt;&lt;/url&gt;&lt;/related-urls&gt;&lt;/urls&gt;&lt;electronic-resource-num&gt;10.1073/pnas.170007311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0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207D75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317743</w:t>
            </w:r>
          </w:p>
        </w:tc>
      </w:tr>
      <w:tr w:rsidR="00C26E96" w:rsidRPr="003B363F" w14:paraId="01AA203D" w14:textId="77777777">
        <w:trPr>
          <w:trHeight w:val="338"/>
        </w:trPr>
        <w:tc>
          <w:tcPr>
            <w:tcW w:w="1518" w:type="pct"/>
            <w:vAlign w:val="center"/>
          </w:tcPr>
          <w:p w14:paraId="11EF6DA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Petuni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inflata</w:t>
            </w:r>
            <w:proofErr w:type="spellEnd"/>
          </w:p>
        </w:tc>
        <w:tc>
          <w:tcPr>
            <w:tcW w:w="1118" w:type="pct"/>
            <w:vAlign w:val="center"/>
          </w:tcPr>
          <w:p w14:paraId="294E2C8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Bombarely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Cb21iYXJlbHk8L0F1dGhvcj48WWVhcj4yMDE2PC9ZZWFy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Cb21iYXJlbHk8L0F1dGhvcj48WWVhcj4yMDE2PC9ZZWFy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0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71026B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solgenomics.net/organism/Petunia_inflata/genome</w:t>
            </w:r>
          </w:p>
        </w:tc>
      </w:tr>
      <w:tr w:rsidR="00C26E96" w:rsidRPr="003B363F" w14:paraId="6D3C5378" w14:textId="77777777">
        <w:trPr>
          <w:trHeight w:val="338"/>
        </w:trPr>
        <w:tc>
          <w:tcPr>
            <w:tcW w:w="1518" w:type="pct"/>
            <w:vAlign w:val="center"/>
          </w:tcPr>
          <w:p w14:paraId="76A36AE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Solan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pennellii</w:t>
            </w:r>
            <w:proofErr w:type="spellEnd"/>
          </w:p>
        </w:tc>
        <w:tc>
          <w:tcPr>
            <w:tcW w:w="1118" w:type="pct"/>
            <w:vAlign w:val="center"/>
          </w:tcPr>
          <w:p w14:paraId="7648CFD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Bolger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Cb2xnZXI8L0F1dGhvcj48WWVhcj4yMDE0PC9ZZWFyPjxS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Cb2xnZXI8L0F1dGhvcj48WWVhcj4yMDE0PC9ZZWFyPjxS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0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25B8CF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www.plabipd.de/portal/solanum-pennellii</w:t>
            </w:r>
          </w:p>
        </w:tc>
      </w:tr>
      <w:tr w:rsidR="00C26E96" w:rsidRPr="003B363F" w14:paraId="2F808CD0" w14:textId="77777777">
        <w:trPr>
          <w:trHeight w:val="338"/>
        </w:trPr>
        <w:tc>
          <w:tcPr>
            <w:tcW w:w="1518" w:type="pct"/>
            <w:vAlign w:val="center"/>
          </w:tcPr>
          <w:p w14:paraId="3E5B1E1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uscut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australis</w:t>
            </w:r>
          </w:p>
        </w:tc>
        <w:tc>
          <w:tcPr>
            <w:tcW w:w="1118" w:type="pct"/>
            <w:vAlign w:val="center"/>
          </w:tcPr>
          <w:p w14:paraId="489DA5E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Su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un&lt;/Author&gt;&lt;Year&gt;2018&lt;/Year&gt;&lt;RecNum&gt;376&lt;/RecNum&gt;&lt;DisplayText&gt;&lt;style face="superscript"&gt;104&lt;/style&gt;&lt;/DisplayText&gt;&lt;record&gt;&lt;rec-number&gt;376&lt;/rec-number&gt;&lt;foreign-keys&gt;&lt;key app="EN" db-id="dfs0zsaxpwrdrpe0s5fv0erk9tpreser9v5a" timestamp="1732076312"&gt;376&lt;/key&gt;&lt;/foreign-keys&gt;&lt;ref-type name="Journal Article"&gt;17&lt;/ref-type&gt;&lt;contributors&gt;&lt;authors&gt;&lt;author&gt;Sun, Guiling&lt;/author&gt;&lt;author&gt;Xu, Yuxing&lt;/author&gt;&lt;author&gt;Liu, Hui&lt;/author&gt;&lt;author&gt;Sun, Ting&lt;/author&gt;&lt;author&gt;Zhang, Jingxiong&lt;/author&gt;&lt;author&gt;Hettenhausen, Christian&lt;/author&gt;&lt;author&gt;Shen, Guojing&lt;/author&gt;&lt;author&gt;Qi, Jinfeng&lt;/author&gt;&lt;author&gt;Qin, Yan&lt;/author&gt;&lt;author&gt;Li, Jing&lt;/author&gt;&lt;author&gt;Wang, Lei&lt;/author&gt;&lt;author&gt;Chang, Wei&lt;/author&gt;&lt;author&gt;Guo, Zhenhua&lt;/author&gt;&lt;author&gt;Baldwin, Ian T.&lt;/author&gt;&lt;author&gt;Wu, Jianqiang&lt;/author&gt;&lt;/authors&gt;&lt;/contributors&gt;&lt;titles&gt;&lt;title&gt;&lt;style face="normal" font="default" size="100%"&gt;Large-scale gene losses underlie the genome evolution of parasitic plant &lt;/style&gt;&lt;style face="italic" font="default" size="100%"&gt;Cuscuta australis&lt;/style&gt;&lt;/title&gt;&lt;secondary-title&gt;Nature Communications&lt;/secondary-title&gt;&lt;/titles&gt;&lt;periodical&gt;&lt;full-title&gt;Nature Communications&lt;/full-title&gt;&lt;abbr-2&gt;Nat. Commun.&lt;/abbr-2&gt;&lt;/periodical&gt;&lt;volume&gt;9&lt;/volume&gt;&lt;dates&gt;&lt;year&gt;2018&lt;/year&gt;&lt;pub-dates&gt;&lt;date&gt;Jul 11&lt;/date&gt;&lt;/pub-dates&gt;&lt;/dates&gt;&lt;accession-num&gt;WOS:000438197600009&lt;/accession-num&gt;&lt;work-type&gt;Article&lt;/work-type&gt;&lt;urls&gt;&lt;related-urls&gt;&lt;url&gt;&lt;style face="underline" font="default" size="100%"&gt;&amp;lt;Go to ISI&amp;gt;://WOS:000438197600009&lt;/style&gt;&lt;/url&gt;&lt;/related-urls&gt;&lt;/urls&gt;&lt;custom7&gt;2683&lt;/custom7&gt;&lt;electronic-resource-num&gt;10.1038/s41467-018-04721-8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0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2F36BE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groups.english.kib.cas.cn/epb/dgd/</w:t>
            </w:r>
          </w:p>
        </w:tc>
      </w:tr>
      <w:tr w:rsidR="00C26E96" w:rsidRPr="003B363F" w14:paraId="304E4DDB" w14:textId="77777777">
        <w:trPr>
          <w:trHeight w:val="338"/>
        </w:trPr>
        <w:tc>
          <w:tcPr>
            <w:tcW w:w="1518" w:type="pct"/>
            <w:vAlign w:val="center"/>
          </w:tcPr>
          <w:p w14:paraId="71A6CAF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Ipomoea nil</w:t>
            </w:r>
          </w:p>
        </w:tc>
        <w:tc>
          <w:tcPr>
            <w:tcW w:w="1118" w:type="pct"/>
            <w:vAlign w:val="center"/>
          </w:tcPr>
          <w:p w14:paraId="26C684C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oshino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Ib3NoaW5vPC9BdXRob3I+PFllYXI+MjAxNjwvWWVhcj48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Ib3NoaW5vPC9BdXRob3I+PFllYXI+MjAxNjwvWWVhcj48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0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8DFE48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GenBank: </w:t>
            </w:r>
            <w:r w:rsidRPr="003B363F">
              <w:rPr>
                <w:sz w:val="21"/>
                <w:szCs w:val="21"/>
              </w:rPr>
              <w:t>GCA_001879475</w:t>
            </w:r>
          </w:p>
        </w:tc>
      </w:tr>
      <w:tr w:rsidR="00C26E96" w:rsidRPr="003B363F" w14:paraId="7BC6BED3" w14:textId="77777777">
        <w:trPr>
          <w:trHeight w:val="338"/>
        </w:trPr>
        <w:tc>
          <w:tcPr>
            <w:tcW w:w="1518" w:type="pct"/>
            <w:vAlign w:val="center"/>
          </w:tcPr>
          <w:p w14:paraId="470DA35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Olea europaea</w:t>
            </w:r>
          </w:p>
        </w:tc>
        <w:tc>
          <w:tcPr>
            <w:tcW w:w="1118" w:type="pct"/>
            <w:vAlign w:val="center"/>
          </w:tcPr>
          <w:p w14:paraId="7140708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Unver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VbnZlcjwvQXV0aG9yPjxZZWFyPjIwMTc8L1llYXI+PFJl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VbnZlcjwvQXV0aG9yPjxZZWFyPjIwMTc8L1llYXI+PFJl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0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02A247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GenBank: </w:t>
            </w:r>
            <w:r w:rsidRPr="003B363F">
              <w:rPr>
                <w:sz w:val="21"/>
                <w:szCs w:val="21"/>
              </w:rPr>
              <w:t>MSRW00000000</w:t>
            </w:r>
          </w:p>
        </w:tc>
      </w:tr>
      <w:tr w:rsidR="00C26E96" w:rsidRPr="003B363F" w14:paraId="351C5A00" w14:textId="77777777">
        <w:trPr>
          <w:trHeight w:val="338"/>
        </w:trPr>
        <w:tc>
          <w:tcPr>
            <w:tcW w:w="1518" w:type="pct"/>
            <w:vAlign w:val="center"/>
          </w:tcPr>
          <w:p w14:paraId="1293A8A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Boe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hygrometrica</w:t>
            </w:r>
            <w:proofErr w:type="spellEnd"/>
          </w:p>
        </w:tc>
        <w:tc>
          <w:tcPr>
            <w:tcW w:w="1118" w:type="pct"/>
            <w:vAlign w:val="center"/>
          </w:tcPr>
          <w:p w14:paraId="45BAD0C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Xiao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YaWFvPC9BdXRob3I+PFllYXI+MjAxNTwvWWVhcj48UmVj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YaWFvPC9BdXRob3I+PFllYXI+MjAxNTwvWWVhcj48UmVj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0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AE883F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GenBank: </w:t>
            </w:r>
            <w:r w:rsidRPr="003B363F">
              <w:rPr>
                <w:sz w:val="21"/>
                <w:szCs w:val="21"/>
              </w:rPr>
              <w:t>GCA_001598015</w:t>
            </w:r>
          </w:p>
        </w:tc>
      </w:tr>
      <w:tr w:rsidR="00C26E96" w:rsidRPr="003B363F" w14:paraId="5AB53BC2" w14:textId="77777777">
        <w:trPr>
          <w:trHeight w:val="338"/>
        </w:trPr>
        <w:tc>
          <w:tcPr>
            <w:tcW w:w="1518" w:type="pct"/>
            <w:vAlign w:val="center"/>
          </w:tcPr>
          <w:p w14:paraId="1BB58AB8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ntirrhinum majus</w:t>
            </w:r>
          </w:p>
        </w:tc>
        <w:tc>
          <w:tcPr>
            <w:tcW w:w="1118" w:type="pct"/>
            <w:vAlign w:val="center"/>
          </w:tcPr>
          <w:p w14:paraId="1E976AB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i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MaTwvQXV0aG9yPjxZZWFyPjIwMTk8L1llYXI+PFJlY051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MaTwvQXV0aG9yPjxZZWFyPjIwMTk8L1llYXI+PFJlY051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0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1E5DF5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bioinfo.sibs.ac.cn/Am</w:t>
            </w:r>
          </w:p>
        </w:tc>
      </w:tr>
      <w:tr w:rsidR="00C26E96" w:rsidRPr="003B363F" w14:paraId="1A93BD12" w14:textId="77777777">
        <w:trPr>
          <w:trHeight w:val="338"/>
        </w:trPr>
        <w:tc>
          <w:tcPr>
            <w:tcW w:w="1518" w:type="pct"/>
            <w:vAlign w:val="center"/>
          </w:tcPr>
          <w:p w14:paraId="75C25BB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Sesamum indicum</w:t>
            </w:r>
          </w:p>
        </w:tc>
        <w:tc>
          <w:tcPr>
            <w:tcW w:w="1118" w:type="pct"/>
            <w:vAlign w:val="center"/>
          </w:tcPr>
          <w:p w14:paraId="3C44637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ang&lt;/Author&gt;&lt;Year&gt;2023&lt;/Year&gt;&lt;RecNum&gt;381&lt;/RecNum&gt;&lt;DisplayText&gt;&lt;style face="superscript"&gt;109&lt;/style&gt;&lt;/DisplayText&gt;&lt;record&gt;&lt;rec-number&gt;381&lt;/rec-number&gt;&lt;foreign-keys&gt;&lt;key app="EN" db-id="dfs0zsaxpwrdrpe0s5fv0erk9tpreser9v5a" timestamp="1732077191"&gt;381&lt;/key&gt;&lt;/foreign-keys&gt;&lt;ref-type name="Journal Article"&gt;17&lt;/ref-type&gt;&lt;contributors&gt;&lt;authors&gt;&lt;author&gt;Wang, Xiao&lt;/author&gt;&lt;author&gt;Wang, Sen&lt;/author&gt;&lt;author&gt;Lin, Qiang&lt;/author&gt;&lt;author&gt;Lu, Jianjun&lt;/author&gt;&lt;author&gt;Lv, Shiyou&lt;/author&gt;&lt;author&gt;Zhang, Yanxin&lt;/author&gt;&lt;author&gt;Wang, Xuefang&lt;/author&gt;&lt;author&gt;Fan, Wei&lt;/author&gt;&lt;author&gt;Liu, Wanfei&lt;/author&gt;&lt;author&gt;Zhang, Liangxiao&lt;/author&gt;&lt;author&gt;Zhang, Xiurong&lt;/author&gt;&lt;author&gt;You, Jun&lt;/author&gt;&lt;author&gt;Cui, Peng&lt;/author&gt;&lt;author&gt;Li, Peiwu&lt;/author&gt;&lt;/authors&gt;&lt;/contributors&gt;&lt;titles&gt;&lt;title&gt;The wild allotetraploid sesame genome provides novel insights into evolution and lignan biosynthesis&lt;/title&gt;&lt;secondary-title&gt;Journal of Advanced Research&lt;/secondary-title&gt;&lt;/titles&gt;&lt;periodical&gt;&lt;full-title&gt;Journal of Advanced Research&lt;/full-title&gt;&lt;abbr-2&gt;J. Adv. Res.&lt;/abbr-2&gt;&lt;/periodical&gt;&lt;pages&gt;13–24&lt;/pages&gt;&lt;volume&gt;50&lt;/volume&gt;&lt;dates&gt;&lt;year&gt;2023&lt;/year&gt;&lt;pub-dates&gt;&lt;date&gt;Aug&lt;/date&gt;&lt;/pub-dates&gt;&lt;/dates&gt;&lt;isbn&gt;2090-1232&lt;/isbn&gt;&lt;accession-num&gt;WOS:001049518500001&lt;/accession-num&gt;&lt;work-type&gt;Article&lt;/work-type&gt;&lt;urls&gt;&lt;related-urls&gt;&lt;url&gt;&lt;style face="underline" font="default" size="100%"&gt;&amp;lt;Go to ISI&amp;gt;://WOS:001049518500001&lt;/style&gt;&lt;/url&gt;&lt;/related-urls&gt;&lt;/urls&gt;&lt;electronic-resource-num&gt;10.1016/j.jare.2022.10.00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0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6A81E0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790654</w:t>
            </w:r>
          </w:p>
        </w:tc>
      </w:tr>
      <w:tr w:rsidR="00C26E96" w:rsidRPr="003B363F" w14:paraId="5E444D92" w14:textId="77777777">
        <w:trPr>
          <w:trHeight w:val="338"/>
        </w:trPr>
        <w:tc>
          <w:tcPr>
            <w:tcW w:w="1518" w:type="pct"/>
            <w:vAlign w:val="center"/>
          </w:tcPr>
          <w:p w14:paraId="30C9119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vicennia marina</w:t>
            </w:r>
          </w:p>
        </w:tc>
        <w:tc>
          <w:tcPr>
            <w:tcW w:w="1118" w:type="pct"/>
            <w:vAlign w:val="center"/>
          </w:tcPr>
          <w:p w14:paraId="2CB399B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e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e&lt;/Author&gt;&lt;Year&gt;2020&lt;/Year&gt;&lt;RecNum&gt;382&lt;/RecNum&gt;&lt;DisplayText&gt;&lt;style face="superscript"&gt;110&lt;/style&gt;&lt;/DisplayText&gt;&lt;record&gt;&lt;rec-number&gt;382&lt;/rec-number&gt;&lt;foreign-keys&gt;&lt;key app="EN" db-id="dfs0zsaxpwrdrpe0s5fv0erk9tpreser9v5a" timestamp="1732077431"&gt;382&lt;/key&gt;&lt;/foreign-keys&gt;&lt;ref-type name="Journal Article"&gt;17&lt;/ref-type&gt;&lt;contributors&gt;&lt;authors&gt;&lt;author&gt;He, Ziwen&lt;/author&gt;&lt;author&gt;Xu, Shaohua&lt;/author&gt;&lt;author&gt;Zhang, Zhang&lt;/author&gt;&lt;author&gt;Guo, Wuxia&lt;/author&gt;&lt;author&gt;Lyu, Haomin&lt;/author&gt;&lt;author&gt;Zhong, Cairong&lt;/author&gt;&lt;author&gt;Boufford, David E.&lt;/author&gt;&lt;author&gt;Duke, Norman C.&lt;/author&gt;&lt;author&gt;Shi, Suhua&lt;/author&gt;&lt;author&gt;Int Mangrove, Consortium&lt;/author&gt;&lt;/authors&gt;&lt;/contributors&gt;&lt;titles&gt;&lt;title&gt;Convergent adaptation of the genomes of woody plants at the land-sea interface&lt;/title&gt;&lt;secondary-title&gt;National Science Review&lt;/secondary-title&gt;&lt;/titles&gt;&lt;periodical&gt;&lt;full-title&gt;National Science Review&lt;/full-title&gt;&lt;abbr-2&gt;Natl. Sci. Rev.&lt;/abbr-2&gt;&lt;/periodical&gt;&lt;pages&gt;978–993&lt;/pages&gt;&lt;volume&gt;7&lt;/volume&gt;&lt;number&gt;6&lt;/number&gt;&lt;dates&gt;&lt;year&gt;2020&lt;/year&gt;&lt;pub-dates&gt;&lt;date&gt;Jun&lt;/date&gt;&lt;/pub-dates&gt;&lt;/dates&gt;&lt;isbn&gt;2095-5138&lt;/isbn&gt;&lt;accession-num&gt;WOS:000544175300005&lt;/accession-num&gt;&lt;work-type&gt;Article&lt;/work-type&gt;&lt;urls&gt;&lt;related-urls&gt;&lt;url&gt;&lt;style face="underline" font="default" size="100%"&gt;&amp;lt;Go to ISI&amp;gt;://WOS:000544175300005&lt;/style&gt;&lt;/url&gt;&lt;/related-urls&gt;&lt;/urls&gt;&lt;electronic-resource-num&gt;10.1093/nsr/nwaa02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11D5B4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evolution.sysu.edu.cn/Sequences.html</w:t>
            </w:r>
          </w:p>
        </w:tc>
      </w:tr>
      <w:tr w:rsidR="00C26E96" w:rsidRPr="003B363F" w14:paraId="6C3DC542" w14:textId="77777777">
        <w:trPr>
          <w:trHeight w:val="338"/>
        </w:trPr>
        <w:tc>
          <w:tcPr>
            <w:tcW w:w="1518" w:type="pct"/>
            <w:vAlign w:val="center"/>
          </w:tcPr>
          <w:p w14:paraId="7D60C78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trobilanthe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usia</w:t>
            </w:r>
            <w:proofErr w:type="spellEnd"/>
          </w:p>
        </w:tc>
        <w:tc>
          <w:tcPr>
            <w:tcW w:w="1118" w:type="pct"/>
            <w:vAlign w:val="center"/>
          </w:tcPr>
          <w:p w14:paraId="04D2B9F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X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Xu&lt;/Author&gt;&lt;Year&gt;2020&lt;/Year&gt;&lt;RecNum&gt;383&lt;/RecNum&gt;&lt;DisplayText&gt;&lt;style face="superscript"&gt;111&lt;/style&gt;&lt;/DisplayText&gt;&lt;record&gt;&lt;rec-number&gt;383&lt;/rec-number&gt;&lt;foreign-keys&gt;&lt;key app="EN" db-id="dfs0zsaxpwrdrpe0s5fv0erk9tpreser9v5a" timestamp="1732077546"&gt;383&lt;/key&gt;&lt;/foreign-keys&gt;&lt;ref-type name="Journal Article"&gt;17&lt;/ref-type&gt;&lt;contributors&gt;&lt;authors&gt;&lt;author&gt;Xu, Wei&lt;/author&gt;&lt;author&gt;Zhang, Libin&lt;/author&gt;&lt;author&gt;Cunningham, Anthony B.&lt;/author&gt;&lt;author&gt;Li, Shan&lt;/author&gt;&lt;author&gt;Zhuang, Huifu&lt;/author&gt;&lt;author&gt;Wang, Yuhua&lt;/author&gt;&lt;author&gt;Liu, Aizhong&lt;/author&gt;&lt;/authors&gt;&lt;/contributors&gt;&lt;titles&gt;&lt;title&gt;&lt;style face="normal" font="default" size="100%"&gt;Blue genome: chromosome-scale genome reveals the evolutionary and molecular basis of indigo biosynthesis in &lt;/style&gt;&lt;style face="italic" font="default" size="100%"&gt;Strobilanthes cusia&lt;/style&gt;&lt;/title&gt;&lt;secondary-title&gt;Plant Journal&lt;/secondary-title&gt;&lt;/titles&gt;&lt;periodical&gt;&lt;full-title&gt;Plant Journal&lt;/full-title&gt;&lt;abbr-2&gt;Plant J.&lt;/abbr-2&gt;&lt;/periodical&gt;&lt;pages&gt;864–879&lt;/pages&gt;&lt;volume&gt;104&lt;/volume&gt;&lt;number&gt;4&lt;/number&gt;&lt;dates&gt;&lt;year&gt;2020&lt;/year&gt;&lt;pub-dates&gt;&lt;date&gt;Nov&lt;/date&gt;&lt;/pub-dates&gt;&lt;/dates&gt;&lt;isbn&gt;0960-7412&lt;/isbn&gt;&lt;accession-num&gt;WOS:000585890800001&lt;/accession-num&gt;&lt;work-type&gt;Article&lt;/work-type&gt;&lt;urls&gt;&lt;related-urls&gt;&lt;url&gt;&lt;style face="underline" font="default" size="100%"&gt;&amp;lt;Go to ISI&amp;gt;://WOS:000585890800001&lt;/style&gt;&lt;/url&gt;&lt;/related-urls&gt;&lt;/urls&gt;&lt;electronic-resource-num&gt;10.1111/tpj.1499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336112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indigoid-plant.iflora.cn</w:t>
            </w:r>
          </w:p>
        </w:tc>
      </w:tr>
      <w:tr w:rsidR="00C26E96" w:rsidRPr="003B363F" w14:paraId="0BFFDC26" w14:textId="77777777">
        <w:trPr>
          <w:trHeight w:val="338"/>
        </w:trPr>
        <w:tc>
          <w:tcPr>
            <w:tcW w:w="1518" w:type="pct"/>
            <w:vAlign w:val="center"/>
          </w:tcPr>
          <w:p w14:paraId="18C573FC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Handroanthu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impetiginosus</w:t>
            </w:r>
            <w:proofErr w:type="spellEnd"/>
          </w:p>
        </w:tc>
        <w:tc>
          <w:tcPr>
            <w:tcW w:w="1118" w:type="pct"/>
            <w:vAlign w:val="center"/>
          </w:tcPr>
          <w:p w14:paraId="69FF398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Silva-Junior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ilva-Junior&lt;/Author&gt;&lt;Year&gt;2017&lt;/Year&gt;&lt;RecNum&gt;384&lt;/RecNum&gt;&lt;DisplayText&gt;&lt;style face="superscript"&gt;112&lt;/style&gt;&lt;/DisplayText&gt;&lt;record&gt;&lt;rec-number&gt;384&lt;/rec-number&gt;&lt;foreign-keys&gt;&lt;key app="EN" db-id="dfs0zsaxpwrdrpe0s5fv0erk9tpreser9v5a" timestamp="1732078297"&gt;384&lt;/key&gt;&lt;/foreign-keys&gt;&lt;ref-type name="Journal Article"&gt;17&lt;/ref-type&gt;&lt;contributors&gt;&lt;authors&gt;&lt;author&gt;Silva-Junior, Orzenil Bonfim&lt;/author&gt;&lt;author&gt;Grattapaglia, Dario&lt;/author&gt;&lt;author&gt;Novaes, Evandro&lt;/author&gt;&lt;author&gt;Collevatti, Rosane G.&lt;/author&gt;&lt;/authors&gt;&lt;/contributors&gt;&lt;titles&gt;&lt;title&gt;&lt;style face="normal" font="default" size="100%"&gt;Genome assembly of the Pink Ipe (&lt;/style&gt;&lt;style face="italic" font="default" size="100%"&gt;Handroanthus impetiginosus&lt;/style&gt;&lt;style face="normal" font="default" size="100%"&gt;, &lt;/style&gt;&lt;style face="italic" font="default" size="100%"&gt;Bignoniaceae&lt;/style&gt;&lt;style face="normal" font="default" size="100%"&gt;), a highly valued, ecologically keystone Neotropical timber forest tree&lt;/style&gt;&lt;/title&gt;&lt;secondary-title&gt;Gigascience&lt;/secondary-title&gt;&lt;/titles&gt;&lt;periodical&gt;&lt;full-title&gt;Gigascience&lt;/full-title&gt;&lt;abbr-2&gt;Gigascience&lt;/abbr-2&gt;&lt;/periodical&gt;&lt;volume&gt;7&lt;/volume&gt;&lt;number&gt;1&lt;/number&gt;&lt;dates&gt;&lt;year&gt;2017&lt;/year&gt;&lt;pub-dates&gt;&lt;date&gt;Dec 13&lt;/date&gt;&lt;/pub-dates&gt;&lt;/dates&gt;&lt;isbn&gt;2047-217X&lt;/isbn&gt;&lt;accession-num&gt;WOS:000425087100001&lt;/accession-num&gt;&lt;work-type&gt;Article; Data Paper&lt;/work-type&gt;&lt;urls&gt;&lt;related-urls&gt;&lt;url&gt;&lt;style face="underline" font="default" size="100%"&gt;&amp;lt;Go to ISI&amp;gt;://WOS:000425087100001&lt;/style&gt;&lt;/url&gt;&lt;/related-urls&gt;&lt;/urls&gt;&lt;custom7&gt;gix125&lt;/custom7&gt;&lt;electronic-resource-num&gt;10.1093/gigascience/gix12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F4EC59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sz w:val="21"/>
                <w:szCs w:val="21"/>
              </w:rPr>
              <w:t>GigaDB</w:t>
            </w:r>
            <w:proofErr w:type="spellEnd"/>
            <w:r w:rsidRPr="003B363F">
              <w:rPr>
                <w:sz w:val="21"/>
                <w:szCs w:val="21"/>
              </w:rPr>
              <w:t xml:space="preserve"> ID: 100379</w:t>
            </w:r>
          </w:p>
        </w:tc>
      </w:tr>
      <w:tr w:rsidR="00C26E96" w:rsidRPr="003B363F" w14:paraId="13B23DC5" w14:textId="77777777">
        <w:trPr>
          <w:trHeight w:val="338"/>
        </w:trPr>
        <w:tc>
          <w:tcPr>
            <w:tcW w:w="1518" w:type="pct"/>
            <w:vAlign w:val="center"/>
          </w:tcPr>
          <w:p w14:paraId="71AD55A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Jacarand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mimosifolia</w:t>
            </w:r>
            <w:proofErr w:type="spellEnd"/>
          </w:p>
        </w:tc>
        <w:tc>
          <w:tcPr>
            <w:tcW w:w="1118" w:type="pct"/>
            <w:vAlign w:val="center"/>
          </w:tcPr>
          <w:p w14:paraId="21BAC15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ang&lt;/Author&gt;&lt;Year&gt;2021&lt;/Year&gt;&lt;RecNum&gt;385&lt;/RecNum&gt;&lt;DisplayText&gt;&lt;style face="superscript"&gt;113&lt;/style&gt;&lt;/DisplayText&gt;&lt;record&gt;&lt;rec-number&gt;385&lt;/rec-number&gt;&lt;foreign-keys&gt;&lt;key app="EN" db-id="dfs0zsaxpwrdrpe0s5fv0erk9tpreser9v5a" timestamp="1732078433"&gt;385&lt;/key&gt;&lt;/foreign-keys&gt;&lt;ref-type name="Journal Article"&gt;17&lt;/ref-type&gt;&lt;contributors&gt;&lt;authors&gt;&lt;author&gt;Wang, Mingcheng&lt;/author&gt;&lt;author&gt;Zhang, Lei&lt;/author&gt;&lt;author&gt;Wang, Zhiqiang&lt;/author&gt;&lt;/authors&gt;&lt;/contributors&gt;&lt;titles&gt;&lt;title&gt;&lt;style face="normal" font="default" size="100%"&gt;Chromosomal-Level Reference Genome of the Neotropical Tree &lt;/style&gt;&lt;style face="italic" font="default" size="100%"&gt;Jacaranda mimosifolia&lt;/style&gt;&lt;style face="normal" font="default" size="100%"&gt; D. Don&lt;/style&gt;&lt;/title&gt;&lt;secondary-title&gt;Genome Biology and Evolution&lt;/secondary-title&gt;&lt;/titles&gt;&lt;periodical&gt;&lt;full-title&gt;Genome Biology and Evolution&lt;/full-title&gt;&lt;abbr-2&gt;Genome Biol. Evol.&lt;/abbr-2&gt;&lt;/periodical&gt;&lt;volume&gt;13&lt;/volume&gt;&lt;number&gt;6&lt;/number&gt;&lt;dates&gt;&lt;year&gt;2021&lt;/year&gt;&lt;pub-dates&gt;&lt;date&gt;Jun&lt;/date&gt;&lt;/pub-dates&gt;&lt;/dates&gt;&lt;isbn&gt;1759-6653&lt;/isbn&gt;&lt;accession-num&gt;WOS:000670919400014&lt;/accession-num&gt;&lt;work-type&gt;Article&lt;/work-type&gt;&lt;urls&gt;&lt;related-urls&gt;&lt;url&gt;&lt;style face="underline" font="default" size="100%"&gt;&amp;lt;Go to ISI&amp;gt;://WOS:000670919400014&lt;/style&gt;&lt;/url&gt;&lt;/related-urls&gt;&lt;/urls&gt;&lt;custom7&gt;evab094&lt;/custom7&gt;&lt;electronic-resource-num&gt;10.1093/gbe/evab09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497841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6084/m9.figshare.14379086.v1.</w:t>
            </w:r>
          </w:p>
        </w:tc>
      </w:tr>
      <w:tr w:rsidR="00C26E96" w:rsidRPr="003B363F" w14:paraId="56CA3DDA" w14:textId="77777777">
        <w:trPr>
          <w:trHeight w:val="338"/>
        </w:trPr>
        <w:tc>
          <w:tcPr>
            <w:tcW w:w="1518" w:type="pct"/>
            <w:vAlign w:val="center"/>
          </w:tcPr>
          <w:p w14:paraId="37F86DE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Mimulus guttatus</w:t>
            </w:r>
          </w:p>
        </w:tc>
        <w:tc>
          <w:tcPr>
            <w:tcW w:w="1118" w:type="pct"/>
            <w:vAlign w:val="center"/>
          </w:tcPr>
          <w:p w14:paraId="509C3D3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Hellste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ellsten&lt;/Author&gt;&lt;Year&gt;2013&lt;/Year&gt;&lt;RecNum&gt;386&lt;/RecNum&gt;&lt;DisplayText&gt;&lt;style face="superscript"&gt;114&lt;/style&gt;&lt;/DisplayText&gt;&lt;record&gt;&lt;rec-number&gt;386&lt;/rec-number&gt;&lt;foreign-keys&gt;&lt;key app="EN" db-id="dfs0zsaxpwrdrpe0s5fv0erk9tpreser9v5a" timestamp="1732078698"&gt;386&lt;/key&gt;&lt;/foreign-keys&gt;&lt;ref-type name="Journal Article"&gt;17&lt;/ref-type&gt;&lt;contributors&gt;&lt;authors&gt;&lt;author&gt;Hellsten, Uffe&lt;/author&gt;&lt;author&gt;Wright, Kevin M.&lt;/author&gt;&lt;author&gt;Jenkins, Jerry&lt;/author&gt;&lt;author&gt;Shu, Shengqiang&lt;/author&gt;&lt;author&gt;Yuan, Yaowu&lt;/author&gt;&lt;author&gt;Wessler, Susan R.&lt;/author&gt;&lt;author&gt;Schmutz, Jeremy&lt;/author&gt;&lt;author&gt;Willis, John H.&lt;/author&gt;&lt;author&gt;Rokhsar, Daniel S.&lt;/author&gt;&lt;/authors&gt;&lt;/contributors&gt;&lt;titles&gt;&lt;title&gt;&lt;style face="normal" font="default" size="100%"&gt;Fine-scale variation in meiotic recombination in &lt;/style&gt;&lt;style face="italic" font="default" size="100%"&gt;Mimulus&lt;/style&gt;&lt;style face="normal" font="default" size="100%"&gt; inferred from population shotgun sequencing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abbr-2&gt;P. Natl. Acad. Sci. Usa.&lt;/abbr-2&gt;&lt;/periodical&gt;&lt;pages&gt;19478–19482&lt;/pages&gt;&lt;volume&gt;110&lt;/volume&gt;&lt;number&gt;48&lt;/number&gt;&lt;dates&gt;&lt;year&gt;2013&lt;/year&gt;&lt;pub-dates&gt;&lt;date&gt;Nov 26&lt;/date&gt;&lt;/pub-dates&gt;&lt;/dates&gt;&lt;isbn&gt;0027-8424&lt;/isbn&gt;&lt;accession-num&gt;WOS:000327390400079&lt;/accession-num&gt;&lt;work-type&gt;Article&lt;/work-type&gt;&lt;urls&gt;&lt;related-urls&gt;&lt;url&gt;&lt;style face="underline" font="default" size="100%"&gt;&amp;lt;Go to ISI&amp;gt;://WOS:000327390400079&lt;/style&gt;&lt;/url&gt;&lt;/related-urls&gt;&lt;/urls&gt;&lt;electronic-resource-num&gt;10.1073/pnas.131903211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4E6013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GenBank: </w:t>
            </w:r>
            <w:r w:rsidRPr="003B363F">
              <w:rPr>
                <w:sz w:val="21"/>
                <w:szCs w:val="21"/>
              </w:rPr>
              <w:t>APLE00000000</w:t>
            </w:r>
          </w:p>
        </w:tc>
      </w:tr>
      <w:tr w:rsidR="00C26E96" w:rsidRPr="003B363F" w14:paraId="33BE5729" w14:textId="77777777">
        <w:trPr>
          <w:trHeight w:val="338"/>
        </w:trPr>
        <w:tc>
          <w:tcPr>
            <w:tcW w:w="1518" w:type="pct"/>
            <w:vAlign w:val="center"/>
          </w:tcPr>
          <w:p w14:paraId="27B3B2F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rythranthe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guttatus</w:t>
            </w:r>
          </w:p>
        </w:tc>
        <w:tc>
          <w:tcPr>
            <w:tcW w:w="1118" w:type="pct"/>
            <w:vAlign w:val="center"/>
          </w:tcPr>
          <w:p w14:paraId="33E6186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Hellste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ellsten&lt;/Author&gt;&lt;Year&gt;2013&lt;/Year&gt;&lt;RecNum&gt;386&lt;/RecNum&gt;&lt;DisplayText&gt;&lt;style face="superscript"&gt;114&lt;/style&gt;&lt;/DisplayText&gt;&lt;record&gt;&lt;rec-number&gt;386&lt;/rec-number&gt;&lt;foreign-keys&gt;&lt;key app="EN" db-id="dfs0zsaxpwrdrpe0s5fv0erk9tpreser9v5a" timestamp="1732078698"&gt;386&lt;/key&gt;&lt;/foreign-keys&gt;&lt;ref-type name="Journal Article"&gt;17&lt;/ref-type&gt;&lt;contributors&gt;&lt;authors&gt;&lt;author&gt;Hellsten, Uffe&lt;/author&gt;&lt;author&gt;Wright, Kevin M.&lt;/author&gt;&lt;author&gt;Jenkins, Jerry&lt;/author&gt;&lt;author&gt;Shu, Shengqiang&lt;/author&gt;&lt;author&gt;Yuan, Yaowu&lt;/author&gt;&lt;author&gt;Wessler, Susan R.&lt;/author&gt;&lt;author&gt;Schmutz, Jeremy&lt;/author&gt;&lt;author&gt;Willis, John H.&lt;/author&gt;&lt;author&gt;Rokhsar, Daniel S.&lt;/author&gt;&lt;/authors&gt;&lt;/contributors&gt;&lt;titles&gt;&lt;title&gt;&lt;style face="normal" font="default" size="100%"&gt;Fine-scale variation in meiotic recombination in &lt;/style&gt;&lt;style face="italic" font="default" size="100%"&gt;Mimulus&lt;/style&gt;&lt;style face="normal" font="default" size="100%"&gt; inferred from population shotgun sequencing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abbr-2&gt;P. Natl. Acad. Sci. Usa.&lt;/abbr-2&gt;&lt;/periodical&gt;&lt;pages&gt;19478–19482&lt;/pages&gt;&lt;volume&gt;110&lt;/volume&gt;&lt;number&gt;48&lt;/number&gt;&lt;dates&gt;&lt;year&gt;2013&lt;/year&gt;&lt;pub-dates&gt;&lt;date&gt;Nov 26&lt;/date&gt;&lt;/pub-dates&gt;&lt;/dates&gt;&lt;isbn&gt;0027-8424&lt;/isbn&gt;&lt;accession-num&gt;WOS:000327390400079&lt;/accession-num&gt;&lt;work-type&gt;Article&lt;/work-type&gt;&lt;urls&gt;&lt;related-urls&gt;&lt;url&gt;&lt;style face="underline" font="default" size="100%"&gt;&amp;lt;Go to ISI&amp;gt;://WOS:000327390400079&lt;/style&gt;&lt;/url&gt;&lt;/related-urls&gt;&lt;/urls&gt;&lt;electronic-resource-num&gt;10.1073/pnas.131903211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D4323B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GenBank: </w:t>
            </w:r>
            <w:r w:rsidRPr="003B363F">
              <w:rPr>
                <w:sz w:val="21"/>
                <w:szCs w:val="21"/>
              </w:rPr>
              <w:t>GCF_000504015</w:t>
            </w:r>
          </w:p>
        </w:tc>
      </w:tr>
      <w:tr w:rsidR="00C26E96" w:rsidRPr="003B363F" w14:paraId="5DECD011" w14:textId="77777777">
        <w:trPr>
          <w:trHeight w:val="338"/>
        </w:trPr>
        <w:tc>
          <w:tcPr>
            <w:tcW w:w="1518" w:type="pct"/>
            <w:vAlign w:val="center"/>
          </w:tcPr>
          <w:p w14:paraId="2822896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Lindenberg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philippensis</w:t>
            </w:r>
            <w:proofErr w:type="spellEnd"/>
          </w:p>
        </w:tc>
        <w:tc>
          <w:tcPr>
            <w:tcW w:w="1118" w:type="pct"/>
            <w:vAlign w:val="center"/>
          </w:tcPr>
          <w:p w14:paraId="4FFDEF2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he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hen&lt;/Author&gt;&lt;Year&gt;2024&lt;/Year&gt;&lt;RecNum&gt;387&lt;/RecNum&gt;&lt;DisplayText&gt;&lt;style face="superscript"&gt;115&lt;/style&gt;&lt;/DisplayText&gt;&lt;record&gt;&lt;rec-number&gt;387&lt;/rec-number&gt;&lt;foreign-keys&gt;&lt;key app="EN" db-id="dfs0zsaxpwrdrpe0s5fv0erk9tpreser9v5a" timestamp="1732079187"&gt;387&lt;/key&gt;&lt;/foreign-keys&gt;&lt;ref-type name="Journal Article"&gt;17&lt;/ref-type&gt;&lt;contributors&gt;&lt;authors&gt;&lt;author&gt;Chen, Bao-Zheng&lt;/author&gt;&lt;author&gt;Li, Da-Wei&lt;/author&gt;&lt;author&gt;Luo, Kai-Yong&lt;/author&gt;&lt;author&gt;Jiu, Song-Tao&lt;/author&gt;&lt;author&gt;Dong, Xiao&lt;/author&gt;&lt;author&gt;Wang, Wei-Bin&lt;/author&gt;&lt;author&gt;Li, Xu-Zhen&lt;/author&gt;&lt;author&gt;Hao, Ting-Ting&lt;/author&gt;&lt;author&gt;Lei, Ya-Hui&lt;/author&gt;&lt;author&gt;Guo, Da-Zhong&lt;/author&gt;&lt;author&gt;Liu, Xu-Tao&lt;/author&gt;&lt;author&gt;Duan, Sheng-Chang&lt;/author&gt;&lt;author&gt;Zhu, Yi-Fan&lt;/author&gt;&lt;author&gt;Chen, Wei&lt;/author&gt;&lt;author&gt;Dong, Yang&lt;/author&gt;&lt;author&gt;Yu, Wen-Bin&lt;/author&gt;&lt;/authors&gt;&lt;/contributors&gt;&lt;titles&gt;&lt;title&gt;&lt;style face="normal" font="default" size="100%"&gt;Chromosome-level assembly of &lt;/style&gt;&lt;style face="italic" font="default" size="100%"&gt;Lindenbergia philippensis&lt;/style&gt;&lt;style face="normal" font="default" size="100%"&gt; and comparative genomic analyses shed light on genome evolution in Lamiales&lt;/style&gt;&lt;/title&gt;&lt;secondary-title&gt;Frontiers in Plant Science&lt;/secondary-title&gt;&lt;/titles&gt;&lt;periodical&gt;&lt;full-title&gt;Frontiers in Plant Science&lt;/full-title&gt;&lt;abbr-2&gt;Front. plant Sci.&lt;/abbr-2&gt;&lt;/periodical&gt;&lt;volume&gt;15&lt;/volume&gt;&lt;dates&gt;&lt;year&gt;2024&lt;/year&gt;&lt;pub-dates&gt;&lt;date&gt;Aug 2&lt;/date&gt;&lt;/pub-dates&gt;&lt;/dates&gt;&lt;isbn&gt;1664-462X&lt;/isbn&gt;&lt;accession-num&gt;WOS:001291985600001&lt;/accession-num&gt;&lt;work-type&gt;Article&lt;/work-type&gt;&lt;urls&gt;&lt;related-urls&gt;&lt;url&gt;&lt;style face="underline" font="default" size="100%"&gt;&amp;lt;Go to ISI&amp;gt;://WOS:001291985600001&lt;/style&gt;&lt;/url&gt;&lt;/related-urls&gt;&lt;/urls&gt;&lt;custom7&gt;1444234&lt;/custom7&gt;&lt;electronic-resource-num&gt;10.3389/fpls.2024.144423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BCCE15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CNCB</w:t>
            </w:r>
            <w:r w:rsidRPr="003B363F">
              <w:rPr>
                <w:sz w:val="21"/>
                <w:szCs w:val="21"/>
              </w:rPr>
              <w:t xml:space="preserve"> project ID: PRJCA010538</w:t>
            </w:r>
          </w:p>
        </w:tc>
      </w:tr>
      <w:tr w:rsidR="00C26E96" w:rsidRPr="003B363F" w14:paraId="60DE8C97" w14:textId="77777777">
        <w:trPr>
          <w:trHeight w:val="338"/>
        </w:trPr>
        <w:tc>
          <w:tcPr>
            <w:tcW w:w="1518" w:type="pct"/>
            <w:vAlign w:val="center"/>
          </w:tcPr>
          <w:p w14:paraId="60F70EB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Phtheirospermum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japonicum</w:t>
            </w:r>
          </w:p>
        </w:tc>
        <w:tc>
          <w:tcPr>
            <w:tcW w:w="1118" w:type="pct"/>
            <w:vAlign w:val="center"/>
          </w:tcPr>
          <w:p w14:paraId="00FD5E7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ui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ui&lt;/Author&gt;&lt;Year&gt;2020&lt;/Year&gt;&lt;RecNum&gt;388&lt;/RecNum&gt;&lt;DisplayText&gt;&lt;style face="superscript"&gt;116&lt;/style&gt;&lt;/DisplayText&gt;&lt;record&gt;&lt;rec-number&gt;388&lt;/rec-number&gt;&lt;foreign-keys&gt;&lt;key app="EN" db-id="dfs0zsaxpwrdrpe0s5fv0erk9tpreser9v5a" timestamp="1732079308"&gt;388&lt;/key&gt;&lt;/foreign-keys&gt;&lt;ref-type name="Journal Article"&gt;17&lt;/ref-type&gt;&lt;contributors&gt;&lt;authors&gt;&lt;author&gt;Cui, Songkui&lt;/author&gt;&lt;author&gt;Kubota, Tomoya&lt;/author&gt;&lt;author&gt;Nishiyama, Tomoaki&lt;/author&gt;&lt;author&gt;Ishida, Juliane K.&lt;/author&gt;&lt;author&gt;Shigenobu, Shuji&lt;/author&gt;&lt;author&gt;Shibata, Tomoko F.&lt;/author&gt;&lt;author&gt;Toyoda, Atsushi&lt;/author&gt;&lt;author&gt;Hasebe, Mitsuyasu&lt;/author&gt;&lt;author&gt;Shirasu, Ken&lt;/author&gt;&lt;author&gt;Yoshida, Satoko&lt;/author&gt;&lt;/authors&gt;&lt;/contributors&gt;&lt;titles&gt;&lt;title&gt;Ethylene signaling mediates host invasion by parasitic plants&lt;/title&gt;&lt;secondary-title&gt;Science Advances&lt;/secondary-title&gt;&lt;/titles&gt;&lt;periodical&gt;&lt;full-title&gt;Science Advances&lt;/full-title&gt;&lt;abbr-2&gt;Sci. Adv.&lt;/abbr-2&gt;&lt;/periodical&gt;&lt;volume&gt;6&lt;/volume&gt;&lt;number&gt;44&lt;/number&gt;&lt;dates&gt;&lt;year&gt;2020&lt;/year&gt;&lt;pub-dates&gt;&lt;date&gt;Oct&lt;/date&gt;&lt;/pub-dates&gt;&lt;/dates&gt;&lt;isbn&gt;2375-2548&lt;/isbn&gt;&lt;accession-num&gt;WOS:000583031400026&lt;/accession-num&gt;&lt;work-type&gt;Article&lt;/work-type&gt;&lt;urls&gt;&lt;related-urls&gt;&lt;url&gt;&amp;lt;Go to ISI&amp;gt;://WOS:000583031400026&lt;/url&gt;&lt;/related-urls&gt;&lt;/urls&gt;&lt;custom7&gt;eabc2385&lt;/custom7&gt;&lt;electronic-resource-num&gt;10.1126/sciadv.abc238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31D29F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vt4b8gtpt</w:t>
            </w:r>
          </w:p>
        </w:tc>
      </w:tr>
      <w:tr w:rsidR="00C26E96" w:rsidRPr="003B363F" w14:paraId="5DB7CC6D" w14:textId="77777777">
        <w:trPr>
          <w:trHeight w:val="338"/>
        </w:trPr>
        <w:tc>
          <w:tcPr>
            <w:tcW w:w="1518" w:type="pct"/>
            <w:vAlign w:val="center"/>
          </w:tcPr>
          <w:p w14:paraId="54C46F3C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Striga asiatica</w:t>
            </w:r>
          </w:p>
        </w:tc>
        <w:tc>
          <w:tcPr>
            <w:tcW w:w="1118" w:type="pct"/>
            <w:vAlign w:val="center"/>
          </w:tcPr>
          <w:p w14:paraId="0EEC220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oshida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Zb3NoaWRhPC9BdXRob3I+PFllYXI+MjAxOTwvWWVhcj48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Zb3NoaWRhPC9BdXRob3I+PFllYXI+MjAxOTwvWWVhcj48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3E1EFC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53t3574</w:t>
            </w:r>
          </w:p>
        </w:tc>
      </w:tr>
      <w:tr w:rsidR="00C26E96" w:rsidRPr="003B363F" w14:paraId="0BD0E761" w14:textId="77777777">
        <w:trPr>
          <w:trHeight w:val="338"/>
        </w:trPr>
        <w:tc>
          <w:tcPr>
            <w:tcW w:w="1518" w:type="pct"/>
            <w:vAlign w:val="center"/>
          </w:tcPr>
          <w:p w14:paraId="43E4506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allicarpa americana</w:t>
            </w:r>
          </w:p>
        </w:tc>
        <w:tc>
          <w:tcPr>
            <w:tcW w:w="1118" w:type="pct"/>
            <w:vAlign w:val="center"/>
          </w:tcPr>
          <w:p w14:paraId="28ED4BC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amilto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amilton&lt;/Author&gt;&lt;Year&gt;2020&lt;/Year&gt;&lt;RecNum&gt;390&lt;/RecNum&gt;&lt;DisplayText&gt;&lt;style face="superscript"&gt;118&lt;/style&gt;&lt;/DisplayText&gt;&lt;record&gt;&lt;rec-number&gt;390&lt;/rec-number&gt;&lt;foreign-keys&gt;&lt;key app="EN" db-id="dfs0zsaxpwrdrpe0s5fv0erk9tpreser9v5a" timestamp="1732079667"&gt;390&lt;/key&gt;&lt;/foreign-keys&gt;&lt;ref-type name="Journal Article"&gt;17&lt;/ref-type&gt;&lt;contributors&gt;&lt;authors&gt;&lt;author&gt;Hamilton, John P.&lt;/author&gt;&lt;author&gt;Godden, Grant T.&lt;/author&gt;&lt;author&gt;Lanier, Emily&lt;/author&gt;&lt;author&gt;Bhat, Wajid Waheed&lt;/author&gt;&lt;author&gt;Kinser, Taliesin J.&lt;/author&gt;&lt;author&gt;Vaillancourt, Brieanne&lt;/author&gt;&lt;author&gt;Wang, Haiyan&lt;/author&gt;&lt;author&gt;Wood, Joshua C.&lt;/author&gt;&lt;author&gt;Jiang, Jiming&lt;/author&gt;&lt;author&gt;Soltis, Pamela S.&lt;/author&gt;&lt;author&gt;Soltis, Douglas E.&lt;/author&gt;&lt;author&gt;Hamberger, Bjoern&lt;/author&gt;&lt;author&gt;Buell, C. Robin&lt;/author&gt;&lt;/authors&gt;&lt;/contributors&gt;&lt;titles&gt;&lt;title&gt;&lt;style face="normal" font="default" size="100%"&gt;Generation of a chromosome-scale genome assembly of the insect-repellent terpenoid-producing Lamiaceae species, &lt;/style&gt;&lt;style face="italic" font="default" size="100%"&gt;Callicarpa americana&lt;/style&gt;&lt;/title&gt;&lt;secondary-title&gt;Gigascience&lt;/secondary-title&gt;&lt;/titles&gt;&lt;periodical&gt;&lt;full-title&gt;Gigascience&lt;/full-title&gt;&lt;abbr-2&gt;Gigascience&lt;/abbr-2&gt;&lt;/periodical&gt;&lt;volume&gt;9&lt;/volume&gt;&lt;number&gt;9&lt;/number&gt;&lt;dates&gt;&lt;year&gt;2020&lt;/year&gt;&lt;pub-dates&gt;&lt;date&gt;Sep&lt;/date&gt;&lt;/pub-dates&gt;&lt;/dates&gt;&lt;isbn&gt;2047-217X&lt;/isbn&gt;&lt;accession-num&gt;WOS:000582306100001&lt;/accession-num&gt;&lt;work-type&gt;Article; Data Paper&lt;/work-type&gt;&lt;urls&gt;&lt;related-urls&gt;&lt;url&gt;&lt;style face="underline" font="default" size="100%"&gt;&amp;lt;Go to ISI&amp;gt;://WOS:000582306100001&lt;/style&gt;&lt;/url&gt;&lt;/related-urls&gt;&lt;/urls&gt;&lt;custom7&gt;giaa093&lt;/custom7&gt;&lt;electronic-resource-num&gt;10.1093/gigascience/giaa09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280A1E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100777</w:t>
            </w:r>
          </w:p>
        </w:tc>
      </w:tr>
      <w:tr w:rsidR="00C26E96" w:rsidRPr="003B363F" w14:paraId="703943E3" w14:textId="77777777">
        <w:trPr>
          <w:trHeight w:val="338"/>
        </w:trPr>
        <w:tc>
          <w:tcPr>
            <w:tcW w:w="1518" w:type="pct"/>
            <w:vAlign w:val="center"/>
          </w:tcPr>
          <w:p w14:paraId="6849256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Tectona grandis</w:t>
            </w:r>
          </w:p>
        </w:tc>
        <w:tc>
          <w:tcPr>
            <w:tcW w:w="1118" w:type="pct"/>
            <w:vAlign w:val="center"/>
          </w:tcPr>
          <w:p w14:paraId="592C4D2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hao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hao&lt;/Author&gt;&lt;Year&gt;2019&lt;/Year&gt;&lt;RecNum&gt;391&lt;/RecNum&gt;&lt;DisplayText&gt;&lt;style face="superscript"&gt;119&lt;/style&gt;&lt;/DisplayText&gt;&lt;record&gt;&lt;rec-number&gt;391&lt;/rec-number&gt;&lt;foreign-keys&gt;&lt;key app="EN" db-id="dfs0zsaxpwrdrpe0s5fv0erk9tpreser9v5a" timestamp="1732079734"&gt;391&lt;/key&gt;&lt;/foreign-keys&gt;&lt;ref-type name="Journal Article"&gt;17&lt;/ref-type&gt;&lt;contributors&gt;&lt;authors&gt;&lt;author&gt;Zhao, Dongyan&lt;/author&gt;&lt;author&gt;Hamilton, John P.&lt;/author&gt;&lt;author&gt;Bhat, Wajid Waheed&lt;/author&gt;&lt;author&gt;Johnson, Sean R.&lt;/author&gt;&lt;author&gt;Godden, Grant T.&lt;/author&gt;&lt;author&gt;Kinser, Taliesin J.&lt;/author&gt;&lt;author&gt;Boachon, Benoit&lt;/author&gt;&lt;author&gt;Dudareva, Natalia&lt;/author&gt;&lt;author&gt;Soltis, Douglas E.&lt;/author&gt;&lt;author&gt;Soltis, Pamela S.&lt;/author&gt;&lt;author&gt;Hamberger, Bjoern&lt;/author&gt;&lt;author&gt;Buell, C. Robin&lt;/author&gt;&lt;/authors&gt;&lt;/contributors&gt;&lt;titles&gt;&lt;title&gt;&lt;style face="normal" font="default" size="100%"&gt;A chromosomal-scale genome assembly of &lt;/style&gt;&lt;style face="italic" font="default" size="100%"&gt;Tectona grandis&lt;/style&gt;&lt;style face="normal" font="default" size="100%"&gt; reveals the importance of tandem gene duplication and enables discovery of genes in natural product biosynthetic pathways&lt;/style&gt;&lt;/title&gt;&lt;secondary-title&gt;Gigascience&lt;/secondary-title&gt;&lt;/titles&gt;&lt;periodical&gt;&lt;full-title&gt;Gigascience&lt;/full-title&gt;&lt;abbr-2&gt;Gigascience&lt;/abbr-2&gt;&lt;/periodical&gt;&lt;volume&gt;8&lt;/volume&gt;&lt;number&gt;3&lt;/number&gt;&lt;dates&gt;&lt;year&gt;2019&lt;/year&gt;&lt;pub-dates&gt;&lt;date&gt;Mar&lt;/date&gt;&lt;/pub-dates&gt;&lt;/dates&gt;&lt;isbn&gt;2047-217X&lt;/isbn&gt;&lt;accession-num&gt;WOS:000466726800007&lt;/accession-num&gt;&lt;work-type&gt;Article; Data Paper&lt;/work-type&gt;&lt;urls&gt;&lt;related-urls&gt;&lt;url&gt;&lt;style face="underline" font="default" size="100%"&gt;&amp;lt;Go to ISI&amp;gt;://WOS:000466726800007&lt;/style&gt;&lt;/url&gt;&lt;/related-urls&gt;&lt;/urls&gt;&lt;custom7&gt;giz005&lt;/custom7&gt;&lt;electronic-resource-num&gt;10.1093/gigascience/giz00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39903F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100550</w:t>
            </w:r>
          </w:p>
        </w:tc>
      </w:tr>
      <w:tr w:rsidR="00C26E96" w:rsidRPr="003B363F" w14:paraId="0ECBF7CE" w14:textId="77777777">
        <w:trPr>
          <w:trHeight w:val="338"/>
        </w:trPr>
        <w:tc>
          <w:tcPr>
            <w:tcW w:w="1518" w:type="pct"/>
            <w:vAlign w:val="center"/>
          </w:tcPr>
          <w:p w14:paraId="5FEE47A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cutellar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baicalensis</w:t>
            </w:r>
            <w:proofErr w:type="spellEnd"/>
          </w:p>
        </w:tc>
        <w:tc>
          <w:tcPr>
            <w:tcW w:w="1118" w:type="pct"/>
            <w:vAlign w:val="center"/>
          </w:tcPr>
          <w:p w14:paraId="5340035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X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Xu&lt;/Author&gt;&lt;Year&gt;2020&lt;/Year&gt;&lt;RecNum&gt;392&lt;/RecNum&gt;&lt;DisplayText&gt;&lt;style face="superscript"&gt;120&lt;/style&gt;&lt;/DisplayText&gt;&lt;record&gt;&lt;rec-number&gt;392&lt;/rec-number&gt;&lt;foreign-keys&gt;&lt;key app="EN" db-id="dfs0zsaxpwrdrpe0s5fv0erk9tpreser9v5a" timestamp="1732079905"&gt;392&lt;/key&gt;&lt;/foreign-keys&gt;&lt;ref-type name="Journal Article"&gt;17&lt;/ref-type&gt;&lt;contributors&gt;&lt;authors&gt;&lt;author&gt;Xu, Zhichao&lt;/author&gt;&lt;author&gt;Gao, Ranran&lt;/author&gt;&lt;author&gt;Pu, Xiangdong&lt;/author&gt;&lt;author&gt;Xu, Rong&lt;/author&gt;&lt;author&gt;Wang, Jiyong&lt;/author&gt;&lt;author&gt;Zheng, Sihao&lt;/author&gt;&lt;author&gt;Zeng, Yan&lt;/author&gt;&lt;author&gt;Chen, Jun&lt;/author&gt;&lt;author&gt;He, Chunnian&lt;/author&gt;&lt;author&gt;Song, Jingyuan&lt;/author&gt;&lt;/authors&gt;&lt;/contributors&gt;&lt;titles&gt;&lt;title&gt;&lt;style face="normal" font="default" size="100%"&gt;Comparative Genome Analysis of &lt;/style&gt;&lt;style face="italic" font="default" size="100%"&gt;Scutellaria baicalensis&lt;/style&gt;&lt;style face="normal" font="default" size="100%"&gt; and &lt;/style&gt;&lt;style face="italic" font="default" size="100%"&gt;Scutellaria barbata&lt;/style&gt;&lt;style face="normal" font="default" size="100%"&gt; Reveals the Evolution of Active Flavonoid Biosynthesis&lt;/style&gt;&lt;/title&gt;&lt;secondary-title&gt;Genomics Proteomics &amp;amp; Bioinformatics&lt;/secondary-title&gt;&lt;/titles&gt;&lt;periodical&gt;&lt;full-title&gt;Genomics Proteomics &amp;amp; Bioinformatics&lt;/full-title&gt;&lt;abbr-2&gt;Genom. Proteom. Bioinf.&lt;/abbr-2&gt;&lt;/periodical&gt;&lt;pages&gt;230–240&lt;/pages&gt;&lt;volume&gt;18&lt;/volume&gt;&lt;number&gt;3&lt;/number&gt;&lt;dates&gt;&lt;year&gt;2020&lt;/year&gt;&lt;pub-dates&gt;&lt;date&gt;Jun&lt;/date&gt;&lt;/pub-dates&gt;&lt;/dates&gt;&lt;isbn&gt;1672-0229&lt;/isbn&gt;&lt;accession-num&gt;WOS:000605184400002&lt;/accession-num&gt;&lt;work-type&gt;Article&lt;/work-type&gt;&lt;urls&gt;&lt;related-urls&gt;&lt;url&gt;&lt;style face="underline" font="default" size="100%"&gt;&amp;lt;Go to ISI&amp;gt;://WOS:000605184400002&lt;/style&gt;&lt;/url&gt;&lt;/related-urls&gt;&lt;/urls&gt;&lt;electronic-resource-num&gt;10.1016/j.gpb.2020.06.00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9CC545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GWH: </w:t>
            </w:r>
            <w:r w:rsidRPr="003B363F">
              <w:rPr>
                <w:sz w:val="21"/>
                <w:szCs w:val="21"/>
              </w:rPr>
              <w:t>GWHAOTP00000000</w:t>
            </w:r>
          </w:p>
        </w:tc>
      </w:tr>
      <w:tr w:rsidR="00C26E96" w:rsidRPr="003B363F" w14:paraId="35EE1D1E" w14:textId="77777777">
        <w:trPr>
          <w:trHeight w:val="338"/>
        </w:trPr>
        <w:tc>
          <w:tcPr>
            <w:tcW w:w="1518" w:type="pct"/>
            <w:vAlign w:val="center"/>
          </w:tcPr>
          <w:p w14:paraId="41EE52C8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Perilla citriodora</w:t>
            </w:r>
          </w:p>
        </w:tc>
        <w:tc>
          <w:tcPr>
            <w:tcW w:w="1118" w:type="pct"/>
            <w:vAlign w:val="center"/>
          </w:tcPr>
          <w:p w14:paraId="6EEA9E4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h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hang&lt;/Author&gt;&lt;Year&gt;2021&lt;/Year&gt;&lt;RecNum&gt;393&lt;/RecNum&gt;&lt;DisplayText&gt;&lt;style face="superscript"&gt;121&lt;/style&gt;&lt;/DisplayText&gt;&lt;record&gt;&lt;rec-number&gt;393&lt;/rec-number&gt;&lt;foreign-keys&gt;&lt;key app="EN" db-id="dfs0zsaxpwrdrpe0s5fv0erk9tpreser9v5a" timestamp="1732080067"&gt;393&lt;/key&gt;&lt;/foreign-keys&gt;&lt;ref-type name="Journal Article"&gt;17&lt;/ref-type&gt;&lt;contributors&gt;&lt;authors&gt;&lt;author&gt;Zhang, Yujun&lt;/author&gt;&lt;author&gt;Shen, Qi&lt;/author&gt;&lt;author&gt;Leng, Liang&lt;/author&gt;&lt;author&gt;Zhang, Dong&lt;/author&gt;&lt;author&gt;Chen, Sha&lt;/author&gt;&lt;author&gt;Shi, Yuhua&lt;/author&gt;&lt;author&gt;Ning, Zemin&lt;/author&gt;&lt;author&gt;Chen, Shilin&lt;/author&gt;&lt;/authors&gt;&lt;/contributors&gt;&lt;titles&gt;&lt;title&gt;&lt;style face="normal" font="default" size="100%"&gt;Incipient diploidization of the medicinal plant &lt;/style&gt;&lt;style face="italic" font="default" size="100%"&gt;Perilla&lt;/style&gt;&lt;style face="normal" font="default" size="100%"&gt; within 10,000 years&lt;/style&gt;&lt;/title&gt;&lt;secondary-title&gt;Nature Communications&lt;/secondary-title&gt;&lt;/titles&gt;&lt;periodical&gt;&lt;full-title&gt;Nature Communications&lt;/full-title&gt;&lt;abbr-2&gt;Nat. Commun.&lt;/abbr-2&gt;&lt;/periodical&gt;&lt;volume&gt;12&lt;/volume&gt;&lt;number&gt;1&lt;/number&gt;&lt;dates&gt;&lt;year&gt;2021&lt;/year&gt;&lt;pub-dates&gt;&lt;date&gt;Sep 17&lt;/date&gt;&lt;/pub-dates&gt;&lt;/dates&gt;&lt;accession-num&gt;WOS:000697033200014&lt;/accession-num&gt;&lt;work-type&gt;Article&lt;/work-type&gt;&lt;urls&gt;&lt;related-urls&gt;&lt;url&gt;&lt;style face="underline" font="default" size="100%"&gt;&amp;lt;Go to ISI&amp;gt;://WOS:000697033200014&lt;/style&gt;&lt;/url&gt;&lt;/related-urls&gt;&lt;/urls&gt;&lt;custom7&gt;5508&lt;/custom7&gt;&lt;electronic-resource-num&gt;10.1038/s41467-021-25681-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9C782B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431002</w:t>
            </w:r>
          </w:p>
        </w:tc>
      </w:tr>
      <w:tr w:rsidR="00C26E96" w:rsidRPr="003B363F" w14:paraId="39123318" w14:textId="77777777">
        <w:trPr>
          <w:trHeight w:val="338"/>
        </w:trPr>
        <w:tc>
          <w:tcPr>
            <w:tcW w:w="1518" w:type="pct"/>
            <w:vAlign w:val="center"/>
          </w:tcPr>
          <w:p w14:paraId="0ADFC6B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Origan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majorana</w:t>
            </w:r>
            <w:proofErr w:type="spellEnd"/>
          </w:p>
        </w:tc>
        <w:tc>
          <w:tcPr>
            <w:tcW w:w="1118" w:type="pct"/>
            <w:vAlign w:val="center"/>
          </w:tcPr>
          <w:p w14:paraId="45D6300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Bornowski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Bornowski&lt;/Author&gt;&lt;Year&gt;2020&lt;/Year&gt;&lt;RecNum&gt;394&lt;/RecNum&gt;&lt;DisplayText&gt;&lt;style face="superscript"&gt;122&lt;/style&gt;&lt;/DisplayText&gt;&lt;record&gt;&lt;rec-number&gt;394&lt;/rec-number&gt;&lt;foreign-keys&gt;&lt;key app="EN" db-id="dfs0zsaxpwrdrpe0s5fv0erk9tpreser9v5a" timestamp="1732080126"&gt;394&lt;/key&gt;&lt;/foreign-keys&gt;&lt;ref-type name="Journal Article"&gt;17&lt;/ref-type&gt;&lt;contributors&gt;&lt;authors&gt;&lt;author&gt;Bornowski, Nolan&lt;/author&gt;&lt;author&gt;Hamilton, John P.&lt;/author&gt;&lt;author&gt;Liao, Pan&lt;/author&gt;&lt;author&gt;Wood, Joshua C.&lt;/author&gt;&lt;author&gt;Dudareva, Natalia&lt;/author&gt;&lt;author&gt;Buell, C. Robin&lt;/author&gt;&lt;/authors&gt;&lt;/contributors&gt;&lt;titles&gt;&lt;title&gt;Genome sequencing of four culinary herbs reveals terpenoid genes underlying chemodiversity in the Nepetoideae&lt;/title&gt;&lt;secondary-title&gt;DNA Research&lt;/secondary-title&gt;&lt;/titles&gt;&lt;periodical&gt;&lt;full-title&gt;DNA Research&lt;/full-title&gt;&lt;abbr-2&gt;Dna Res.&lt;/abbr-2&gt;&lt;/periodical&gt;&lt;volume&gt;27&lt;/volume&gt;&lt;number&gt;3&lt;/number&gt;&lt;dates&gt;&lt;year&gt;2020&lt;/year&gt;&lt;pub-dates&gt;&lt;date&gt;Jun&lt;/date&gt;&lt;/pub-dates&gt;&lt;/dates&gt;&lt;isbn&gt;1340-2838&lt;/isbn&gt;&lt;accession-num&gt;WOS:000577169400004&lt;/accession-num&gt;&lt;work-type&gt;Article&lt;/work-type&gt;&lt;urls&gt;&lt;related-urls&gt;&lt;url&gt;&amp;lt;Go to ISI&amp;gt;://WOS:000577169400004&lt;/url&gt;&lt;/related-urls&gt;&lt;/urls&gt;&lt;custom7&gt;dsaa016&lt;/custom7&gt;&lt;electronic-resource-num&gt;10.1093/dnares/dsaa01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4FD00B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jwstqjq6t</w:t>
            </w:r>
          </w:p>
        </w:tc>
      </w:tr>
      <w:tr w:rsidR="00C26E96" w:rsidRPr="003B363F" w14:paraId="1F5C2BAC" w14:textId="77777777">
        <w:trPr>
          <w:trHeight w:val="338"/>
        </w:trPr>
        <w:tc>
          <w:tcPr>
            <w:tcW w:w="1518" w:type="pct"/>
            <w:vAlign w:val="center"/>
          </w:tcPr>
          <w:p w14:paraId="0A3EF0C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Rosmarinus officinalis</w:t>
            </w:r>
          </w:p>
        </w:tc>
        <w:tc>
          <w:tcPr>
            <w:tcW w:w="1118" w:type="pct"/>
            <w:vAlign w:val="center"/>
          </w:tcPr>
          <w:p w14:paraId="2BA863C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Bornowski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Bornowski&lt;/Author&gt;&lt;Year&gt;2020&lt;/Year&gt;&lt;RecNum&gt;394&lt;/RecNum&gt;&lt;DisplayText&gt;&lt;style face="superscript"&gt;122&lt;/style&gt;&lt;/DisplayText&gt;&lt;record&gt;&lt;rec-number&gt;394&lt;/rec-number&gt;&lt;foreign-keys&gt;&lt;key app="EN" db-id="dfs0zsaxpwrdrpe0s5fv0erk9tpreser9v5a" timestamp="1732080126"&gt;394&lt;/key&gt;&lt;/foreign-keys&gt;&lt;ref-type name="Journal Article"&gt;17&lt;/ref-type&gt;&lt;contributors&gt;&lt;authors&gt;&lt;author&gt;Bornowski, Nolan&lt;/author&gt;&lt;author&gt;Hamilton, John P.&lt;/author&gt;&lt;author&gt;Liao, Pan&lt;/author&gt;&lt;author&gt;Wood, Joshua C.&lt;/author&gt;&lt;author&gt;Dudareva, Natalia&lt;/author&gt;&lt;author&gt;Buell, C. Robin&lt;/author&gt;&lt;/authors&gt;&lt;/contributors&gt;&lt;titles&gt;&lt;title&gt;Genome sequencing of four culinary herbs reveals terpenoid genes underlying chemodiversity in the Nepetoideae&lt;/title&gt;&lt;secondary-title&gt;DNA Research&lt;/secondary-title&gt;&lt;/titles&gt;&lt;periodical&gt;&lt;full-title&gt;DNA Research&lt;/full-title&gt;&lt;abbr-2&gt;Dna Res.&lt;/abbr-2&gt;&lt;/periodical&gt;&lt;volume&gt;27&lt;/volume&gt;&lt;number&gt;3&lt;/number&gt;&lt;dates&gt;&lt;year&gt;2020&lt;/year&gt;&lt;pub-dates&gt;&lt;date&gt;Jun&lt;/date&gt;&lt;/pub-dates&gt;&lt;/dates&gt;&lt;isbn&gt;1340-2838&lt;/isbn&gt;&lt;accession-num&gt;WOS:000577169400004&lt;/accession-num&gt;&lt;work-type&gt;Article&lt;/work-type&gt;&lt;urls&gt;&lt;related-urls&gt;&lt;url&gt;&amp;lt;Go to ISI&amp;gt;://WOS:000577169400004&lt;/url&gt;&lt;/related-urls&gt;&lt;/urls&gt;&lt;custom7&gt;dsaa016&lt;/custom7&gt;&lt;electronic-resource-num&gt;10.1093/dnares/dsaa01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607ABF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jwstqjq6t</w:t>
            </w:r>
          </w:p>
        </w:tc>
      </w:tr>
      <w:tr w:rsidR="00C26E96" w:rsidRPr="003B363F" w14:paraId="03C00F6A" w14:textId="77777777">
        <w:trPr>
          <w:trHeight w:val="338"/>
        </w:trPr>
        <w:tc>
          <w:tcPr>
            <w:tcW w:w="1518" w:type="pct"/>
            <w:vAlign w:val="center"/>
          </w:tcPr>
          <w:p w14:paraId="2E04275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Salvi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bowleyana</w:t>
            </w:r>
            <w:proofErr w:type="spellEnd"/>
          </w:p>
        </w:tc>
        <w:tc>
          <w:tcPr>
            <w:tcW w:w="1118" w:type="pct"/>
            <w:vAlign w:val="center"/>
          </w:tcPr>
          <w:p w14:paraId="70664E3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he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heng&lt;/Author&gt;&lt;Year&gt;2021&lt;/Year&gt;&lt;RecNum&gt;395&lt;/RecNum&gt;&lt;DisplayText&gt;&lt;style face="superscript"&gt;123&lt;/style&gt;&lt;/DisplayText&gt;&lt;record&gt;&lt;rec-number&gt;395&lt;/rec-number&gt;&lt;foreign-keys&gt;&lt;key app="EN" db-id="dfs0zsaxpwrdrpe0s5fv0erk9tpreser9v5a" timestamp="1732080396"&gt;395&lt;/key&gt;&lt;/foreign-keys&gt;&lt;ref-type name="Journal Article"&gt;17&lt;/ref-type&gt;&lt;contributors&gt;&lt;authors&gt;&lt;author&gt;Zheng, Xuehai&lt;/author&gt;&lt;author&gt;Chen, Duo&lt;/author&gt;&lt;author&gt;Chen, Binghua&lt;/author&gt;&lt;author&gt;Liang, Limin&lt;/author&gt;&lt;author&gt;Huang, Zhen&lt;/author&gt;&lt;author&gt;Fan, Wenfang&lt;/author&gt;&lt;author&gt;Chen, Jiannan&lt;/author&gt;&lt;author&gt;He, Wenjin&lt;/author&gt;&lt;author&gt;Chen, Huibin&lt;/author&gt;&lt;author&gt;Huang, Luqiang&lt;/author&gt;&lt;author&gt;Chen, Youqiang&lt;/author&gt;&lt;author&gt;Zhu, Jinmao&lt;/author&gt;&lt;author&gt;Xue, Ting&lt;/author&gt;&lt;/authors&gt;&lt;/contributors&gt;&lt;titles&gt;&lt;title&gt;&lt;style face="normal" font="default" size="100%"&gt;Insights into salvianolic acid B biosynthesis from chromosome-scale assembly of the &lt;/style&gt;&lt;style face="italic" font="default" size="100%"&gt;Salvia bowleyana&lt;/style&gt;&lt;style face="normal" font="default" size="100%"&gt; genome&lt;/style&gt;&lt;/title&gt;&lt;secondary-title&gt;Journal of Integrative Plant Biology&lt;/secondary-title&gt;&lt;/titles&gt;&lt;periodical&gt;&lt;full-title&gt;Journal of Integrative Plant Biology&lt;/full-title&gt;&lt;abbr-2&gt;J. Integr. Plant Biol.&lt;/abbr-2&gt;&lt;/periodical&gt;&lt;pages&gt;1309–1323&lt;/pages&gt;&lt;volume&gt;63&lt;/volume&gt;&lt;number&gt;7&lt;/number&gt;&lt;dates&gt;&lt;year&gt;2021&lt;/year&gt;&lt;pub-dates&gt;&lt;date&gt;Jul&lt;/date&gt;&lt;/pub-dates&gt;&lt;/dates&gt;&lt;isbn&gt;1672-9072&lt;/isbn&gt;&lt;accession-num&gt;WOS:000639587500001&lt;/accession-num&gt;&lt;work-type&gt;Article&lt;/work-type&gt;&lt;urls&gt;&lt;related-urls&gt;&lt;url&gt;&lt;style face="underline" font="default" size="100%"&gt;&amp;lt;Go to ISI&amp;gt;://WOS:000639587500001&lt;/style&gt;&lt;/url&gt;&lt;/related-urls&gt;&lt;/urls&gt;&lt;electronic-resource-num&gt;10.1111/jipb.1308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FD32F0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GWH: </w:t>
            </w:r>
            <w:r w:rsidRPr="003B363F">
              <w:rPr>
                <w:sz w:val="21"/>
                <w:szCs w:val="21"/>
              </w:rPr>
              <w:t>GWHASIU00000000</w:t>
            </w:r>
          </w:p>
        </w:tc>
      </w:tr>
      <w:tr w:rsidR="00C26E96" w:rsidRPr="003B363F" w14:paraId="175F8C10" w14:textId="77777777">
        <w:trPr>
          <w:trHeight w:val="338"/>
        </w:trPr>
        <w:tc>
          <w:tcPr>
            <w:tcW w:w="1518" w:type="pct"/>
            <w:vAlign w:val="center"/>
          </w:tcPr>
          <w:p w14:paraId="7A1C104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lastRenderedPageBreak/>
              <w:t>Malan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oleifera</w:t>
            </w:r>
          </w:p>
        </w:tc>
        <w:tc>
          <w:tcPr>
            <w:tcW w:w="1118" w:type="pct"/>
            <w:vAlign w:val="center"/>
          </w:tcPr>
          <w:p w14:paraId="21A850A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X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Xu&lt;/Author&gt;&lt;Year&gt;2019&lt;/Year&gt;&lt;RecNum&gt;396&lt;/RecNum&gt;&lt;DisplayText&gt;&lt;style face="superscript"&gt;124&lt;/style&gt;&lt;/DisplayText&gt;&lt;record&gt;&lt;rec-number&gt;396&lt;/rec-number&gt;&lt;foreign-keys&gt;&lt;key app="EN" db-id="dfs0zsaxpwrdrpe0s5fv0erk9tpreser9v5a" timestamp="1732080516"&gt;396&lt;/key&gt;&lt;/foreign-keys&gt;&lt;ref-type name="Journal Article"&gt;17&lt;/ref-type&gt;&lt;contributors&gt;&lt;authors&gt;&lt;author&gt;Xu, Chao-Qun&lt;/author&gt;&lt;author&gt;Liu, Hui&lt;/author&gt;&lt;author&gt;Zhou, Shan-Shan&lt;/author&gt;&lt;author&gt;Zhang, Dong-Xu&lt;/author&gt;&lt;author&gt;Zhao, Wei&lt;/author&gt;&lt;author&gt;Wang, Sihai&lt;/author&gt;&lt;author&gt;Chen, Fu&lt;/author&gt;&lt;author&gt;Sun, Yan-Qiang&lt;/author&gt;&lt;author&gt;Nie, Shuai&lt;/author&gt;&lt;author&gt;Jia, Kai-Hua&lt;/author&gt;&lt;author&gt;Jiao, Si-Qian&lt;/author&gt;&lt;author&gt;Zhang, Ren-Gang&lt;/author&gt;&lt;author&gt;Yun, Quan-Zheng&lt;/author&gt;&lt;author&gt;Guan, Wenbin&lt;/author&gt;&lt;author&gt;Wang, Xuewen&lt;/author&gt;&lt;author&gt;Gao, Qiong&lt;/author&gt;&lt;author&gt;Bennetzen, Jeffrey L.&lt;/author&gt;&lt;author&gt;Maghuly, Fatemeh&lt;/author&gt;&lt;author&gt;Porth, Ilga&lt;/author&gt;&lt;author&gt;Van de Peer, Yves&lt;/author&gt;&lt;author&gt;Wang, Xiao-Ru&lt;/author&gt;&lt;author&gt;Ma, Yongpeng&lt;/author&gt;&lt;author&gt;Mao, Jian-Feng&lt;/author&gt;&lt;/authors&gt;&lt;/contributors&gt;&lt;titles&gt;&lt;title&gt;&lt;style face="normal" font="default" size="100%"&gt;Genome sequence of &lt;/style&gt;&lt;style face="italic" font="default" size="100%"&gt;Malania oleifera&lt;/style&gt;&lt;style face="normal" font="default" size="100%"&gt;, a tree with great value for nervonic acid production&lt;/style&gt;&lt;/title&gt;&lt;secondary-title&gt;Gigascience&lt;/secondary-title&gt;&lt;/titles&gt;&lt;periodical&gt;&lt;full-title&gt;Gigascience&lt;/full-title&gt;&lt;abbr-2&gt;Gigascience&lt;/abbr-2&gt;&lt;/periodical&gt;&lt;volume&gt;8&lt;/volume&gt;&lt;number&gt;2&lt;/number&gt;&lt;dates&gt;&lt;year&gt;2019&lt;/year&gt;&lt;pub-dates&gt;&lt;date&gt;Feb&lt;/date&gt;&lt;/pub-dates&gt;&lt;/dates&gt;&lt;isbn&gt;2047-217X&lt;/isbn&gt;&lt;accession-num&gt;WOS:000462551600008&lt;/accession-num&gt;&lt;work-type&gt;Article; Data Paper&lt;/work-type&gt;&lt;urls&gt;&lt;related-urls&gt;&lt;url&gt;&lt;style face="underline" font="default" size="100%"&gt;&amp;lt;Go to ISI&amp;gt;://WOS:000462551600008&lt;/style&gt;&lt;/url&gt;&lt;/related-urls&gt;&lt;/urls&gt;&lt;custom7&gt;giy164&lt;/custom7&gt;&lt;electronic-resource-num&gt;10.1093/gigascience/giy16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12BC63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100549</w:t>
            </w:r>
          </w:p>
        </w:tc>
      </w:tr>
      <w:tr w:rsidR="00C26E96" w:rsidRPr="003B363F" w14:paraId="18597687" w14:textId="77777777">
        <w:trPr>
          <w:trHeight w:val="338"/>
        </w:trPr>
        <w:tc>
          <w:tcPr>
            <w:tcW w:w="1518" w:type="pct"/>
            <w:vAlign w:val="center"/>
          </w:tcPr>
          <w:p w14:paraId="478D0D1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Fagopyrum esculentum</w:t>
            </w:r>
          </w:p>
        </w:tc>
        <w:tc>
          <w:tcPr>
            <w:tcW w:w="1118" w:type="pct"/>
            <w:vAlign w:val="center"/>
          </w:tcPr>
          <w:p w14:paraId="093D006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sui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sui&lt;/Author&gt;&lt;Year&gt;2016&lt;/Year&gt;&lt;RecNum&gt;397&lt;/RecNum&gt;&lt;DisplayText&gt;&lt;style face="superscript"&gt;125&lt;/style&gt;&lt;/DisplayText&gt;&lt;record&gt;&lt;rec-number&gt;397&lt;/rec-number&gt;&lt;foreign-keys&gt;&lt;key app="EN" db-id="dfs0zsaxpwrdrpe0s5fv0erk9tpreser9v5a" timestamp="1732080641"&gt;397&lt;/key&gt;&lt;/foreign-keys&gt;&lt;ref-type name="Journal Article"&gt;17&lt;/ref-type&gt;&lt;contributors&gt;&lt;authors&gt;&lt;author&gt;Yasui, Yasuo&lt;/author&gt;&lt;author&gt;Hirakawa, Hideki&lt;/author&gt;&lt;author&gt;Ueno, Mariko&lt;/author&gt;&lt;author&gt;Matsui, Katsuhiro&lt;/author&gt;&lt;author&gt;Katsube-Tanaka, Tomoyuki&lt;/author&gt;&lt;author&gt;Yang, Soo Jung&lt;/author&gt;&lt;author&gt;Aii, Jotaro&lt;/author&gt;&lt;author&gt;Sato, Shingo&lt;/author&gt;&lt;author&gt;Mori, Masashi&lt;/author&gt;&lt;/authors&gt;&lt;/contributors&gt;&lt;titles&gt;&lt;title&gt;Assembly of the draft genome of buckwheat and its applications in identifying agronomically useful genes&lt;/title&gt;&lt;secondary-title&gt;DNA Research&lt;/secondary-title&gt;&lt;/titles&gt;&lt;periodical&gt;&lt;full-title&gt;DNA Research&lt;/full-title&gt;&lt;abbr-2&gt;Dna Res.&lt;/abbr-2&gt;&lt;/periodical&gt;&lt;pages&gt;215–224&lt;/pages&gt;&lt;volume&gt;23&lt;/volume&gt;&lt;number&gt;3&lt;/number&gt;&lt;dates&gt;&lt;year&gt;2016&lt;/year&gt;&lt;pub-dates&gt;&lt;date&gt;Jun&lt;/date&gt;&lt;/pub-dates&gt;&lt;/dates&gt;&lt;isbn&gt;1340-2838&lt;/isbn&gt;&lt;accession-num&gt;WOS:000379741500004&lt;/accession-num&gt;&lt;work-type&gt;Article&lt;/work-type&gt;&lt;urls&gt;&lt;related-urls&gt;&lt;url&gt;&lt;style face="underline" font="default" size="100%"&gt;&amp;lt;Go to ISI&amp;gt;://WOS:000379741500004&lt;/style&gt;&lt;/url&gt;&lt;/related-urls&gt;&lt;/urls&gt;&lt;electronic-resource-num&gt;10.1093/dnares/dsw01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4464F3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buckwheat.kazusa.or.jp/</w:t>
            </w:r>
          </w:p>
        </w:tc>
      </w:tr>
      <w:tr w:rsidR="00C26E96" w:rsidRPr="003B363F" w14:paraId="74AAF005" w14:textId="77777777">
        <w:trPr>
          <w:trHeight w:val="338"/>
        </w:trPr>
        <w:tc>
          <w:tcPr>
            <w:tcW w:w="1518" w:type="pct"/>
            <w:vAlign w:val="center"/>
          </w:tcPr>
          <w:p w14:paraId="3B24DD7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immonds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chinensis</w:t>
            </w:r>
          </w:p>
        </w:tc>
        <w:tc>
          <w:tcPr>
            <w:tcW w:w="1118" w:type="pct"/>
            <w:vAlign w:val="center"/>
          </w:tcPr>
          <w:p w14:paraId="10507EC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Sturtevant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TdHVydGV2YW50PC9BdXRob3I+PFllYXI+MjAyMDwvWWVh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TdHVydGV2YW50PC9BdXRob3I+PFllYXI+MjAyMDwvWWVh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B1BCD9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GWH: </w:t>
            </w:r>
            <w:r w:rsidRPr="003B363F">
              <w:rPr>
                <w:sz w:val="21"/>
                <w:szCs w:val="21"/>
              </w:rPr>
              <w:t>GWHAASQ00000000</w:t>
            </w:r>
          </w:p>
        </w:tc>
      </w:tr>
      <w:tr w:rsidR="00C26E96" w:rsidRPr="003B363F" w14:paraId="5747B23C" w14:textId="77777777">
        <w:trPr>
          <w:trHeight w:val="338"/>
        </w:trPr>
        <w:tc>
          <w:tcPr>
            <w:tcW w:w="1518" w:type="pct"/>
            <w:vAlign w:val="center"/>
          </w:tcPr>
          <w:p w14:paraId="5CC6EBD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elenicereu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undatus</w:t>
            </w:r>
            <w:proofErr w:type="spellEnd"/>
          </w:p>
        </w:tc>
        <w:tc>
          <w:tcPr>
            <w:tcW w:w="1118" w:type="pct"/>
            <w:vAlign w:val="center"/>
          </w:tcPr>
          <w:p w14:paraId="5651C8C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he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heng&lt;/Author&gt;&lt;Year&gt;2021&lt;/Year&gt;&lt;RecNum&gt;399&lt;/RecNum&gt;&lt;DisplayText&gt;&lt;style face="superscript"&gt;127&lt;/style&gt;&lt;/DisplayText&gt;&lt;record&gt;&lt;rec-number&gt;399&lt;/rec-number&gt;&lt;foreign-keys&gt;&lt;key app="EN" db-id="dfs0zsaxpwrdrpe0s5fv0erk9tpreser9v5a" timestamp="1732080865"&gt;399&lt;/key&gt;&lt;/foreign-keys&gt;&lt;ref-type name="Journal Article"&gt;17&lt;/ref-type&gt;&lt;contributors&gt;&lt;authors&gt;&lt;author&gt;Zheng, Jinfang&lt;/author&gt;&lt;author&gt;Meinhardt, Lyndel W.&lt;/author&gt;&lt;author&gt;Goenaga, Ricardo&lt;/author&gt;&lt;author&gt;Zhang, Dapeng&lt;/author&gt;&lt;author&gt;Yin, Yanbin&lt;/author&gt;&lt;/authors&gt;&lt;/contributors&gt;&lt;titles&gt;&lt;title&gt;The chromosome-level genome of dragon fruit reveals whole-genome duplication and chromosomal co-localization of betacyanin biosynthetic genes&lt;/title&gt;&lt;secondary-title&gt;Horticulture Research&lt;/secondary-title&gt;&lt;/titles&gt;&lt;periodical&gt;&lt;full-title&gt;Horticulture Research&lt;/full-title&gt;&lt;abbr-2&gt;Hortic. Res.&lt;/abbr-2&gt;&lt;/periodical&gt;&lt;volume&gt;8&lt;/volume&gt;&lt;number&gt;1&lt;/number&gt;&lt;dates&gt;&lt;year&gt;2021&lt;/year&gt;&lt;pub-dates&gt;&lt;date&gt;Mar 10&lt;/date&gt;&lt;/pub-dates&gt;&lt;/dates&gt;&lt;isbn&gt;2662-6810&lt;/isbn&gt;&lt;accession-num&gt;WOS:000627856500007&lt;/accession-num&gt;&lt;work-type&gt;Article&lt;/work-type&gt;&lt;urls&gt;&lt;related-urls&gt;&lt;url&gt;&amp;lt;Go to ISI&amp;gt;://WOS:000627856500007&lt;/url&gt;&lt;/related-urls&gt;&lt;/urls&gt;&lt;custom7&gt;63&lt;/custom7&gt;&lt;electronic-resource-num&gt;10.1038/s41438-021-00501-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A9167C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GenBank: </w:t>
            </w:r>
            <w:r w:rsidRPr="003B363F">
              <w:rPr>
                <w:sz w:val="21"/>
                <w:szCs w:val="21"/>
              </w:rPr>
              <w:t>GCA_017589665</w:t>
            </w:r>
          </w:p>
        </w:tc>
      </w:tr>
      <w:tr w:rsidR="00C26E96" w:rsidRPr="003B363F" w14:paraId="397D3539" w14:textId="77777777">
        <w:trPr>
          <w:trHeight w:val="338"/>
        </w:trPr>
        <w:tc>
          <w:tcPr>
            <w:tcW w:w="1518" w:type="pct"/>
            <w:vAlign w:val="center"/>
          </w:tcPr>
          <w:p w14:paraId="748D795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Portulac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milis</w:t>
            </w:r>
            <w:proofErr w:type="spellEnd"/>
          </w:p>
        </w:tc>
        <w:tc>
          <w:tcPr>
            <w:tcW w:w="1118" w:type="pct"/>
            <w:vAlign w:val="center"/>
          </w:tcPr>
          <w:p w14:paraId="72740A3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Gilma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ilman&lt;/Author&gt;&lt;Year&gt;2022&lt;/Year&gt;&lt;RecNum&gt;400&lt;/RecNum&gt;&lt;DisplayText&gt;&lt;style face="superscript"&gt;128&lt;/style&gt;&lt;/DisplayText&gt;&lt;record&gt;&lt;rec-number&gt;400&lt;/rec-number&gt;&lt;foreign-keys&gt;&lt;key app="EN" db-id="dfs0zsaxpwrdrpe0s5fv0erk9tpreser9v5a" timestamp="1732081420"&gt;400&lt;/key&gt;&lt;/foreign-keys&gt;&lt;ref-type name="Journal Article"&gt;17&lt;/ref-type&gt;&lt;contributors&gt;&lt;authors&gt;&lt;author&gt;Gilman, Ian S.&lt;/author&gt;&lt;author&gt;Moreno-Villena, Jose J.&lt;/author&gt;&lt;author&gt;Lewis, Zachary R.&lt;/author&gt;&lt;author&gt;Goolsby, Eric W.&lt;/author&gt;&lt;author&gt;Edwards, Erika J.&lt;/author&gt;&lt;/authors&gt;&lt;/contributors&gt;&lt;titles&gt;&lt;title&gt;&lt;style face="normal" font="default" size="100%"&gt;Gene co-expression reveals the modularity and integration of C&lt;/style&gt;&lt;style face="subscript" font="default" size="100%"&gt;4 &lt;/style&gt;&lt;style face="normal" font="default" size="100%"&gt;and CAM in &lt;/style&gt;&lt;style face="italic" font="default" size="100%"&gt;Portulaca&lt;/style&gt;&lt;/title&gt;&lt;secondary-title&gt;Plant Physiology&lt;/secondary-title&gt;&lt;/titles&gt;&lt;periodical&gt;&lt;full-title&gt;Plant Physiology&lt;/full-title&gt;&lt;abbr-2&gt;Plant Physiol.&lt;/abbr-2&gt;&lt;/periodical&gt;&lt;pages&gt;735–753&lt;/pages&gt;&lt;volume&gt;189&lt;/volume&gt;&lt;number&gt;2&lt;/number&gt;&lt;dates&gt;&lt;year&gt;2022&lt;/year&gt;&lt;pub-dates&gt;&lt;date&gt;Jun 1&lt;/date&gt;&lt;/pub-dates&gt;&lt;/dates&gt;&lt;isbn&gt;0032-0889&lt;/isbn&gt;&lt;accession-num&gt;WOS:000785622100001&lt;/accession-num&gt;&lt;work-type&gt;Article&lt;/work-type&gt;&lt;urls&gt;&lt;related-urls&gt;&lt;url&gt;&lt;style face="underline" font="default" size="100%"&gt;&amp;lt;Go to ISI&amp;gt;://WOS:000785622100001&lt;/style&gt;&lt;/url&gt;&lt;/related-urls&gt;&lt;/urls&gt;&lt;electronic-resource-num&gt;10.1093/plphys/kiac11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8B9C31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iCs/>
                <w:sz w:val="21"/>
                <w:szCs w:val="21"/>
              </w:rPr>
              <w:t xml:space="preserve">Portulaca </w:t>
            </w:r>
            <w:proofErr w:type="spellStart"/>
            <w:r w:rsidRPr="003B363F">
              <w:rPr>
                <w:i/>
                <w:iCs/>
                <w:sz w:val="21"/>
                <w:szCs w:val="21"/>
              </w:rPr>
              <w:t>amilis</w:t>
            </w:r>
            <w:proofErr w:type="spellEnd"/>
            <w:r w:rsidRPr="003B363F">
              <w:rPr>
                <w:sz w:val="21"/>
                <w:szCs w:val="21"/>
              </w:rPr>
              <w:t xml:space="preserve"> v1.0 at DOE-JGI, https://phytozome-next.jgi.doe.gov/info/Pamilis_v1_0</w:t>
            </w:r>
          </w:p>
        </w:tc>
      </w:tr>
      <w:tr w:rsidR="00C26E96" w:rsidRPr="003B363F" w14:paraId="44483C97" w14:textId="77777777">
        <w:trPr>
          <w:trHeight w:val="338"/>
        </w:trPr>
        <w:tc>
          <w:tcPr>
            <w:tcW w:w="1518" w:type="pct"/>
            <w:vAlign w:val="center"/>
          </w:tcPr>
          <w:p w14:paraId="136FA19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Amaranth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hypochondriacus</w:t>
            </w:r>
            <w:proofErr w:type="spellEnd"/>
          </w:p>
        </w:tc>
        <w:tc>
          <w:tcPr>
            <w:tcW w:w="1118" w:type="pct"/>
            <w:vAlign w:val="center"/>
          </w:tcPr>
          <w:p w14:paraId="3C96646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louse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louse&lt;/Author&gt;&lt;Year&gt;2016&lt;/Year&gt;&lt;RecNum&gt;401&lt;/RecNum&gt;&lt;DisplayText&gt;&lt;style face="superscript"&gt;129&lt;/style&gt;&lt;/DisplayText&gt;&lt;record&gt;&lt;rec-number&gt;401&lt;/rec-number&gt;&lt;foreign-keys&gt;&lt;key app="EN" db-id="dfs0zsaxpwrdrpe0s5fv0erk9tpreser9v5a" timestamp="1732081678"&gt;401&lt;/key&gt;&lt;/foreign-keys&gt;&lt;ref-type name="Journal Article"&gt;17&lt;/ref-type&gt;&lt;contributors&gt;&lt;authors&gt;&lt;author&gt;Clouse, J. W.&lt;/author&gt;&lt;author&gt;Adhikary, D.&lt;/author&gt;&lt;author&gt;Page, J. T.&lt;/author&gt;&lt;author&gt;Ramaraj, T.&lt;/author&gt;&lt;author&gt;Deyholos, M. K.&lt;/author&gt;&lt;author&gt;Udall, J. A.&lt;/author&gt;&lt;author&gt;Fairbanks, D. J.&lt;/author&gt;&lt;author&gt;Jellen, E. N.&lt;/author&gt;&lt;author&gt;Maughan, P. J.&lt;/author&gt;&lt;/authors&gt;&lt;/contributors&gt;&lt;titles&gt;&lt;title&gt;The Amaranth Genome: Genome, Transcriptome, and Physical Map Assembly&lt;/title&gt;&lt;secondary-title&gt;Plant Genome&lt;/secondary-title&gt;&lt;/titles&gt;&lt;periodical&gt;&lt;full-title&gt;Plant Genome&lt;/full-title&gt;&lt;abbr-2&gt;Plant genome-Us&lt;/abbr-2&gt;&lt;/periodical&gt;&lt;pages&gt;2015.07.0062&lt;/pages&gt;&lt;volume&gt;9&lt;/volume&gt;&lt;number&gt;1&lt;/number&gt;&lt;dates&gt;&lt;year&gt;2016&lt;/year&gt;&lt;pub-dates&gt;&lt;date&gt;Mar&lt;/date&gt;&lt;/pub-dates&gt;&lt;/dates&gt;&lt;accession-num&gt;WOS:000378146900013&lt;/accession-num&gt;&lt;work-type&gt;Article&lt;/work-type&gt;&lt;urls&gt;&lt;related-urls&gt;&lt;url&gt;&lt;style face="underline" font="default" size="100%"&gt;&amp;lt;Go to ISI&amp;gt;://WOS:000378146900013&lt;/style&gt;&lt;/url&gt;&lt;/related-urls&gt;&lt;/urls&gt;&lt;electronic-resource-num&gt;10.3835/plantgenome2015.07.006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2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095F79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Amaranth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hypochondriacus</w:t>
            </w:r>
            <w:proofErr w:type="spellEnd"/>
            <w:r w:rsidRPr="003B363F">
              <w:rPr>
                <w:sz w:val="21"/>
                <w:szCs w:val="21"/>
              </w:rPr>
              <w:t xml:space="preserve"> v2.1 at DOE-JGI, https://phytozome-next.jgi.doe.gov/info/Ahypochondriacus_v2_1</w:t>
            </w:r>
          </w:p>
        </w:tc>
      </w:tr>
      <w:tr w:rsidR="00C26E96" w:rsidRPr="003B363F" w14:paraId="113C793F" w14:textId="77777777">
        <w:trPr>
          <w:trHeight w:val="338"/>
        </w:trPr>
        <w:tc>
          <w:tcPr>
            <w:tcW w:w="1518" w:type="pct"/>
            <w:vAlign w:val="center"/>
          </w:tcPr>
          <w:p w14:paraId="2249338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uaed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ralocaspica</w:t>
            </w:r>
            <w:proofErr w:type="spellEnd"/>
          </w:p>
        </w:tc>
        <w:tc>
          <w:tcPr>
            <w:tcW w:w="1118" w:type="pct"/>
            <w:vAlign w:val="center"/>
          </w:tcPr>
          <w:p w14:paraId="6D4A0D7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ang&lt;/Author&gt;&lt;Year&gt;2019&lt;/Year&gt;&lt;RecNum&gt;402&lt;/RecNum&gt;&lt;DisplayText&gt;&lt;style face="superscript"&gt;130&lt;/style&gt;&lt;/DisplayText&gt;&lt;record&gt;&lt;rec-number&gt;402&lt;/rec-number&gt;&lt;foreign-keys&gt;&lt;key app="EN" db-id="dfs0zsaxpwrdrpe0s5fv0erk9tpreser9v5a" timestamp="1732081797"&gt;402&lt;/key&gt;&lt;/foreign-keys&gt;&lt;ref-type name="Journal Article"&gt;17&lt;/ref-type&gt;&lt;contributors&gt;&lt;authors&gt;&lt;author&gt;Wang, Lei&lt;/author&gt;&lt;author&gt;Ma, Ganglong&lt;/author&gt;&lt;author&gt;Wang, Hongling&lt;/author&gt;&lt;author&gt;Cheng, Chao&lt;/author&gt;&lt;author&gt;Mu, Shuyong&lt;/author&gt;&lt;author&gt;Quan, Weili&lt;/author&gt;&lt;author&gt;Jiang, Li&lt;/author&gt;&lt;author&gt;Zhao, Zhenyong&lt;/author&gt;&lt;author&gt;Zhang, Yu&lt;/author&gt;&lt;author&gt;Zhang, Ke&lt;/author&gt;&lt;author&gt;Wang, Xuelian&lt;/author&gt;&lt;author&gt;Tian, Changyan&lt;/author&gt;&lt;author&gt;Zhang, Yi&lt;/author&gt;&lt;/authors&gt;&lt;/contributors&gt;&lt;titles&gt;&lt;title&gt;&lt;style face="normal" font="default" size="100%"&gt;A draft genome assembly of halophyte &lt;/style&gt;&lt;style face="italic" font="default" size="100%"&gt;Suaeda aralocaspica&lt;/style&gt;&lt;style face="normal" font="default" size="100%"&gt;, a plant that performs C&lt;/style&gt;&lt;style face="subscript" font="default" size="100%"&gt;4&lt;/style&gt;&lt;style face="normal" font="default" size="100%"&gt; photosynthesis within individual cells&lt;/style&gt;&lt;/title&gt;&lt;secondary-title&gt;Gigascience&lt;/secondary-title&gt;&lt;/titles&gt;&lt;periodical&gt;&lt;full-title&gt;Gigascience&lt;/full-title&gt;&lt;abbr-2&gt;Gigascience&lt;/abbr-2&gt;&lt;/periodical&gt;&lt;volume&gt;8&lt;/volume&gt;&lt;number&gt;9&lt;/number&gt;&lt;dates&gt;&lt;year&gt;2019&lt;/year&gt;&lt;pub-dates&gt;&lt;date&gt;Sep&lt;/date&gt;&lt;/pub-dates&gt;&lt;/dates&gt;&lt;isbn&gt;2047-217X&lt;/isbn&gt;&lt;accession-num&gt;WOS:000489271100011&lt;/accession-num&gt;&lt;work-type&gt;Article; Data Paper&lt;/work-type&gt;&lt;urls&gt;&lt;related-urls&gt;&lt;url&gt;&lt;style face="underline" font="default" size="100%"&gt;&amp;lt;Go to ISI&amp;gt;://WOS:000489271100011&lt;/style&gt;&lt;/url&gt;&lt;/related-urls&gt;&lt;/urls&gt;&lt;custom7&gt;giz116&lt;/custom7&gt;&lt;electronic-resource-num&gt;10.1093/gigascience/giz11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3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CF2949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0646</w:t>
            </w:r>
          </w:p>
        </w:tc>
      </w:tr>
      <w:tr w:rsidR="00C26E96" w:rsidRPr="003B363F" w14:paraId="18B7D311" w14:textId="77777777">
        <w:trPr>
          <w:trHeight w:val="338"/>
        </w:trPr>
        <w:tc>
          <w:tcPr>
            <w:tcW w:w="1518" w:type="pct"/>
            <w:vAlign w:val="center"/>
          </w:tcPr>
          <w:p w14:paraId="5804256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Beta vulgaris</w:t>
            </w:r>
          </w:p>
        </w:tc>
        <w:tc>
          <w:tcPr>
            <w:tcW w:w="1118" w:type="pct"/>
            <w:vAlign w:val="center"/>
          </w:tcPr>
          <w:p w14:paraId="321CA1A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Rodriguez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Rodriguez del Rio&lt;/Author&gt;&lt;Year&gt;2019&lt;/Year&gt;&lt;RecNum&gt;403&lt;/RecNum&gt;&lt;DisplayText&gt;&lt;style face="superscript"&gt;131&lt;/style&gt;&lt;/DisplayText&gt;&lt;record&gt;&lt;rec-number&gt;403&lt;/rec-number&gt;&lt;foreign-keys&gt;&lt;key app="EN" db-id="dfs0zsaxpwrdrpe0s5fv0erk9tpreser9v5a" timestamp="1732081973"&gt;403&lt;/key&gt;&lt;/foreign-keys&gt;&lt;ref-type name="Journal Article"&gt;17&lt;/ref-type&gt;&lt;contributors&gt;&lt;authors&gt;&lt;author&gt;Rodriguez del Rio, Alvaro&lt;/author&gt;&lt;author&gt;Minoche, Andre E.&lt;/author&gt;&lt;author&gt;Zwickl, Nikolaus F.&lt;/author&gt;&lt;author&gt;Friedrich, Anja&lt;/author&gt;&lt;author&gt;Liedtke, Susan&lt;/author&gt;&lt;author&gt;Schmidt, Thomas&lt;/author&gt;&lt;author&gt;Himmelbauer, Heinz&lt;/author&gt;&lt;author&gt;Dohm, Juliane C.&lt;/author&gt;&lt;/authors&gt;&lt;/contributors&gt;&lt;titles&gt;&lt;title&gt;&lt;style face="normal" font="default" size="100%"&gt;Genomes of the wild beets &lt;/style&gt;&lt;style face="italic" font="default" size="100%"&gt;Beta patula&lt;/style&gt;&lt;style face="normal" font="default" size="100%"&gt; and &lt;/style&gt;&lt;style face="italic" font="default" size="100%"&gt;Beta vulgaris &lt;/style&gt;&lt;style face="normal" font="default" size="100%"&gt;ssp. &lt;/style&gt;&lt;style face="italic" font="default" size="100%"&gt;maritima&lt;/style&gt;&lt;/title&gt;&lt;secondary-title&gt;Plant Journal&lt;/secondary-title&gt;&lt;/titles&gt;&lt;periodical&gt;&lt;full-title&gt;Plant Journal&lt;/full-title&gt;&lt;abbr-2&gt;Plant J.&lt;/abbr-2&gt;&lt;/periodical&gt;&lt;pages&gt;1242–1253&lt;/pages&gt;&lt;volume&gt;99&lt;/volume&gt;&lt;number&gt;6&lt;/number&gt;&lt;dates&gt;&lt;year&gt;2019&lt;/year&gt;&lt;pub-dates&gt;&lt;date&gt;Sep&lt;/date&gt;&lt;/pub-dates&gt;&lt;/dates&gt;&lt;isbn&gt;0960-7412&lt;/isbn&gt;&lt;accession-num&gt;WOS:000476000800001&lt;/accession-num&gt;&lt;work-type&gt;Article&lt;/work-type&gt;&lt;urls&gt;&lt;related-urls&gt;&lt;url&gt;&lt;style face="underline" font="default" size="100%"&gt;&amp;lt;Go to ISI&amp;gt;://WOS:000476000800001&lt;/style&gt;&lt;/url&gt;&lt;/related-urls&gt;&lt;/urls&gt;&lt;electronic-resource-num&gt;10.1111/tpj.1441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3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F71B84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bvseq.boku.ac.at/index.shtml</w:t>
            </w:r>
          </w:p>
        </w:tc>
      </w:tr>
      <w:tr w:rsidR="00C26E96" w:rsidRPr="003B363F" w14:paraId="1E75B5A8" w14:textId="77777777">
        <w:trPr>
          <w:trHeight w:val="338"/>
        </w:trPr>
        <w:tc>
          <w:tcPr>
            <w:tcW w:w="1518" w:type="pct"/>
            <w:vAlign w:val="center"/>
          </w:tcPr>
          <w:p w14:paraId="5F28E108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Spinacia oleracea</w:t>
            </w:r>
          </w:p>
        </w:tc>
        <w:tc>
          <w:tcPr>
            <w:tcW w:w="1118" w:type="pct"/>
            <w:vAlign w:val="center"/>
          </w:tcPr>
          <w:p w14:paraId="3E4DD00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X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Xu&lt;/Author&gt;&lt;Year&gt;2017&lt;/Year&gt;&lt;RecNum&gt;404&lt;/RecNum&gt;&lt;DisplayText&gt;&lt;style face="superscript"&gt;132&lt;/style&gt;&lt;/DisplayText&gt;&lt;record&gt;&lt;rec-number&gt;404&lt;/rec-number&gt;&lt;foreign-keys&gt;&lt;key app="EN" db-id="dfs0zsaxpwrdrpe0s5fv0erk9tpreser9v5a" timestamp="1732082097"&gt;404&lt;/key&gt;&lt;/foreign-keys&gt;&lt;ref-type name="Journal Article"&gt;17&lt;/ref-type&gt;&lt;contributors&gt;&lt;authors&gt;&lt;author&gt;Xu, Chenxi&lt;/author&gt;&lt;author&gt;Jiao, Chen&lt;/author&gt;&lt;author&gt;Sun, Honghe&lt;/author&gt;&lt;author&gt;Cai, Xiaofeng&lt;/author&gt;&lt;author&gt;Wang, Xiaoli&lt;/author&gt;&lt;author&gt;Ge, Chenhui&lt;/author&gt;&lt;author&gt;Zheng, Yi&lt;/author&gt;&lt;author&gt;Liu, Wenli&lt;/author&gt;&lt;author&gt;Sun, Xuepeng&lt;/author&gt;&lt;author&gt;Xu, Yimin&lt;/author&gt;&lt;author&gt;Deng, Jie&lt;/author&gt;&lt;author&gt;Zhang, Zhonghua&lt;/author&gt;&lt;author&gt;Huang, Sanwen&lt;/author&gt;&lt;author&gt;Dai, Shaojun&lt;/author&gt;&lt;author&gt;Mou, Beiquan&lt;/author&gt;&lt;author&gt;Wang, Quanxi&lt;/author&gt;&lt;author&gt;Fei, Zhangjun&lt;/author&gt;&lt;author&gt;Wang, Quanhua&lt;/author&gt;&lt;/authors&gt;&lt;/contributors&gt;&lt;titles&gt;&lt;title&gt;&lt;style face="normal" font="default" size="100%"&gt;Draft genome of spinach and transcriptome diversity of 120 &lt;/style&gt;&lt;style face="italic" font="default" size="100%"&gt;Spinacia&lt;/style&gt;&lt;style face="normal" font="default" size="100%"&gt; accessions&lt;/style&gt;&lt;/title&gt;&lt;secondary-title&gt;Nature Communications&lt;/secondary-title&gt;&lt;/titles&gt;&lt;periodical&gt;&lt;full-title&gt;Nature Communications&lt;/full-title&gt;&lt;abbr-2&gt;Nat. Commun.&lt;/abbr-2&gt;&lt;/periodical&gt;&lt;volume&gt;8&lt;/volume&gt;&lt;dates&gt;&lt;year&gt;2017&lt;/year&gt;&lt;pub-dates&gt;&lt;date&gt;May 24&lt;/date&gt;&lt;/pub-dates&gt;&lt;/dates&gt;&lt;accession-num&gt;WOS:000401958800001&lt;/accession-num&gt;&lt;work-type&gt;Article&lt;/work-type&gt;&lt;urls&gt;&lt;related-urls&gt;&lt;url&gt;&lt;style face="underline" font="default" size="100%"&gt;&amp;lt;Go to ISI&amp;gt;://WOS:000401958800001&lt;/style&gt;&lt;/url&gt;&lt;/related-urls&gt;&lt;/urls&gt;&lt;custom7&gt;15275&lt;/custom7&gt;&lt;electronic-resource-num&gt;10.1038/ncomms1527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3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A32EB3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www.spinachbase.org/</w:t>
            </w:r>
          </w:p>
        </w:tc>
      </w:tr>
      <w:tr w:rsidR="00C26E96" w:rsidRPr="003B363F" w14:paraId="5C60F905" w14:textId="77777777">
        <w:trPr>
          <w:trHeight w:val="338"/>
        </w:trPr>
        <w:tc>
          <w:tcPr>
            <w:tcW w:w="1518" w:type="pct"/>
            <w:vAlign w:val="center"/>
          </w:tcPr>
          <w:p w14:paraId="24C6B55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triplex hortensis</w:t>
            </w:r>
          </w:p>
        </w:tc>
        <w:tc>
          <w:tcPr>
            <w:tcW w:w="1118" w:type="pct"/>
            <w:vAlign w:val="center"/>
          </w:tcPr>
          <w:p w14:paraId="762887A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unt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unt&lt;/Author&gt;&lt;Year&gt;2020&lt;/Year&gt;&lt;RecNum&gt;405&lt;/RecNum&gt;&lt;DisplayText&gt;&lt;style face="superscript"&gt;133&lt;/style&gt;&lt;/DisplayText&gt;&lt;record&gt;&lt;rec-number&gt;405&lt;/rec-number&gt;&lt;foreign-keys&gt;&lt;key app="EN" db-id="dfs0zsaxpwrdrpe0s5fv0erk9tpreser9v5a" timestamp="1732082158"&gt;405&lt;/key&gt;&lt;/foreign-keys&gt;&lt;ref-type name="Journal Article"&gt;17&lt;/ref-type&gt;&lt;contributors&gt;&lt;authors&gt;&lt;author&gt;Hunt, Spencer P.&lt;/author&gt;&lt;author&gt;Jarvis, David E.&lt;/author&gt;&lt;author&gt;Larsen, Dallas J.&lt;/author&gt;&lt;author&gt;Mosyakin, Sergei L.&lt;/author&gt;&lt;author&gt;Kolano, Bozena A.&lt;/author&gt;&lt;author&gt;Jackson, Eric W.&lt;/author&gt;&lt;author&gt;Martin, Sara L.&lt;/author&gt;&lt;author&gt;Jellen, Eric N.&lt;/author&gt;&lt;author&gt;Maughan, Peter J.&lt;/author&gt;&lt;/authors&gt;&lt;/contributors&gt;&lt;titles&gt;&lt;title&gt;&lt;style face="normal" font="default" size="100%"&gt;A Chromosome-Scale Assembly of the Garden Orach (&lt;/style&gt;&lt;style face="italic" font="default" size="100%"&gt;Atriplex hortensis&lt;/style&gt;&lt;style face="normal" font="default" size="100%"&gt; L.) Genome Using Oxford Nanopore Sequencing&lt;/style&gt;&lt;/title&gt;&lt;secondary-title&gt;Frontiers in Plant Science&lt;/secondary-title&gt;&lt;/titles&gt;&lt;periodical&gt;&lt;full-title&gt;Frontiers in Plant Science&lt;/full-title&gt;&lt;abbr-2&gt;Front. plant Sci.&lt;/abbr-2&gt;&lt;/periodical&gt;&lt;volume&gt;11&lt;/volume&gt;&lt;dates&gt;&lt;year&gt;2020&lt;/year&gt;&lt;pub-dates&gt;&lt;date&gt;May 25&lt;/date&gt;&lt;/pub-dates&gt;&lt;/dates&gt;&lt;isbn&gt;1664-462X&lt;/isbn&gt;&lt;accession-num&gt;WOS:000540527500001&lt;/accession-num&gt;&lt;work-type&gt;Article&lt;/work-type&gt;&lt;urls&gt;&lt;related-urls&gt;&lt;url&gt;&lt;style face="underline" font="default" size="100%"&gt;&amp;lt;Go to ISI&amp;gt;://WOS:000540527500001&lt;/style&gt;&lt;/url&gt;&lt;/related-urls&gt;&lt;/urls&gt;&lt;custom7&gt;624&lt;/custom7&gt;&lt;electronic-resource-num&gt;10.3389/fpls.2020.0062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3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BE7F2F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CoGe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56906</w:t>
            </w:r>
          </w:p>
        </w:tc>
      </w:tr>
      <w:tr w:rsidR="00C26E96" w:rsidRPr="003B363F" w14:paraId="7D8E3A6D" w14:textId="77777777">
        <w:trPr>
          <w:trHeight w:val="338"/>
        </w:trPr>
        <w:tc>
          <w:tcPr>
            <w:tcW w:w="1518" w:type="pct"/>
            <w:vAlign w:val="center"/>
          </w:tcPr>
          <w:p w14:paraId="0F3E285C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Vitis vinifera</w:t>
            </w:r>
          </w:p>
        </w:tc>
        <w:tc>
          <w:tcPr>
            <w:tcW w:w="1118" w:type="pct"/>
            <w:vAlign w:val="center"/>
          </w:tcPr>
          <w:p w14:paraId="5E9F085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Jaillo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KYWlsbG9uPC9BdXRob3I+PFllYXI+MjAwNzwvWWVhcj48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KYWlsbG9uPC9BdXRob3I+PFllYXI+MjAwNzwvWWVhcj48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3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60FF74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iCs/>
                <w:sz w:val="21"/>
                <w:szCs w:val="21"/>
              </w:rPr>
              <w:t>Vitis vinifera</w:t>
            </w:r>
            <w:r w:rsidRPr="003B363F">
              <w:rPr>
                <w:sz w:val="21"/>
                <w:szCs w:val="21"/>
              </w:rPr>
              <w:t xml:space="preserve"> v2.1 at DOE-JGI, https://phytozome-next.jgi.doe.gov/info/</w:t>
            </w:r>
            <w:r w:rsidRPr="003B363F">
              <w:t xml:space="preserve"> </w:t>
            </w:r>
            <w:r w:rsidRPr="003B363F">
              <w:rPr>
                <w:sz w:val="21"/>
                <w:szCs w:val="21"/>
              </w:rPr>
              <w:t>Vvinifera_v2_1</w:t>
            </w:r>
          </w:p>
        </w:tc>
      </w:tr>
      <w:tr w:rsidR="00C26E96" w:rsidRPr="003B363F" w14:paraId="6B1ABD97" w14:textId="77777777">
        <w:trPr>
          <w:trHeight w:val="338"/>
        </w:trPr>
        <w:tc>
          <w:tcPr>
            <w:tcW w:w="1518" w:type="pct"/>
            <w:vAlign w:val="center"/>
          </w:tcPr>
          <w:p w14:paraId="54646D6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Hamamelis virginiana</w:t>
            </w:r>
          </w:p>
        </w:tc>
        <w:tc>
          <w:tcPr>
            <w:tcW w:w="1118" w:type="pct"/>
            <w:vAlign w:val="center"/>
          </w:tcPr>
          <w:p w14:paraId="2BC68B9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Korgaonkar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Korgaonkar&lt;/Author&gt;&lt;Year&gt;2021&lt;/Year&gt;&lt;RecNum&gt;407&lt;/RecNum&gt;&lt;DisplayText&gt;&lt;style face="superscript"&gt;135&lt;/style&gt;&lt;/DisplayText&gt;&lt;record&gt;&lt;rec-number&gt;407&lt;/rec-number&gt;&lt;foreign-keys&gt;&lt;key app="EN" db-id="dfs0zsaxpwrdrpe0s5fv0erk9tpreser9v5a" timestamp="1732082470"&gt;407&lt;/key&gt;&lt;/foreign-keys&gt;&lt;ref-type name="Journal Article"&gt;17&lt;/ref-type&gt;&lt;contributors&gt;&lt;authors&gt;&lt;author&gt;Korgaonkar, Aishwarya&lt;/author&gt;&lt;author&gt;Han, Clair&lt;/author&gt;&lt;author&gt;Lemire, Andrew L.&lt;/author&gt;&lt;author&gt;Siwanowicz, Igor&lt;/author&gt;&lt;author&gt;Bennouna, Djawed&lt;/author&gt;&lt;author&gt;Kopec, Rachel E.&lt;/author&gt;&lt;author&gt;Andolfatto, Peter&lt;/author&gt;&lt;author&gt;Shigenobu, Shuji&lt;/author&gt;&lt;author&gt;Stern, David L.&lt;/author&gt;&lt;/authors&gt;&lt;/contributors&gt;&lt;titles&gt;&lt;title&gt;A novel family of secreted insect proteins linked to plant gall development&lt;/title&gt;&lt;secondary-title&gt;Current Biology&lt;/secondary-title&gt;&lt;/titles&gt;&lt;periodical&gt;&lt;full-title&gt;Current Biology&lt;/full-title&gt;&lt;/periodical&gt;&lt;pages&gt;1836–1849&lt;/pages&gt;&lt;volume&gt;31&lt;/volume&gt;&lt;number&gt;9&lt;/number&gt;&lt;dates&gt;&lt;year&gt;2021&lt;/year&gt;&lt;pub-dates&gt;&lt;date&gt;May 10&lt;/date&gt;&lt;/pub-dates&gt;&lt;/dates&gt;&lt;isbn&gt;0960-9822&lt;/isbn&gt;&lt;accession-num&gt;WOS:000654741200020&lt;/accession-num&gt;&lt;work-type&gt;Article&lt;/work-type&gt;&lt;urls&gt;&lt;related-urls&gt;&lt;url&gt;&lt;style face="underline" font="default" size="100%"&gt;&amp;lt;Go to ISI&amp;gt;://WOS:000654741200020&lt;/style&gt;&lt;/url&gt;&lt;/related-urls&gt;&lt;/urls&gt;&lt;electronic-resource-num&gt;10.1016/j.cub.2021.01.10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3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AE62B5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6084/m9.figshare.13502001</w:t>
            </w:r>
          </w:p>
        </w:tc>
      </w:tr>
      <w:tr w:rsidR="00C26E96" w:rsidRPr="003B363F" w14:paraId="630BB7BA" w14:textId="77777777">
        <w:trPr>
          <w:trHeight w:val="338"/>
        </w:trPr>
        <w:tc>
          <w:tcPr>
            <w:tcW w:w="1518" w:type="pct"/>
            <w:vAlign w:val="center"/>
          </w:tcPr>
          <w:p w14:paraId="7BE8413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Kalanchoe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fedtschenkoi</w:t>
            </w:r>
            <w:proofErr w:type="spellEnd"/>
          </w:p>
        </w:tc>
        <w:tc>
          <w:tcPr>
            <w:tcW w:w="1118" w:type="pct"/>
            <w:vAlign w:val="center"/>
          </w:tcPr>
          <w:p w14:paraId="181AC27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ZYW5nPC9BdXRob3I+PFllYXI+MjAxNzwvWWVhcj48UmVj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ZYW5nPC9BdXRob3I+PFllYXI+MjAxNzwvWWVhcj48UmVj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3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5A2D67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NQLW00000000</w:t>
            </w:r>
          </w:p>
        </w:tc>
      </w:tr>
      <w:tr w:rsidR="00C26E96" w:rsidRPr="003B363F" w14:paraId="4B9A2FD8" w14:textId="77777777">
        <w:trPr>
          <w:trHeight w:val="338"/>
        </w:trPr>
        <w:tc>
          <w:tcPr>
            <w:tcW w:w="1518" w:type="pct"/>
            <w:vAlign w:val="center"/>
          </w:tcPr>
          <w:p w14:paraId="5394427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Rhodiol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renulata</w:t>
            </w:r>
            <w:proofErr w:type="spellEnd"/>
          </w:p>
        </w:tc>
        <w:tc>
          <w:tcPr>
            <w:tcW w:w="1118" w:type="pct"/>
            <w:vAlign w:val="center"/>
          </w:tcPr>
          <w:p w14:paraId="79C7D98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F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u&lt;/Author&gt;&lt;Year&gt;2017&lt;/Year&gt;&lt;RecNum&gt;409&lt;/RecNum&gt;&lt;DisplayText&gt;&lt;style face="superscript"&gt;137&lt;/style&gt;&lt;/DisplayText&gt;&lt;record&gt;&lt;rec-number&gt;409&lt;/rec-number&gt;&lt;foreign-keys&gt;&lt;key app="EN" db-id="dfs0zsaxpwrdrpe0s5fv0erk9tpreser9v5a" timestamp="1732082767"&gt;409&lt;/key&gt;&lt;/foreign-keys&gt;&lt;ref-type name="Journal Article"&gt;17&lt;/ref-type&gt;&lt;contributors&gt;&lt;authors&gt;&lt;author&gt;Fu, Yuanyuan&lt;/author&gt;&lt;author&gt;Li, Liangwei&lt;/author&gt;&lt;author&gt;Hao, Shijie&lt;/author&gt;&lt;author&gt;Guan, Rui&lt;/author&gt;&lt;author&gt;Fan, Guangyi&lt;/author&gt;&lt;author&gt;Shi, Chengcheng&lt;/author&gt;&lt;author&gt;Wan, Haibo&lt;/author&gt;&lt;author&gt;Chen, Wenbin&lt;/author&gt;&lt;author&gt;Zhang, He&lt;/author&gt;&lt;author&gt;Liu, Guocheng&lt;/author&gt;&lt;author&gt;Wang, Jihua&lt;/author&gt;&lt;author&gt;Ma, Lulin&lt;/author&gt;&lt;author&gt;You, Jianling&lt;/author&gt;&lt;author&gt;Ni, Xuemei&lt;/author&gt;&lt;author&gt;Yue, Zhen&lt;/author&gt;&lt;author&gt;Xu, Xun&lt;/author&gt;&lt;author&gt;Sun, Xiao&lt;/author&gt;&lt;author&gt;Liu, Xin&lt;/author&gt;&lt;author&gt;Lee, Simon Ming-Yuen&lt;/author&gt;&lt;/authors&gt;&lt;/contributors&gt;&lt;titles&gt;&lt;title&gt;&lt;style face="normal" font="default" size="100%"&gt;Draft genome sequence of the Tibetan medicinal herb &lt;/style&gt;&lt;style face="italic" font="default" size="100%"&gt;Rhodiola crenulata&lt;/style&gt;&lt;/title&gt;&lt;secondary-title&gt;Gigascience&lt;/secondary-title&gt;&lt;/titles&gt;&lt;periodical&gt;&lt;full-title&gt;Gigascience&lt;/full-title&gt;&lt;abbr-2&gt;Gigascience&lt;/abbr-2&gt;&lt;/periodical&gt;&lt;volume&gt;6&lt;/volume&gt;&lt;number&gt;6&lt;/number&gt;&lt;dates&gt;&lt;year&gt;2017&lt;/year&gt;&lt;pub-dates&gt;&lt;date&gt;May 5&lt;/date&gt;&lt;/pub-dates&gt;&lt;/dates&gt;&lt;isbn&gt;2047-217X&lt;/isbn&gt;&lt;accession-num&gt;WOS:000404065900001&lt;/accession-num&gt;&lt;work-type&gt;Article&lt;/work-type&gt;&lt;urls&gt;&lt;related-urls&gt;&lt;url&gt;&lt;style face="underline" font="default" size="100%"&gt;&amp;lt;Go to ISI&amp;gt;://WOS:000404065900001&lt;/style&gt;&lt;/url&gt;&lt;/related-urls&gt;&lt;/urls&gt;&lt;custom7&gt;gix033&lt;/custom7&gt;&lt;electronic-resource-num&gt;10.1093/gigascience/gix03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3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2EFFBC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0301</w:t>
            </w:r>
          </w:p>
        </w:tc>
      </w:tr>
      <w:tr w:rsidR="00C26E96" w:rsidRPr="003B363F" w14:paraId="5B5F722E" w14:textId="77777777">
        <w:trPr>
          <w:trHeight w:val="338"/>
        </w:trPr>
        <w:tc>
          <w:tcPr>
            <w:tcW w:w="1518" w:type="pct"/>
            <w:vAlign w:val="center"/>
          </w:tcPr>
          <w:p w14:paraId="752A60A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onnerat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alba</w:t>
            </w:r>
          </w:p>
        </w:tc>
        <w:tc>
          <w:tcPr>
            <w:tcW w:w="1118" w:type="pct"/>
            <w:vAlign w:val="center"/>
          </w:tcPr>
          <w:p w14:paraId="75CB398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e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e&lt;/Author&gt;&lt;Year&gt;2020&lt;/Year&gt;&lt;RecNum&gt;382&lt;/RecNum&gt;&lt;DisplayText&gt;&lt;style face="superscript"&gt;110&lt;/style&gt;&lt;/DisplayText&gt;&lt;record&gt;&lt;rec-number&gt;382&lt;/rec-number&gt;&lt;foreign-keys&gt;&lt;key app="EN" db-id="dfs0zsaxpwrdrpe0s5fv0erk9tpreser9v5a" timestamp="1732077431"&gt;382&lt;/key&gt;&lt;/foreign-keys&gt;&lt;ref-type name="Journal Article"&gt;17&lt;/ref-type&gt;&lt;contributors&gt;&lt;authors&gt;&lt;author&gt;He, Ziwen&lt;/author&gt;&lt;author&gt;Xu, Shaohua&lt;/author&gt;&lt;author&gt;Zhang, Zhang&lt;/author&gt;&lt;author&gt;Guo, Wuxia&lt;/author&gt;&lt;author&gt;Lyu, Haomin&lt;/author&gt;&lt;author&gt;Zhong, Cairong&lt;/author&gt;&lt;author&gt;Boufford, David E.&lt;/author&gt;&lt;author&gt;Duke, Norman C.&lt;/author&gt;&lt;author&gt;Shi, Suhua&lt;/author&gt;&lt;author&gt;Int Mangrove, Consortium&lt;/author&gt;&lt;/authors&gt;&lt;/contributors&gt;&lt;titles&gt;&lt;title&gt;Convergent adaptation of the genomes of woody plants at the land-sea interface&lt;/title&gt;&lt;secondary-title&gt;National Science Review&lt;/secondary-title&gt;&lt;/titles&gt;&lt;periodical&gt;&lt;full-title&gt;National Science Review&lt;/full-title&gt;&lt;abbr-2&gt;Natl. Sci. Rev.&lt;/abbr-2&gt;&lt;/periodical&gt;&lt;pages&gt;978–993&lt;/pages&gt;&lt;volume&gt;7&lt;/volume&gt;&lt;number&gt;6&lt;/number&gt;&lt;dates&gt;&lt;year&gt;2020&lt;/year&gt;&lt;pub-dates&gt;&lt;date&gt;Jun&lt;/date&gt;&lt;/pub-dates&gt;&lt;/dates&gt;&lt;isbn&gt;2095-5138&lt;/isbn&gt;&lt;accession-num&gt;WOS:000544175300005&lt;/accession-num&gt;&lt;work-type&gt;Article&lt;/work-type&gt;&lt;urls&gt;&lt;related-urls&gt;&lt;url&gt;&lt;style face="underline" font="default" size="100%"&gt;&amp;lt;Go to ISI&amp;gt;://WOS:000544175300005&lt;/style&gt;&lt;/url&gt;&lt;/related-urls&gt;&lt;/urls&gt;&lt;electronic-resource-num&gt;10.1093/nsr/nwaa02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1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06A5C3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evolution.sysu.edu.cn/Sequences.html</w:t>
            </w:r>
          </w:p>
        </w:tc>
      </w:tr>
      <w:tr w:rsidR="00C26E96" w:rsidRPr="003B363F" w14:paraId="13EBEB72" w14:textId="77777777">
        <w:trPr>
          <w:trHeight w:val="338"/>
        </w:trPr>
        <w:tc>
          <w:tcPr>
            <w:tcW w:w="1518" w:type="pct"/>
            <w:vAlign w:val="center"/>
          </w:tcPr>
          <w:p w14:paraId="77AC394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Punica granatum</w:t>
            </w:r>
          </w:p>
        </w:tc>
        <w:tc>
          <w:tcPr>
            <w:tcW w:w="1118" w:type="pct"/>
            <w:vAlign w:val="center"/>
          </w:tcPr>
          <w:p w14:paraId="251D7E0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Falk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alk&lt;/Author&gt;&lt;Year&gt;2018&lt;/Year&gt;&lt;RecNum&gt;411&lt;/RecNum&gt;&lt;DisplayText&gt;&lt;style face="superscript"&gt;67&lt;/style&gt;&lt;/DisplayText&gt;&lt;record&gt;&lt;rec-number&gt;411&lt;/rec-number&gt;&lt;foreign-keys&gt;&lt;key app="EN" db-id="dfs0zsaxpwrdrpe0s5fv0erk9tpreser9v5a" timestamp="1732083549"&gt;411&lt;/key&gt;&lt;/foreign-keys&gt;&lt;ref-type name="Journal Article"&gt;17&lt;/ref-type&gt;&lt;contributors&gt;&lt;authors&gt;&lt;author&gt;Falk, Taylor&lt;/author&gt;&lt;author&gt;Herndon, Nic&lt;/author&gt;&lt;author&gt;Grau, Emily&lt;/author&gt;&lt;author&gt;Buehler, Sean&lt;/author&gt;&lt;author&gt;Richter, Peter&lt;/author&gt;&lt;author&gt;Zaman, Sumaira&lt;/author&gt;&lt;author&gt;Baker, Eliza M.&lt;/author&gt;&lt;author&gt;Ramnath, Risharde&lt;/author&gt;&lt;author&gt;Ficklin, Stephen&lt;/author&gt;&lt;author&gt;Staton, Margaret&lt;/author&gt;&lt;author&gt;Feltus, Frank A.&lt;/author&gt;&lt;author&gt;Jung, Sook&lt;/author&gt;&lt;author&gt;Main, Doreen&lt;/author&gt;&lt;author&gt;Wegrzyn, Jill L.&lt;/author&gt;&lt;/authors&gt;&lt;/contributors&gt;&lt;titles&gt;&lt;title&gt;Growing and cultivating the forest genomics database, TreeGenes&lt;/title&gt;&lt;secondary-title&gt;Database-the Journal of Biological Databases and Curation&lt;/secondary-title&gt;&lt;/titles&gt;&lt;periodical&gt;&lt;full-title&gt;Database-the Journal of Biological Databases and Curation&lt;/full-title&gt;&lt;abbr-2&gt;Database-Oxford&lt;/abbr-2&gt;&lt;/periodical&gt;&lt;dates&gt;&lt;year&gt;2018&lt;/year&gt;&lt;pub-dates&gt;&lt;date&gt;Sep 18&lt;/date&gt;&lt;/pub-dates&gt;&lt;/dates&gt;&lt;isbn&gt;1758-0463&lt;/isbn&gt;&lt;accession-num&gt;WOS:000445468300001&lt;/accession-num&gt;&lt;work-type&gt;Article&lt;/work-type&gt;&lt;urls&gt;&lt;related-urls&gt;&lt;url&gt;&amp;lt;Go to ISI&amp;gt;://WOS:000445468300001&lt;/url&gt;&lt;/related-urls&gt;&lt;/urls&gt;&lt;custom7&gt;bay084&lt;/custom7&gt;&lt;electronic-resource-num&gt;10.1093/database/bay08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7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7779BA4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treegenesdb.org/</w:t>
            </w:r>
          </w:p>
        </w:tc>
      </w:tr>
      <w:tr w:rsidR="00C26E96" w:rsidRPr="003B363F" w14:paraId="5220E8BB" w14:textId="77777777">
        <w:trPr>
          <w:trHeight w:val="338"/>
        </w:trPr>
        <w:tc>
          <w:tcPr>
            <w:tcW w:w="1518" w:type="pct"/>
            <w:vAlign w:val="center"/>
          </w:tcPr>
          <w:p w14:paraId="5CB429F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Melastom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andium</w:t>
            </w:r>
            <w:proofErr w:type="spellEnd"/>
          </w:p>
        </w:tc>
        <w:tc>
          <w:tcPr>
            <w:tcW w:w="1118" w:type="pct"/>
            <w:vAlign w:val="center"/>
          </w:tcPr>
          <w:p w14:paraId="06BBA3E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he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hen&lt;/Author&gt;&lt;Year&gt;2024&lt;/Year&gt;&lt;RecNum&gt;413&lt;/RecNum&gt;&lt;DisplayText&gt;&lt;style face="superscript"&gt;138&lt;/style&gt;&lt;/DisplayText&gt;&lt;record&gt;&lt;rec-number&gt;413&lt;/rec-number&gt;&lt;foreign-keys&gt;&lt;key app="EN" db-id="dfs0zsaxpwrdrpe0s5fv0erk9tpreser9v5a" timestamp="1732084268"&gt;413&lt;/key&gt;&lt;/foreign-keys&gt;&lt;ref-type name="Journal Article"&gt;17&lt;/ref-type&gt;&lt;contributors&gt;&lt;authors&gt;&lt;author&gt;Chen, Jingfang&lt;/author&gt;&lt;author&gt;Zhong, Yan&lt;/author&gt;&lt;author&gt;Zou, Peishan&lt;/author&gt;&lt;author&gt;Ni, Jianzhong&lt;/author&gt;&lt;author&gt;Liu, Ying&lt;/author&gt;&lt;author&gt;Dai, Seping&lt;/author&gt;&lt;author&gt;Zhou, Renchao&lt;/author&gt;&lt;/authors&gt;&lt;/contributors&gt;&lt;titles&gt;&lt;title&gt;&lt;style face="normal" font="default" size="100%"&gt;Identification of Genomic Regions Associated with Differences in Flowering Time and Inflorescence Architecture between &lt;/style&gt;&lt;style face="italic" font="default" size="100%"&gt;Melastoma candidum&lt;/style&gt;&lt;style face="normal" font="default" size="100%"&gt; and &lt;/style&gt;&lt;style face="italic" font="default" size="100%"&gt;M. normale&lt;/style&gt;&lt;/title&gt;&lt;secondary-title&gt;International Journal of Molecular Sciences&lt;/secondary-title&gt;&lt;/titles&gt;&lt;periodical&gt;&lt;full-title&gt;International Journal of Molecular Sciences&lt;/full-title&gt;&lt;abbr-2&gt;Int. J. Mol. Sci.&lt;/abbr-2&gt;&lt;/periodical&gt;&lt;volume&gt;25&lt;/volume&gt;&lt;number&gt;19&lt;/number&gt;&lt;dates&gt;&lt;year&gt;2024&lt;/year&gt;&lt;pub-dates&gt;&lt;date&gt;Oct&lt;/date&gt;&lt;/pub-dates&gt;&lt;/dates&gt;&lt;isbn&gt;1661-6596&lt;/isbn&gt;&lt;accession-num&gt;WOS:001334149400001&lt;/accession-num&gt;&lt;work-type&gt;Article&lt;/work-type&gt;&lt;urls&gt;&lt;related-urls&gt;&lt;url&gt;&lt;style face="underline" font="default" size="100%"&gt;&amp;lt;Go to ISI&amp;gt;://WOS:001334149400001&lt;/style&gt;&lt;/url&gt;&lt;/related-urls&gt;&lt;/urls&gt;&lt;custom7&gt;10250&lt;/custom7&gt;&lt;electronic-resource-num&gt;10.3390/ijms25191025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3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78AC7D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GCA_023653495</w:t>
            </w:r>
          </w:p>
        </w:tc>
      </w:tr>
      <w:tr w:rsidR="00C26E96" w:rsidRPr="003B363F" w14:paraId="38BDB8F5" w14:textId="77777777">
        <w:trPr>
          <w:trHeight w:val="338"/>
        </w:trPr>
        <w:tc>
          <w:tcPr>
            <w:tcW w:w="1518" w:type="pct"/>
            <w:vAlign w:val="center"/>
          </w:tcPr>
          <w:p w14:paraId="538D2A2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Rhodamn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argentea</w:t>
            </w:r>
          </w:p>
        </w:tc>
        <w:tc>
          <w:tcPr>
            <w:tcW w:w="1118" w:type="pct"/>
            <w:vAlign w:val="center"/>
          </w:tcPr>
          <w:p w14:paraId="6997A47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Detcharoe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Detcharoen&lt;/Author&gt;&lt;Year&gt;2023&lt;/Year&gt;&lt;RecNum&gt;414&lt;/RecNum&gt;&lt;DisplayText&gt;&lt;style face="superscript"&gt;139&lt;/style&gt;&lt;/DisplayText&gt;&lt;record&gt;&lt;rec-number&gt;414&lt;/rec-number&gt;&lt;foreign-keys&gt;&lt;key app="EN" db-id="dfs0zsaxpwrdrpe0s5fv0erk9tpreser9v5a" timestamp="1732084405"&gt;414&lt;/key&gt;&lt;/foreign-keys&gt;&lt;ref-type name="Journal Article"&gt;17&lt;/ref-type&gt;&lt;contributors&gt;&lt;authors&gt;&lt;author&gt;Detcharoen, Matsapume&lt;/author&gt;&lt;author&gt;Bumrungsri, Sara&lt;/author&gt;&lt;author&gt;Voravuthikunchai, Supayang Piyawan&lt;/author&gt;&lt;/authors&gt;&lt;/contributors&gt;&lt;titles&gt;&lt;title&gt;&lt;style face="normal" font="default" size="100%"&gt;Complete Genome of Rose Myrtle, &lt;/style&gt;&lt;style face="italic" font="default" size="100%"&gt;Rhodomyrtus tomentosa&lt;/style&gt;&lt;style face="normal" font="default" size="100%"&gt;, and Its Population Genetics in Thai Peninsula&lt;/style&gt;&lt;/title&gt;&lt;secondary-title&gt;Plants-Basel&lt;/secondary-title&gt;&lt;/titles&gt;&lt;periodical&gt;&lt;full-title&gt;Plants-Basel&lt;/full-title&gt;&lt;abbr-2&gt;Plants-Basel&lt;/abbr-2&gt;&lt;/periodical&gt;&lt;volume&gt;12&lt;/volume&gt;&lt;number&gt;8&lt;/number&gt;&lt;dates&gt;&lt;year&gt;2023&lt;/year&gt;&lt;pub-dates&gt;&lt;date&gt;Apr&lt;/date&gt;&lt;/pub-dates&gt;&lt;/dates&gt;&lt;isbn&gt;2223-7747&lt;/isbn&gt;&lt;accession-num&gt;WOS:000977101400001&lt;/accession-num&gt;&lt;work-type&gt;Article&lt;/work-type&gt;&lt;urls&gt;&lt;related-urls&gt;&lt;url&gt;&lt;style face="underline" font="default" size="100%"&gt;&amp;lt;Go to ISI&amp;gt;://WOS:000977101400001&lt;/style&gt;&lt;/url&gt;&lt;/related-urls&gt;&lt;/urls&gt;&lt;custom7&gt;1582&lt;/custom7&gt;&lt;electronic-resource-num&gt;10.3390/plants1208158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3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98D31D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</w:t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sz w:val="21"/>
                <w:szCs w:val="21"/>
              </w:rPr>
              <w:t>GCA_020921035</w:t>
            </w:r>
          </w:p>
        </w:tc>
      </w:tr>
      <w:tr w:rsidR="00C26E96" w:rsidRPr="003B363F" w14:paraId="3EC02830" w14:textId="77777777">
        <w:trPr>
          <w:trHeight w:val="338"/>
        </w:trPr>
        <w:tc>
          <w:tcPr>
            <w:tcW w:w="1518" w:type="pct"/>
            <w:vAlign w:val="center"/>
          </w:tcPr>
          <w:p w14:paraId="616D5D2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Melaleuca alternifolia</w:t>
            </w:r>
          </w:p>
        </w:tc>
        <w:tc>
          <w:tcPr>
            <w:tcW w:w="1118" w:type="pct"/>
            <w:vAlign w:val="center"/>
          </w:tcPr>
          <w:p w14:paraId="3B9B8C5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Voelker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Voelker&lt;/Author&gt;&lt;Year&gt;2021&lt;/Year&gt;&lt;RecNum&gt;415&lt;/RecNum&gt;&lt;DisplayText&gt;&lt;style face="superscript"&gt;140&lt;/style&gt;&lt;/DisplayText&gt;&lt;record&gt;&lt;rec-number&gt;415&lt;/rec-number&gt;&lt;foreign-keys&gt;&lt;key app="EN" db-id="dfs0zsaxpwrdrpe0s5fv0erk9tpreser9v5a" timestamp="1732084550"&gt;415&lt;/key&gt;&lt;/foreign-keys&gt;&lt;ref-type name="Journal Article"&gt;17&lt;/ref-type&gt;&lt;contributors&gt;&lt;authors&gt;&lt;author&gt;Voelker, Julia&lt;/author&gt;&lt;author&gt;Shepherd, Mervyn&lt;/author&gt;&lt;author&gt;Mauleon, Ramil&lt;/author&gt;&lt;/authors&gt;&lt;/contributors&gt;&lt;titles&gt;&lt;title&gt;&lt;style face="normal" font="default" size="100%"&gt;A high-quality draft genome for &lt;/style&gt;&lt;style face="italic" font="default" size="100%"&gt;Melaleuca alternifolia&lt;/style&gt;&lt;style face="normal" font="default" size="100%"&gt; (tea tree): anew platform for evolutionary genomics of myrtaceous terpene-rich species&lt;/style&gt;&lt;/title&gt;&lt;secondary-title&gt;GigaByte (Hong Kong, China)&lt;/secondary-title&gt;&lt;/titles&gt;&lt;periodical&gt;&lt;full-title&gt;GigaByte (Hong Kong, China)&lt;/full-title&gt;&lt;abbr-2&gt;GigaByte&lt;/abbr-2&gt;&lt;/periodical&gt;&lt;pages&gt;28&lt;/pages&gt;&lt;volume&gt;2021&lt;/volume&gt;&lt;dates&gt;&lt;year&gt;2021&lt;/year&gt;&lt;pub-dates&gt;&lt;date&gt;2021&lt;/date&gt;&lt;/pub-dates&gt;&lt;/dates&gt;&lt;accession-num&gt;MEDLINE:36824337&lt;/accession-num&gt;&lt;urls&gt;&lt;related-urls&gt;&lt;url&gt;&lt;style face="underline" font="default" size="100%"&gt;&amp;lt;Go to ISI&amp;gt;://MEDLINE:36824337&lt;/style&gt;&lt;/url&gt;&lt;/related-urls&gt;&lt;/urls&gt;&lt;electronic-resource-num&gt;10.46471/gigabyte.28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962CF8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GCA_019926035</w:t>
            </w:r>
          </w:p>
        </w:tc>
      </w:tr>
      <w:tr w:rsidR="00C26E96" w:rsidRPr="003B363F" w14:paraId="61BCCEDC" w14:textId="77777777">
        <w:trPr>
          <w:trHeight w:val="338"/>
        </w:trPr>
        <w:tc>
          <w:tcPr>
            <w:tcW w:w="1518" w:type="pct"/>
            <w:vAlign w:val="center"/>
          </w:tcPr>
          <w:p w14:paraId="6CD2917A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bookmarkStart w:id="0" w:name="OLE_LINK1"/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yzygium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oleosum</w:t>
            </w:r>
            <w:bookmarkEnd w:id="0"/>
            <w:proofErr w:type="spellEnd"/>
          </w:p>
        </w:tc>
        <w:tc>
          <w:tcPr>
            <w:tcW w:w="1118" w:type="pct"/>
            <w:vAlign w:val="center"/>
          </w:tcPr>
          <w:p w14:paraId="6523DF91" w14:textId="77777777" w:rsidR="00C26E96" w:rsidRPr="003B363F" w:rsidRDefault="00C26E96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2363" w:type="pct"/>
            <w:vAlign w:val="center"/>
          </w:tcPr>
          <w:p w14:paraId="2C44AD6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GCA_021117445</w:t>
            </w:r>
          </w:p>
        </w:tc>
      </w:tr>
      <w:tr w:rsidR="00C26E96" w:rsidRPr="003B363F" w14:paraId="4C7D7AE3" w14:textId="77777777">
        <w:trPr>
          <w:trHeight w:val="338"/>
        </w:trPr>
        <w:tc>
          <w:tcPr>
            <w:tcW w:w="1518" w:type="pct"/>
            <w:vAlign w:val="center"/>
          </w:tcPr>
          <w:p w14:paraId="2358BF9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orymb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citriodora</w:t>
            </w:r>
          </w:p>
        </w:tc>
        <w:tc>
          <w:tcPr>
            <w:tcW w:w="1118" w:type="pct"/>
            <w:vAlign w:val="center"/>
          </w:tcPr>
          <w:p w14:paraId="1EBACC6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ealey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ealey&lt;/Author&gt;&lt;Year&gt;2021&lt;/Year&gt;&lt;RecNum&gt;416&lt;/RecNum&gt;&lt;DisplayText&gt;&lt;style face="superscript"&gt;141&lt;/style&gt;&lt;/DisplayText&gt;&lt;record&gt;&lt;rec-number&gt;416&lt;/rec-number&gt;&lt;foreign-keys&gt;&lt;key app="EN" db-id="dfs0zsaxpwrdrpe0s5fv0erk9tpreser9v5a" timestamp="1732084954"&gt;416&lt;/key&gt;&lt;/foreign-keys&gt;&lt;ref-type name="Journal Article"&gt;17&lt;/ref-type&gt;&lt;contributors&gt;&lt;authors&gt;&lt;author&gt;Healey, Adam L.&lt;/author&gt;&lt;author&gt;Shepherd, Mervyn&lt;/author&gt;&lt;author&gt;King, Graham J.&lt;/author&gt;&lt;author&gt;Butler, Jakob B.&lt;/author&gt;&lt;author&gt;Freeman, Jules S.&lt;/author&gt;&lt;author&gt;Lee, David J.&lt;/author&gt;&lt;author&gt;Potts, Brad M.&lt;/author&gt;&lt;author&gt;Silva-Junior, Orzenil B.&lt;/author&gt;&lt;author&gt;Baten, Abdul&lt;/author&gt;&lt;author&gt;Jenkins, Jerry&lt;/author&gt;&lt;author&gt;Shu, Shengqiang&lt;/author&gt;&lt;author&gt;Lovell, John T.&lt;/author&gt;&lt;author&gt;Sreedasyam, Avinash&lt;/author&gt;&lt;author&gt;Grimwood, Jane&lt;/author&gt;&lt;author&gt;Furtado, Agnelo&lt;/author&gt;&lt;author&gt;Grattapaglia, Dario&lt;/author&gt;&lt;author&gt;Barry, Kerrie W.&lt;/author&gt;&lt;author&gt;Hundley, Hope&lt;/author&gt;&lt;author&gt;Simmons, Blake A.&lt;/author&gt;&lt;author&gt;Schmutz, Jeremy&lt;/author&gt;&lt;author&gt;Vaillancourt, Rene E.&lt;/author&gt;&lt;author&gt;Henry, Robert J.&lt;/author&gt;&lt;/authors&gt;&lt;/contributors&gt;&lt;titles&gt;&lt;title&gt;&lt;style face="normal" font="default" size="100%"&gt;Pests, diseases, and aridity have shaped the genome of&lt;/style&gt;&lt;style face="italic" font="default" size="100%"&gt; Corymbia citriodora&lt;/style&gt;&lt;/title&gt;&lt;secondary-title&gt;Communications Biology&lt;/secondary-title&gt;&lt;/titles&gt;&lt;periodical&gt;&lt;full-title&gt;Communications Biology&lt;/full-title&gt;&lt;abbr-2&gt;Commun. Biol.&lt;/abbr-2&gt;&lt;/periodical&gt;&lt;volume&gt;4&lt;/volume&gt;&lt;number&gt;1&lt;/number&gt;&lt;dates&gt;&lt;year&gt;2021&lt;/year&gt;&lt;pub-dates&gt;&lt;date&gt;May 10&lt;/date&gt;&lt;/pub-dates&gt;&lt;/dates&gt;&lt;accession-num&gt;WOS:000656215600010&lt;/accession-num&gt;&lt;work-type&gt;Article&lt;/work-type&gt;&lt;urls&gt;&lt;related-urls&gt;&lt;url&gt;&lt;style face="underline" font="default" size="100%"&gt;&amp;lt;Go to ISI&amp;gt;://WOS:000656215600010&lt;/style&gt;&lt;/url&gt;&lt;/related-urls&gt;&lt;/urls&gt;&lt;custom7&gt;537&lt;/custom7&gt;&lt;electronic-resource-num&gt;10.1038/s42003-021-02009-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F3FC53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GCA_014858505</w:t>
            </w:r>
          </w:p>
        </w:tc>
      </w:tr>
      <w:tr w:rsidR="00C26E96" w:rsidRPr="003B363F" w14:paraId="7C8C8B5A" w14:textId="77777777">
        <w:trPr>
          <w:trHeight w:val="338"/>
        </w:trPr>
        <w:tc>
          <w:tcPr>
            <w:tcW w:w="1518" w:type="pct"/>
            <w:vAlign w:val="center"/>
          </w:tcPr>
          <w:p w14:paraId="04E0416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ucalyptus_grandis</w:t>
            </w:r>
            <w:proofErr w:type="spellEnd"/>
          </w:p>
        </w:tc>
        <w:tc>
          <w:tcPr>
            <w:tcW w:w="1118" w:type="pct"/>
            <w:vAlign w:val="center"/>
          </w:tcPr>
          <w:p w14:paraId="2A39548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Bartholome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Bartholome&lt;/Author&gt;&lt;Year&gt;2015&lt;/Year&gt;&lt;RecNum&gt;417&lt;/RecNum&gt;&lt;DisplayText&gt;&lt;style face="superscript"&gt;142&lt;/style&gt;&lt;/DisplayText&gt;&lt;record&gt;&lt;rec-number&gt;417&lt;/rec-number&gt;&lt;foreign-keys&gt;&lt;key app="EN" db-id="dfs0zsaxpwrdrpe0s5fv0erk9tpreser9v5a" timestamp="1732085086"&gt;417&lt;/key&gt;&lt;/foreign-keys&gt;&lt;ref-type name="Journal Article"&gt;17&lt;/ref-type&gt;&lt;contributors&gt;&lt;authors&gt;&lt;author&gt;Bartholome, Jerome&lt;/author&gt;&lt;author&gt;Mandrou, Eric&lt;/author&gt;&lt;author&gt;Mabiala, Andre&lt;/author&gt;&lt;author&gt;Jenkins, Jerry&lt;/author&gt;&lt;author&gt;Nabihoudine, Ibouniyamine&lt;/author&gt;&lt;author&gt;Klopp, Christophe&lt;/author&gt;&lt;author&gt;Schmutz, Jeremy&lt;/author&gt;&lt;author&gt;Plomion, Christophe&lt;/author&gt;&lt;author&gt;Gion, Jean-Marc&lt;/author&gt;&lt;/authors&gt;&lt;/contributors&gt;&lt;titles&gt;&lt;title&gt;&lt;style face="normal" font="default" size="100%"&gt;High-resolution genetic maps of &lt;/style&gt;&lt;style face="italic" font="default" size="100%"&gt;Eucalyptus&lt;/style&gt;&lt;style face="normal" font="default" size="100%"&gt; improve &lt;/style&gt;&lt;style face="italic" font="default" size="100%"&gt;Eucalyptus grandis &lt;/style&gt;&lt;style face="normal" font="default" size="100%"&gt;genome assembly&lt;/style&gt;&lt;/title&gt;&lt;secondary-title&gt;New Phytologist&lt;/secondary-title&gt;&lt;/titles&gt;&lt;periodical&gt;&lt;full-title&gt;New Phytologist&lt;/full-title&gt;&lt;abbr-2&gt;New Phytol.&lt;/abbr-2&gt;&lt;/periodical&gt;&lt;pages&gt;1283–1296&lt;/pages&gt;&lt;volume&gt;206&lt;/volume&gt;&lt;number&gt;4&lt;/number&gt;&lt;dates&gt;&lt;year&gt;2015&lt;/year&gt;&lt;pub-dates&gt;&lt;date&gt;Jun&lt;/date&gt;&lt;/pub-dates&gt;&lt;/dates&gt;&lt;isbn&gt;0028-646X&lt;/isbn&gt;&lt;accession-num&gt;WOS:000354257400012&lt;/accession-num&gt;&lt;work-type&gt;Article&lt;/work-type&gt;&lt;urls&gt;&lt;related-urls&gt;&lt;url&gt;&lt;style face="underline" font="default" size="100%"&gt;&amp;lt;Go to ISI&amp;gt;://WOS:000354257400012&lt;/style&gt;&lt;/url&gt;&lt;/related-urls&gt;&lt;/urls&gt;&lt;electronic-resource-num&gt;10.1111/nph.1315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46C5F2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iCs/>
                <w:sz w:val="21"/>
                <w:szCs w:val="21"/>
              </w:rPr>
              <w:t>Eucalyptus grandis</w:t>
            </w:r>
            <w:r w:rsidRPr="003B363F">
              <w:rPr>
                <w:sz w:val="21"/>
                <w:szCs w:val="21"/>
              </w:rPr>
              <w:t xml:space="preserve"> v2.0 at DOE-JGI, https://phytozome-next.jgi.doe.gov/info/</w:t>
            </w:r>
            <w:r w:rsidRPr="003B363F">
              <w:t xml:space="preserve"> </w:t>
            </w:r>
            <w:r w:rsidRPr="003B363F">
              <w:rPr>
                <w:sz w:val="21"/>
                <w:szCs w:val="21"/>
              </w:rPr>
              <w:t>Egrandis_v2_0</w:t>
            </w:r>
          </w:p>
        </w:tc>
      </w:tr>
      <w:tr w:rsidR="00C26E96" w:rsidRPr="003B363F" w14:paraId="5C78A229" w14:textId="77777777">
        <w:trPr>
          <w:trHeight w:val="338"/>
        </w:trPr>
        <w:tc>
          <w:tcPr>
            <w:tcW w:w="1518" w:type="pct"/>
            <w:vAlign w:val="center"/>
          </w:tcPr>
          <w:p w14:paraId="36CAF08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Begoni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fuchsioides</w:t>
            </w:r>
            <w:proofErr w:type="spellEnd"/>
          </w:p>
        </w:tc>
        <w:tc>
          <w:tcPr>
            <w:tcW w:w="1118" w:type="pct"/>
            <w:vAlign w:val="center"/>
          </w:tcPr>
          <w:p w14:paraId="22798BF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riesman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E4PC9SZWNOdW0+PERpc3BsYXlUZXh0PjxzdHlsZSBmYWNlPSJzdXBlcnNjcmlw
dCI+MTQzPC9zdHlsZT48L0Rpc3BsYXlUZXh0PjxyZWNvcmQ+PHJlYy1udW1iZXI+NDE4PC9yZWMt
bnVtYmVyPjxmb3JlaWduLWtleXM+PGtleSBhcHA9IkVOIiBkYi1pZD0iZGZzMHpzYXhwd3JkcnBl
MHM1ZnYwZXJrOXRwcmVzZXI5djVhIiB0aW1lc3RhbXA9IjE3MzIwODUyMTkiPjQx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C9wZXJpb2RpY2FsPjx2b2x1bWU+
MzYxPC92b2x1bWU+PG51bWJlcj42Mzk4PC9udW1iZXI+PGRhdGVzPjx5ZWFyPjIwMTg8L3llYXI+
PHB1Yi1kYXRlcz48ZGF0ZT5KdWwgMTM8L2RhdGU+PC9wdWItZGF0ZXM+PC9kYXRlcz48aXNibj4w
MDM2LTgwNzU8L2lzYm4+PGFjY2Vzc2lvbi1udW0+V09TOjAwMDQzODQ0OTIwMDAzNTwvYWNjZXNz
aW9uLW51bT48d29yay10eXBlPkFydGljbGU8L3dvcmstdHlwZT48dXJscz48cmVsYXRlZC11cmxz
Pjx1cmw+Jmx0O0dvIHRvIElTSSZndDs6Ly9XT1M6MDAwNDM4NDQ5MjAwMDM1PC91cmw+PC9yZWxh
dGVkLXVybHM+PC91cmxzPjxjdXN0b203PmVhYXQxNzQzPC9jdXN0b203PjxlbGVjdHJvbmljLXJl
c291cmNlLW51bT4xMC4xMTI2L3NjaWVuY2UuYWF0MTc0MzwvZWxlY3Ryb25pYy1yZXNvdXJjZS1u
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E4PC9SZWNOdW0+PERpc3BsYXlUZXh0PjxzdHlsZSBmYWNlPSJzdXBlcnNjcmlw
dCI+MTQzPC9zdHlsZT48L0Rpc3BsYXlUZXh0PjxyZWNvcmQ+PHJlYy1udW1iZXI+NDE4PC9yZWMt
bnVtYmVyPjxmb3JlaWduLWtleXM+PGtleSBhcHA9IkVOIiBkYi1pZD0iZGZzMHpzYXhwd3JkcnBl
MHM1ZnYwZXJrOXRwcmVzZXI5djVhIiB0aW1lc3RhbXA9IjE3MzIwODUyMTkiPjQx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GFiYnItMj5TY2llbmNlPC9hYmJy
LTI+PC9wZXJpb2RpY2FsPjx2b2x1bWU+MzYxPC92b2x1bWU+PG51bWJlcj42Mzk4PC9udW1iZXI+
PGRhdGVzPjx5ZWFyPjIwMTg8L3llYXI+PHB1Yi1kYXRlcz48ZGF0ZT5KdWwgMTM8L2RhdGU+PC9w
dWItZGF0ZXM+PC9kYXRlcz48aXNibj4wMDM2LTgwNzU8L2lzYm4+PGFjY2Vzc2lvbi1udW0+V09T
OjAwMDQzODQ0OTIwMDAzNTwvYWNjZXNzaW9uLW51bT48d29yay10eXBlPkFydGljbGU8L3dvcmst
dHlwZT48dXJscz48cmVsYXRlZC11cmxzPjx1cmw+Jmx0O0dvIHRvIElTSSZndDs6Ly9XT1M6MDAw
NDM4NDQ5MjAwMDM1PC91cmw+PC9yZWxhdGVkLXVybHM+PC91cmxzPjxjdXN0b203PmVhYXQxNzQz
PC9jdXN0b203PjxlbGVjdHJvbmljLXJlc291cmNlLW51bT4xMC4xMTI2L3NjaWVuY2UuYWF0MTc0
Mz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BFB22F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sz w:val="21"/>
                <w:szCs w:val="21"/>
              </w:rPr>
              <w:t>: 101043</w:t>
            </w:r>
          </w:p>
        </w:tc>
      </w:tr>
      <w:tr w:rsidR="00C26E96" w:rsidRPr="003B363F" w14:paraId="2F18E51E" w14:textId="77777777">
        <w:trPr>
          <w:trHeight w:val="338"/>
        </w:trPr>
        <w:tc>
          <w:tcPr>
            <w:tcW w:w="1518" w:type="pct"/>
            <w:vAlign w:val="center"/>
          </w:tcPr>
          <w:p w14:paraId="1AF1EF9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atisc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glomerata</w:t>
            </w:r>
          </w:p>
        </w:tc>
        <w:tc>
          <w:tcPr>
            <w:tcW w:w="1118" w:type="pct"/>
            <w:vAlign w:val="center"/>
          </w:tcPr>
          <w:p w14:paraId="4E812E8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riesman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E4PC9SZWNOdW0+PERpc3BsYXlUZXh0PjxzdHlsZSBmYWNlPSJzdXBlcnNjcmlw
dCI+MTQzPC9zdHlsZT48L0Rpc3BsYXlUZXh0PjxyZWNvcmQ+PHJlYy1udW1iZXI+NDE4PC9yZWMt
bnVtYmVyPjxmb3JlaWduLWtleXM+PGtleSBhcHA9IkVOIiBkYi1pZD0iZGZzMHpzYXhwd3JkcnBl
MHM1ZnYwZXJrOXRwcmVzZXI5djVhIiB0aW1lc3RhbXA9IjE3MzIwODUyMTkiPjQx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C9wZXJpb2RpY2FsPjx2b2x1bWU+
MzYxPC92b2x1bWU+PG51bWJlcj42Mzk4PC9udW1iZXI+PGRhdGVzPjx5ZWFyPjIwMTg8L3llYXI+
PHB1Yi1kYXRlcz48ZGF0ZT5KdWwgMTM8L2RhdGU+PC9wdWItZGF0ZXM+PC9kYXRlcz48aXNibj4w
MDM2LTgwNzU8L2lzYm4+PGFjY2Vzc2lvbi1udW0+V09TOjAwMDQzODQ0OTIwMDAzNTwvYWNjZXNz
aW9uLW51bT48d29yay10eXBlPkFydGljbGU8L3dvcmstdHlwZT48dXJscz48cmVsYXRlZC11cmxz
Pjx1cmw+Jmx0O0dvIHRvIElTSSZndDs6Ly9XT1M6MDAwNDM4NDQ5MjAwMDM1PC91cmw+PC9yZWxh
dGVkLXVybHM+PC91cmxzPjxjdXN0b203PmVhYXQxNzQzPC9jdXN0b203PjxlbGVjdHJvbmljLXJl
c291cmNlLW51bT4xMC4xMTI2L3NjaWVuY2UuYWF0MTc0MzwvZWxlY3Ryb25pYy1yZXNvdXJjZS1u
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E4PC9SZWNOdW0+PERpc3BsYXlUZXh0PjxzdHlsZSBmYWNlPSJzdXBlcnNjcmlw
dCI+MTQzPC9zdHlsZT48L0Rpc3BsYXlUZXh0PjxyZWNvcmQ+PHJlYy1udW1iZXI+NDE4PC9yZWMt
bnVtYmVyPjxmb3JlaWduLWtleXM+PGtleSBhcHA9IkVOIiBkYi1pZD0iZGZzMHpzYXhwd3JkcnBl
MHM1ZnYwZXJrOXRwcmVzZXI5djVhIiB0aW1lc3RhbXA9IjE3MzIwODUyMTkiPjQx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GFiYnItMj5TY2llbmNlPC9hYmJy
LTI+PC9wZXJpb2RpY2FsPjx2b2x1bWU+MzYxPC92b2x1bWU+PG51bWJlcj42Mzk4PC9udW1iZXI+
PGRhdGVzPjx5ZWFyPjIwMTg8L3llYXI+PHB1Yi1kYXRlcz48ZGF0ZT5KdWwgMTM8L2RhdGU+PC9w
dWItZGF0ZXM+PC9kYXRlcz48aXNibj4wMDM2LTgwNzU8L2lzYm4+PGFjY2Vzc2lvbi1udW0+V09T
OjAwMDQzODQ0OTIwMDAzNTwvYWNjZXNzaW9uLW51bT48d29yay10eXBlPkFydGljbGU8L3dvcmst
dHlwZT48dXJscz48cmVsYXRlZC11cmxzPjx1cmw+Jmx0O0dvIHRvIElTSSZndDs6Ly9XT1M6MDAw
NDM4NDQ5MjAwMDM1PC91cmw+PC9yZWxhdGVkLXVybHM+PC91cmxzPjxjdXN0b203PmVhYXQxNzQz
PC9jdXN0b203PjxlbGVjdHJvbmljLXJlc291cmNlLW51bT4xMC4xMTI2L3NjaWVuY2UuYWF0MTc0
Mz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CE2AD2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sz w:val="21"/>
                <w:szCs w:val="21"/>
              </w:rPr>
              <w:t>: 101046</w:t>
            </w:r>
          </w:p>
        </w:tc>
      </w:tr>
      <w:tr w:rsidR="00C26E96" w:rsidRPr="003B363F" w14:paraId="1955FE60" w14:textId="77777777">
        <w:trPr>
          <w:trHeight w:val="338"/>
        </w:trPr>
        <w:tc>
          <w:tcPr>
            <w:tcW w:w="1518" w:type="pct"/>
            <w:vAlign w:val="center"/>
          </w:tcPr>
          <w:p w14:paraId="691A7BB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Momordic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harantia</w:t>
            </w:r>
            <w:proofErr w:type="spellEnd"/>
          </w:p>
        </w:tc>
        <w:tc>
          <w:tcPr>
            <w:tcW w:w="1118" w:type="pct"/>
            <w:vAlign w:val="center"/>
          </w:tcPr>
          <w:p w14:paraId="3809618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Matsumura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Matsumura&lt;/Author&gt;&lt;Year&gt;2020&lt;/Year&gt;&lt;RecNum&gt;419&lt;/RecNum&gt;&lt;DisplayText&gt;&lt;style face="superscript"&gt;144&lt;/style&gt;&lt;/DisplayText&gt;&lt;record&gt;&lt;rec-number&gt;419&lt;/rec-number&gt;&lt;foreign-keys&gt;&lt;key app="EN" db-id="dfs0zsaxpwrdrpe0s5fv0erk9tpreser9v5a" timestamp="1732085690"&gt;419&lt;/key&gt;&lt;/foreign-keys&gt;&lt;ref-type name="Journal Article"&gt;17&lt;/ref-type&gt;&lt;contributors&gt;&lt;authors&gt;&lt;author&gt;Matsumura, Hideo&lt;/author&gt;&lt;author&gt;Hsiao, Min-Chien&lt;/author&gt;&lt;author&gt;Lin, Ya-Ping&lt;/author&gt;&lt;author&gt;Toyoda, Atsushi&lt;/author&gt;&lt;author&gt;Taniai, Naoki&lt;/author&gt;&lt;author&gt;Tarora, Kazuhiko&lt;/author&gt;&lt;author&gt;Urasaki, Naoya&lt;/author&gt;&lt;author&gt;Anand, Shashi S.&lt;/author&gt;&lt;author&gt;Dhillon, Narinder P. S.&lt;/author&gt;&lt;author&gt;Schafleitner, Roland&lt;/author&gt;&lt;author&gt;Lee, Cheng-Ruei&lt;/author&gt;&lt;/authors&gt;&lt;/contributors&gt;&lt;titles&gt;&lt;title&gt;&lt;style face="normal" font="default" size="100%"&gt;Long-read bitter gourd (&lt;/style&gt;&lt;style face="italic" font="default" size="100%"&gt;Momordica charantia&lt;/style&gt;&lt;style face="normal" font="default" size="100%"&gt;) genome and the genomic architecture of nonclassic domestication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abbr-2&gt;P. Natl. Acad. Sci. Usa.&lt;/abbr-2&gt;&lt;/periodical&gt;&lt;pages&gt;14543–14551&lt;/pages&gt;&lt;volume&gt;117&lt;/volume&gt;&lt;number&gt;25&lt;/number&gt;&lt;dates&gt;&lt;year&gt;2020&lt;/year&gt;&lt;pub-dates&gt;&lt;date&gt;Jun 23&lt;/date&gt;&lt;/pub-dates&gt;&lt;/dates&gt;&lt;isbn&gt;0027-8424&lt;/isbn&gt;&lt;accession-num&gt;WOS:000546194400011&lt;/accession-num&gt;&lt;work-type&gt;Article&lt;/work-type&gt;&lt;urls&gt;&lt;related-urls&gt;&lt;url&gt;&lt;style face="underline" font="default" size="100%"&gt;&amp;lt;Go to ISI&amp;gt;://WOS:000546194400011&lt;/style&gt;&lt;/url&gt;&lt;/related-urls&gt;&lt;/urls&gt;&lt;electronic-resource-num&gt;10.1073/pnas.192101611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AEEE1B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bookmarkStart w:id="1" w:name="OLE_LINK40"/>
            <w:r w:rsidRPr="003B363F">
              <w:rPr>
                <w:sz w:val="21"/>
                <w:szCs w:val="21"/>
              </w:rPr>
              <w:t>GenBank:</w:t>
            </w:r>
            <w:bookmarkEnd w:id="1"/>
            <w:r w:rsidRPr="003B363F">
              <w:rPr>
                <w:sz w:val="21"/>
                <w:szCs w:val="21"/>
              </w:rPr>
              <w:t xml:space="preserve"> GCA_013281855</w:t>
            </w:r>
          </w:p>
        </w:tc>
      </w:tr>
      <w:tr w:rsidR="00C26E96" w:rsidRPr="003B363F" w14:paraId="78AB7C49" w14:textId="77777777">
        <w:trPr>
          <w:trHeight w:val="338"/>
        </w:trPr>
        <w:tc>
          <w:tcPr>
            <w:tcW w:w="1518" w:type="pct"/>
            <w:vAlign w:val="center"/>
          </w:tcPr>
          <w:p w14:paraId="130C7B0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ucurbita pepo</w:t>
            </w:r>
          </w:p>
        </w:tc>
        <w:tc>
          <w:tcPr>
            <w:tcW w:w="1118" w:type="pct"/>
            <w:vAlign w:val="center"/>
          </w:tcPr>
          <w:p w14:paraId="60D7657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Montero-Pa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Montero-Pau&lt;/Author&gt;&lt;Year&gt;2018&lt;/Year&gt;&lt;RecNum&gt;420&lt;/RecNum&gt;&lt;DisplayText&gt;&lt;style face="superscript"&gt;145&lt;/style&gt;&lt;/DisplayText&gt;&lt;record&gt;&lt;rec-number&gt;420&lt;/rec-number&gt;&lt;foreign-keys&gt;&lt;key app="EN" db-id="dfs0zsaxpwrdrpe0s5fv0erk9tpreser9v5a" timestamp="1732085800"&gt;420&lt;/key&gt;&lt;/foreign-keys&gt;&lt;ref-type name="Journal Article"&gt;17&lt;/ref-type&gt;&lt;contributors&gt;&lt;authors&gt;&lt;author&gt;Montero-Pau, Javier&lt;/author&gt;&lt;author&gt;Blanca, Jose&lt;/author&gt;&lt;author&gt;Bombarely, Aureliano&lt;/author&gt;&lt;author&gt;Ziarsolo, Peio&lt;/author&gt;&lt;author&gt;Esteras, Cristina&lt;/author&gt;&lt;author&gt;Marti-Gomez, Carlos&lt;/author&gt;&lt;author&gt;Ferriol, Maria&lt;/author&gt;&lt;author&gt;Gomez, Pedro&lt;/author&gt;&lt;author&gt;Jamilena, Manuel&lt;/author&gt;&lt;author&gt;Mueller, Lukas&lt;/author&gt;&lt;author&gt;Pico, Belen&lt;/author&gt;&lt;author&gt;Canizares, Joaquin&lt;/author&gt;&lt;/authors&gt;&lt;/contributors&gt;&lt;titles&gt;&lt;title&gt;&lt;style face="italic" font="default" size="100%"&gt;De novo&lt;/style&gt;&lt;style face="normal" font="default" size="100%"&gt; assembly of the zucchini genome reveals a whole-genome duplication associated with the origin of the &lt;/style&gt;&lt;style face="italic" font="default" size="100%"&gt;Cucurbita&lt;/style&gt;&lt;style face="normal" font="default" size="100%"&gt; genus&lt;/style&gt;&lt;/title&gt;&lt;secondary-title&gt;Plant Biotechnology Journal&lt;/secondary-title&gt;&lt;/titles&gt;&lt;periodical&gt;&lt;full-title&gt;Plant Biotechnology Journal&lt;/full-title&gt;&lt;abbr-2&gt;Plant Biotechnol. J.&lt;/abbr-2&gt;&lt;/periodical&gt;&lt;pages&gt;1161–1171&lt;/pages&gt;&lt;volume&gt;16&lt;/volume&gt;&lt;number&gt;6&lt;/number&gt;&lt;dates&gt;&lt;year&gt;2018&lt;/year&gt;&lt;pub-dates&gt;&lt;date&gt;Jun&lt;/date&gt;&lt;/pub-dates&gt;&lt;/dates&gt;&lt;isbn&gt;1467-7644&lt;/isbn&gt;&lt;accession-num&gt;WOS:000435096200006&lt;/accession-num&gt;&lt;work-type&gt;Article&lt;/work-type&gt;&lt;urls&gt;&lt;related-urls&gt;&lt;url&gt;&lt;style face="underline" font="default" size="100%"&gt;&amp;lt;Go to ISI&amp;gt;://WOS:000435096200006&lt;/style&gt;&lt;/url&gt;&lt;/related-urls&gt;&lt;/urls&gt;&lt;electronic-resource-num&gt;10.1111/pbi.1286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25CAED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cucurbitgenomics.org/</w:t>
            </w:r>
            <w:r w:rsidRPr="003B363F">
              <w:rPr>
                <w:rFonts w:eastAsiaTheme="minorEastAsia"/>
                <w:sz w:val="21"/>
                <w:szCs w:val="21"/>
              </w:rPr>
              <w:t>v2</w:t>
            </w:r>
          </w:p>
        </w:tc>
      </w:tr>
      <w:tr w:rsidR="00C26E96" w:rsidRPr="003B363F" w14:paraId="3D7ECC57" w14:textId="77777777">
        <w:trPr>
          <w:trHeight w:val="338"/>
        </w:trPr>
        <w:tc>
          <w:tcPr>
            <w:tcW w:w="1518" w:type="pct"/>
            <w:vAlign w:val="center"/>
          </w:tcPr>
          <w:p w14:paraId="65CC001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Laqenar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siceraria</w:t>
            </w:r>
          </w:p>
        </w:tc>
        <w:tc>
          <w:tcPr>
            <w:tcW w:w="1118" w:type="pct"/>
            <w:vAlign w:val="center"/>
          </w:tcPr>
          <w:p w14:paraId="5E2C710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u&lt;/Author&gt;&lt;Year&gt;2017&lt;/Year&gt;&lt;RecNum&gt;421&lt;/RecNum&gt;&lt;DisplayText&gt;&lt;style face="superscript"&gt;146&lt;/style&gt;&lt;/DisplayText&gt;&lt;record&gt;&lt;rec-number&gt;421&lt;/rec-number&gt;&lt;foreign-keys&gt;&lt;key app="EN" db-id="dfs0zsaxpwrdrpe0s5fv0erk9tpreser9v5a" timestamp="1732086353"&gt;421&lt;/key&gt;&lt;/foreign-keys&gt;&lt;ref-type name="Journal Article"&gt;17&lt;/ref-type&gt;&lt;contributors&gt;&lt;authors&gt;&lt;author&gt;Wu, Shan&lt;/author&gt;&lt;author&gt;Shamimuzzaman, Md&lt;/author&gt;&lt;author&gt;Sun, Honghe&lt;/author&gt;&lt;author&gt;Salse, Jerome&lt;/author&gt;&lt;author&gt;Sui, Xuelian&lt;/author&gt;&lt;author&gt;Wilder, Alan&lt;/author&gt;&lt;author&gt;Wu, Zujian&lt;/author&gt;&lt;author&gt;Levi, Amnon&lt;/author&gt;&lt;author&gt;Xu, Yong&lt;/author&gt;&lt;author&gt;Ling, Kai-Shu&lt;/author&gt;&lt;author&gt;Fei, Zhangjun&lt;/author&gt;&lt;/authors&gt;&lt;/contributors&gt;&lt;titles&gt;&lt;title&gt;&lt;style face="normal" font="default" size="100%"&gt;The bottle gourd genome provides insights into Cucurbitaceae evolution and facilitates mapping of a &lt;/style&gt;&lt;style face="italic" font="default" size="100%"&gt;Papaya ring-spot virus&lt;/style&gt;&lt;style face="normal" font="default" size="100%"&gt; resistance locus&lt;/style&gt;&lt;/title&gt;&lt;secondary-title&gt;Plant Journal&lt;/secondary-title&gt;&lt;/titles&gt;&lt;periodical&gt;&lt;full-title&gt;Plant Journal&lt;/full-title&gt;&lt;abbr-2&gt;Plant J.&lt;/abbr-2&gt;&lt;/periodical&gt;&lt;pages&gt;963–975&lt;/pages&gt;&lt;volume&gt;92&lt;/volume&gt;&lt;number&gt;5&lt;/number&gt;&lt;dates&gt;&lt;year&gt;2017&lt;/year&gt;&lt;pub-dates&gt;&lt;date&gt;Dec&lt;/date&gt;&lt;/pub-dates&gt;&lt;/dates&gt;&lt;isbn&gt;0960-7412&lt;/isbn&gt;&lt;accession-num&gt;WOS:000415708400017&lt;/accession-num&gt;&lt;work-type&gt;Article&lt;/work-type&gt;&lt;urls&gt;&lt;related-urls&gt;&lt;url&gt;&lt;style face="underline" font="default" size="100%"&gt;&amp;lt;Go to ISI&amp;gt;://WOS:000415708400017&lt;/style&gt;&lt;/url&gt;&lt;/related-urls&gt;&lt;/urls&gt;&lt;electronic-resource-num&gt;10.1111/tpj.1372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9FA2C3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cucurbitgenomics.org/</w:t>
            </w:r>
            <w:r w:rsidRPr="003B363F">
              <w:rPr>
                <w:rFonts w:eastAsiaTheme="minorEastAsia"/>
                <w:sz w:val="21"/>
                <w:szCs w:val="21"/>
              </w:rPr>
              <w:t>v2</w:t>
            </w:r>
          </w:p>
        </w:tc>
      </w:tr>
      <w:tr w:rsidR="00C26E96" w:rsidRPr="003B363F" w14:paraId="55EA651F" w14:textId="77777777">
        <w:trPr>
          <w:trHeight w:val="338"/>
        </w:trPr>
        <w:tc>
          <w:tcPr>
            <w:tcW w:w="1518" w:type="pct"/>
            <w:vAlign w:val="center"/>
          </w:tcPr>
          <w:p w14:paraId="4471EC5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Citrull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lanatus</w:t>
            </w:r>
            <w:proofErr w:type="spellEnd"/>
          </w:p>
        </w:tc>
        <w:tc>
          <w:tcPr>
            <w:tcW w:w="1118" w:type="pct"/>
            <w:vAlign w:val="center"/>
          </w:tcPr>
          <w:p w14:paraId="61848B1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Guo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uo&lt;/Author&gt;&lt;Year&gt;2019&lt;/Year&gt;&lt;RecNum&gt;422&lt;/RecNum&gt;&lt;DisplayText&gt;&lt;style face="superscript"&gt;147&lt;/style&gt;&lt;/DisplayText&gt;&lt;record&gt;&lt;rec-number&gt;422&lt;/rec-number&gt;&lt;foreign-keys&gt;&lt;key app="EN" db-id="dfs0zsaxpwrdrpe0s5fv0erk9tpreser9v5a" timestamp="1732086515"&gt;422&lt;/key&gt;&lt;/foreign-keys&gt;&lt;ref-type name="Journal Article"&gt;17&lt;/ref-type&gt;&lt;contributors&gt;&lt;authors&gt;&lt;author&gt;Guo, Shaogui&lt;/author&gt;&lt;author&gt;Zhao, Shengjie&lt;/author&gt;&lt;author&gt;Sun, Honghe&lt;/author&gt;&lt;author&gt;Wang, Xin&lt;/author&gt;&lt;author&gt;Wu, Shan&lt;/author&gt;&lt;author&gt;Lin, Tao&lt;/author&gt;&lt;author&gt;Ren, Yi&lt;/author&gt;&lt;author&gt;Gao, Lei&lt;/author&gt;&lt;author&gt;Deng, Yun&lt;/author&gt;&lt;author&gt;Zhang, Jie&lt;/author&gt;&lt;author&gt;Lu, Xuqiang&lt;/author&gt;&lt;author&gt;Zhang, Haiying&lt;/author&gt;&lt;author&gt;Shang, Jianli&lt;/author&gt;&lt;author&gt;Gong, Guoyi&lt;/author&gt;&lt;author&gt;Wen, Changlong&lt;/author&gt;&lt;author&gt;He, Nan&lt;/author&gt;&lt;author&gt;Tian, Shouwei&lt;/author&gt;&lt;author&gt;Li, Maoying&lt;/author&gt;&lt;author&gt;Liu, Junpu&lt;/author&gt;&lt;author&gt;Wang, Yanping&lt;/author&gt;&lt;author&gt;Zhu, Yingchun&lt;/author&gt;&lt;author&gt;Jarrets, Robert&lt;/author&gt;&lt;author&gt;Levi, Amnon&lt;/author&gt;&lt;author&gt;Zhang, Xingping&lt;/author&gt;&lt;author&gt;Huang, Sanwen&lt;/author&gt;&lt;author&gt;Fei, Zhangjun&lt;/author&gt;&lt;author&gt;Liu, Wenge&lt;/author&gt;&lt;author&gt;Xu, Yong&lt;/author&gt;&lt;/authors&gt;&lt;/contributors&gt;&lt;titles&gt;&lt;title&gt;Resequencing of 414 cultivated and wild watermelon accessions identifies selection for fruit quality traits&lt;/title&gt;&lt;secondary-title&gt;Nature Genetics&lt;/secondary-title&gt;&lt;/titles&gt;&lt;periodical&gt;&lt;full-title&gt;Nature Genetics&lt;/full-title&gt;&lt;abbr-2&gt;Nat. Genet.&lt;/abbr-2&gt;&lt;/periodical&gt;&lt;pages&gt;1616–1623&lt;/pages&gt;&lt;volume&gt;51&lt;/volume&gt;&lt;number&gt;11&lt;/number&gt;&lt;dates&gt;&lt;year&gt;2019&lt;/year&gt;&lt;pub-dates&gt;&lt;date&gt;Nov&lt;/date&gt;&lt;/pub-dates&gt;&lt;/dates&gt;&lt;isbn&gt;1061-4036&lt;/isbn&gt;&lt;accession-num&gt;WOS:000494714300010&lt;/accession-num&gt;&lt;work-type&gt;Article&lt;/work-type&gt;&lt;urls&gt;&lt;related-urls&gt;&lt;url&gt;&lt;style face="underline" font="default" size="100%"&gt;&amp;lt;Go to ISI&amp;gt;://WOS:000494714300010&lt;/style&gt;&lt;/url&gt;&lt;/related-urls&gt;&lt;/urls&gt;&lt;electronic-resource-num&gt;10.1038/s41588-019-0518-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4D7CD4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cucurbitgenomics.org/</w:t>
            </w:r>
            <w:r w:rsidRPr="003B363F">
              <w:rPr>
                <w:rFonts w:eastAsiaTheme="minorEastAsia"/>
                <w:sz w:val="21"/>
                <w:szCs w:val="21"/>
              </w:rPr>
              <w:t>v2</w:t>
            </w:r>
          </w:p>
        </w:tc>
      </w:tr>
      <w:tr w:rsidR="00C26E96" w:rsidRPr="003B363F" w14:paraId="5B81105D" w14:textId="77777777">
        <w:trPr>
          <w:trHeight w:val="338"/>
        </w:trPr>
        <w:tc>
          <w:tcPr>
            <w:tcW w:w="1518" w:type="pct"/>
            <w:vAlign w:val="center"/>
          </w:tcPr>
          <w:p w14:paraId="1C3631A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Benincasa hispida</w:t>
            </w:r>
          </w:p>
        </w:tc>
        <w:tc>
          <w:tcPr>
            <w:tcW w:w="1118" w:type="pct"/>
            <w:vAlign w:val="center"/>
          </w:tcPr>
          <w:p w14:paraId="661C846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Xie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Xie&lt;/Author&gt;&lt;Year&gt;2019&lt;/Year&gt;&lt;RecNum&gt;424&lt;/RecNum&gt;&lt;DisplayText&gt;&lt;style face="superscript"&gt;148&lt;/style&gt;&lt;/DisplayText&gt;&lt;record&gt;&lt;rec-number&gt;424&lt;/rec-number&gt;&lt;foreign-keys&gt;&lt;key app="EN" db-id="dfs0zsaxpwrdrpe0s5fv0erk9tpreser9v5a" timestamp="1732086603"&gt;424&lt;/key&gt;&lt;/foreign-keys&gt;&lt;ref-type name="Journal Article"&gt;17&lt;/ref-type&gt;&lt;contributors&gt;&lt;authors&gt;&lt;author&gt;Xie, Dasen&lt;/author&gt;&lt;author&gt;Xu, Yuanchao&lt;/author&gt;&lt;author&gt;Wang, Jinpeng&lt;/author&gt;&lt;author&gt;Liu, Wenrui&lt;/author&gt;&lt;author&gt;Zhou, Qian&lt;/author&gt;&lt;author&gt;Luo, Shaobo&lt;/author&gt;&lt;author&gt;Huang, Wu&lt;/author&gt;&lt;author&gt;He, Xiaoming&lt;/author&gt;&lt;author&gt;Li, Qing&lt;/author&gt;&lt;author&gt;Peng, Qingwu&lt;/author&gt;&lt;author&gt;Yang, Xueyong&lt;/author&gt;&lt;author&gt;Yuan, Jiaqing&lt;/author&gt;&lt;author&gt;Yu, Jigao&lt;/author&gt;&lt;author&gt;Wang, Xiyin&lt;/author&gt;&lt;author&gt;Lucas, William J.&lt;/author&gt;&lt;author&gt;Huang, Sanwen&lt;/author&gt;&lt;author&gt;Jiang, Biao&lt;/author&gt;&lt;author&gt;Zhang, Zhonghua&lt;/author&gt;&lt;/authors&gt;&lt;/contributors&gt;&lt;titles&gt;&lt;title&gt;The wax gourd genomes offer insights into the genetic diversity and ancestral cucurbit karyotype&lt;/title&gt;&lt;secondary-title&gt;Nature Communications&lt;/secondary-title&gt;&lt;/titles&gt;&lt;periodical&gt;&lt;full-title&gt;Nature Communications&lt;/full-title&gt;&lt;abbr-2&gt;Nat. Commun.&lt;/abbr-2&gt;&lt;/periodical&gt;&lt;volume&gt;10&lt;/volume&gt;&lt;dates&gt;&lt;year&gt;2019&lt;/year&gt;&lt;pub-dates&gt;&lt;date&gt;Nov 14&lt;/date&gt;&lt;/pub-dates&gt;&lt;/dates&gt;&lt;accession-num&gt;WOS:000496409800006&lt;/accession-num&gt;&lt;work-type&gt;Article&lt;/work-type&gt;&lt;urls&gt;&lt;related-urls&gt;&lt;url&gt;&amp;lt;Go to ISI&amp;gt;://WOS:000496409800006&lt;/url&gt;&lt;/related-urls&gt;&lt;/urls&gt;&lt;custom7&gt;5158&lt;/custom7&gt;&lt;electronic-resource-num&gt;10.1038/s41467-019-13185-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F1032F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cucurbitgenomics.org/</w:t>
            </w:r>
            <w:r w:rsidRPr="003B363F">
              <w:rPr>
                <w:rFonts w:eastAsiaTheme="minorEastAsia"/>
                <w:sz w:val="21"/>
                <w:szCs w:val="21"/>
              </w:rPr>
              <w:t>v2</w:t>
            </w:r>
          </w:p>
        </w:tc>
      </w:tr>
      <w:tr w:rsidR="00C26E96" w:rsidRPr="003B363F" w14:paraId="45CFB0A0" w14:textId="77777777">
        <w:trPr>
          <w:trHeight w:val="338"/>
        </w:trPr>
        <w:tc>
          <w:tcPr>
            <w:tcW w:w="1518" w:type="pct"/>
            <w:vAlign w:val="center"/>
          </w:tcPr>
          <w:p w14:paraId="015DB4C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ucumis melo</w:t>
            </w:r>
          </w:p>
        </w:tc>
        <w:tc>
          <w:tcPr>
            <w:tcW w:w="1118" w:type="pct"/>
            <w:vAlign w:val="center"/>
          </w:tcPr>
          <w:p w14:paraId="02EBF1F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Castanera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astanera&lt;/Author&gt;&lt;Year&gt;2020&lt;/Year&gt;&lt;RecNum&gt;425&lt;/RecNum&gt;&lt;DisplayText&gt;&lt;style face="superscript"&gt;149&lt;/style&gt;&lt;/DisplayText&gt;&lt;record&gt;&lt;rec-number&gt;425&lt;/rec-number&gt;&lt;foreign-keys&gt;&lt;key app="EN" db-id="dfs0zsaxpwrdrpe0s5fv0erk9tpreser9v5a" timestamp="1732086667"&gt;425&lt;/key&gt;&lt;/foreign-keys&gt;&lt;ref-type name="Journal Article"&gt;17&lt;/ref-type&gt;&lt;contributors&gt;&lt;authors&gt;&lt;author&gt;Castanera, Raul&lt;/author&gt;&lt;author&gt;Ruggieri, Valentino&lt;/author&gt;&lt;author&gt;Pujol, Marta&lt;/author&gt;&lt;author&gt;Garcia-Mas, Jordi&lt;/author&gt;&lt;author&gt;Casacuberta, Josep M.&lt;/author&gt;&lt;/authors&gt;&lt;/contributors&gt;&lt;titles&gt;&lt;title&gt;An Improved Melon Reference Genome With Single-Molecule Sequencing Uncovers a Recent Burst of Transposable Elements With Potential Impact on Genes&lt;/title&gt;&lt;secondary-title&gt;Frontiers in Plant Science&lt;/secondary-title&gt;&lt;/titles&gt;&lt;periodical&gt;&lt;full-title&gt;Frontiers in Plant Science&lt;/full-title&gt;&lt;abbr-2&gt;Front. plant Sci.&lt;/abbr-2&gt;&lt;/periodical&gt;&lt;volume&gt;10&lt;/volume&gt;&lt;dates&gt;&lt;year&gt;2020&lt;/year&gt;&lt;pub-dates&gt;&lt;date&gt;Jan 31&lt;/date&gt;&lt;/pub-dates&gt;&lt;/dates&gt;&lt;isbn&gt;1664-462X&lt;/isbn&gt;&lt;accession-num&gt;WOS:000515718200001&lt;/accession-num&gt;&lt;work-type&gt;Article&lt;/work-type&gt;&lt;urls&gt;&lt;related-urls&gt;&lt;url&gt;&amp;lt;Go to ISI&amp;gt;://WOS:000515718200001&lt;/url&gt;&lt;/related-urls&gt;&lt;/urls&gt;&lt;custom7&gt;1815&lt;/custom7&gt;&lt;electronic-resource-num&gt;10.3389/fpls.2019.0181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0AF07E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cucurbitgenomics.org/</w:t>
            </w:r>
            <w:r w:rsidRPr="003B363F">
              <w:rPr>
                <w:rFonts w:eastAsiaTheme="minorEastAsia"/>
                <w:sz w:val="21"/>
                <w:szCs w:val="21"/>
              </w:rPr>
              <w:t>v2</w:t>
            </w:r>
          </w:p>
        </w:tc>
      </w:tr>
      <w:tr w:rsidR="00C26E96" w:rsidRPr="003B363F" w14:paraId="3AFA6DA4" w14:textId="77777777">
        <w:trPr>
          <w:trHeight w:val="338"/>
        </w:trPr>
        <w:tc>
          <w:tcPr>
            <w:tcW w:w="1518" w:type="pct"/>
            <w:vAlign w:val="center"/>
          </w:tcPr>
          <w:p w14:paraId="4BB7CB0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Luff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ylindnca</w:t>
            </w:r>
            <w:proofErr w:type="spellEnd"/>
          </w:p>
        </w:tc>
        <w:tc>
          <w:tcPr>
            <w:tcW w:w="1118" w:type="pct"/>
            <w:vAlign w:val="center"/>
          </w:tcPr>
          <w:p w14:paraId="64F5502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h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hang&lt;/Author&gt;&lt;Year&gt;2020&lt;/Year&gt;&lt;RecNum&gt;426&lt;/RecNum&gt;&lt;DisplayText&gt;&lt;style face="superscript"&gt;150&lt;/style&gt;&lt;/DisplayText&gt;&lt;record&gt;&lt;rec-number&gt;426&lt;/rec-number&gt;&lt;foreign-keys&gt;&lt;key app="EN" db-id="dfs0zsaxpwrdrpe0s5fv0erk9tpreser9v5a" timestamp="1732087122"&gt;426&lt;/key&gt;&lt;/foreign-keys&gt;&lt;ref-type name="Journal Article"&gt;17&lt;/ref-type&gt;&lt;contributors&gt;&lt;authors&gt;&lt;author&gt;Zhang, Tao&lt;/author&gt;&lt;author&gt;Ren, Xuyan&lt;/author&gt;&lt;author&gt;Zhang, Zhao&lt;/author&gt;&lt;author&gt;Ming, Yao&lt;/author&gt;&lt;author&gt;Yang, Zhe&lt;/author&gt;&lt;author&gt;Hu, Jianbin&lt;/author&gt;&lt;author&gt;Li, Shengli&lt;/author&gt;&lt;author&gt;Wang, Yong&lt;/author&gt;&lt;author&gt;Sun, Shouru&lt;/author&gt;&lt;author&gt;Sun, Kaile&lt;/author&gt;&lt;author&gt;Piao, Fengzhi&lt;/author&gt;&lt;author&gt;Sun, Zhiqiang&lt;/author&gt;&lt;/authors&gt;&lt;/contributors&gt;&lt;titles&gt;&lt;title&gt;&lt;style face="normal" font="default" size="100%"&gt;Long-read sequencing and &lt;/style&gt;&lt;style face="italic" font="default" size="100%"&gt;de novo&lt;/style&gt;&lt;style face="normal" font="default" size="100%"&gt; assembly of the &lt;/style&gt;&lt;style face="italic" font="default" size="100%"&gt;Luffa cylindrica&lt;/style&gt;&lt;style face="normal" font="default" size="100%"&gt; (L.) Roem. genome&lt;/style&gt;&lt;/title&gt;&lt;secondary-title&gt;Molecular Ecology Resources&lt;/secondary-title&gt;&lt;/titles&gt;&lt;periodical&gt;&lt;full-title&gt;Molecular Ecology Resources&lt;/full-title&gt;&lt;abbr-2&gt;Mol. Ecol. Resour.&lt;/abbr-2&gt;&lt;/periodical&gt;&lt;pages&gt;511–519&lt;/pages&gt;&lt;volume&gt;20&lt;/volume&gt;&lt;number&gt;2&lt;/number&gt;&lt;dates&gt;&lt;year&gt;2020&lt;/year&gt;&lt;pub-dates&gt;&lt;date&gt;Mar&lt;/date&gt;&lt;/pub-dates&gt;&lt;/dates&gt;&lt;isbn&gt;1755-098X&lt;/isbn&gt;&lt;accession-num&gt;WOS:000507408700001&lt;/accession-num&gt;&lt;work-type&gt;Article&lt;/work-type&gt;&lt;urls&gt;&lt;related-urls&gt;&lt;url&gt;&lt;style face="underline" font="default" size="100%"&gt;&amp;lt;Go to ISI&amp;gt;://WOS:000507408700001&lt;/style&gt;&lt;/url&gt;&lt;/related-urls&gt;&lt;/urls&gt;&lt;electronic-resource-num&gt;10.1111/1755-0998.1312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2106B8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cucurbitgenomics.org/</w:t>
            </w:r>
            <w:r w:rsidRPr="003B363F">
              <w:rPr>
                <w:rFonts w:eastAsiaTheme="minorEastAsia"/>
                <w:sz w:val="21"/>
                <w:szCs w:val="21"/>
              </w:rPr>
              <w:t>v2</w:t>
            </w:r>
          </w:p>
        </w:tc>
      </w:tr>
      <w:tr w:rsidR="00C26E96" w:rsidRPr="003B363F" w14:paraId="07BB6ED4" w14:textId="77777777">
        <w:trPr>
          <w:trHeight w:val="338"/>
        </w:trPr>
        <w:tc>
          <w:tcPr>
            <w:tcW w:w="1518" w:type="pct"/>
            <w:vAlign w:val="center"/>
          </w:tcPr>
          <w:p w14:paraId="344D049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Sechi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dule</w:t>
            </w:r>
            <w:proofErr w:type="spellEnd"/>
          </w:p>
        </w:tc>
        <w:tc>
          <w:tcPr>
            <w:tcW w:w="1118" w:type="pct"/>
            <w:vAlign w:val="center"/>
          </w:tcPr>
          <w:p w14:paraId="09B70BA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F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u&lt;/Author&gt;&lt;Year&gt;2021&lt;/Year&gt;&lt;RecNum&gt;427&lt;/RecNum&gt;&lt;DisplayText&gt;&lt;style face="superscript"&gt;151&lt;/style&gt;&lt;/DisplayText&gt;&lt;record&gt;&lt;rec-number&gt;427&lt;/rec-number&gt;&lt;foreign-keys&gt;&lt;key app="EN" db-id="dfs0zsaxpwrdrpe0s5fv0erk9tpreser9v5a" timestamp="1732087178"&gt;427&lt;/key&gt;&lt;/foreign-keys&gt;&lt;ref-type name="Journal Article"&gt;17&lt;/ref-type&gt;&lt;contributors&gt;&lt;authors&gt;&lt;author&gt;Fu, Anzhen&lt;/author&gt;&lt;author&gt;Wang, Qing&lt;/author&gt;&lt;author&gt;Mu, Jianlou&lt;/author&gt;&lt;author&gt;Ma, Lili&lt;/author&gt;&lt;author&gt;Wen, Changlong&lt;/author&gt;&lt;author&gt;Zhao, Xiaoyan&lt;/author&gt;&lt;author&gt;Gao, Lipu&lt;/author&gt;&lt;author&gt;Li, Jian&lt;/author&gt;&lt;author&gt;Shi, Kai&lt;/author&gt;&lt;author&gt;Wang, Yunxiang&lt;/author&gt;&lt;author&gt;Zhang, Xuechuan&lt;/author&gt;&lt;author&gt;Zhang, Xuewen&lt;/author&gt;&lt;author&gt;Wang, Fengling&lt;/author&gt;&lt;author&gt;Grierson, Donald&lt;/author&gt;&lt;author&gt;Zuo, Jinhua&lt;/author&gt;&lt;/authors&gt;&lt;/contributors&gt;&lt;titles&gt;&lt;title&gt;&lt;style face="normal" font="default" size="100%"&gt;Combined genomic, transcriptomic, and metabolomic analyses provide insights into chayote (&lt;/style&gt;&lt;style face="italic" font="default" size="100%"&gt;Sechium edule&lt;/style&gt;&lt;style face="normal" font="default" size="100%"&gt;) evolution and fruit development&lt;/style&gt;&lt;/title&gt;&lt;secondary-title&gt;Horticulture Research&lt;/secondary-title&gt;&lt;/titles&gt;&lt;periodical&gt;&lt;full-title&gt;Horticulture Research&lt;/full-title&gt;&lt;abbr-2&gt;Hortic. Res.&lt;/abbr-2&gt;&lt;/periodical&gt;&lt;volume&gt;8&lt;/volume&gt;&lt;number&gt;1&lt;/number&gt;&lt;dates&gt;&lt;year&gt;2021&lt;/year&gt;&lt;pub-dates&gt;&lt;date&gt;Jan 31&lt;/date&gt;&lt;/pub-dates&gt;&lt;/dates&gt;&lt;isbn&gt;2662-6810&lt;/isbn&gt;&lt;accession-num&gt;WOS:000613480000001&lt;/accession-num&gt;&lt;work-type&gt;Article&lt;/work-type&gt;&lt;urls&gt;&lt;related-urls&gt;&lt;url&gt;&lt;style face="underline" font="default" size="100%"&gt;&amp;lt;Go to ISI&amp;gt;://WOS:000613480000001&lt;/style&gt;&lt;/url&gt;&lt;/related-urls&gt;&lt;/urls&gt;&lt;custom7&gt;35&lt;/custom7&gt;&lt;electronic-resource-num&gt;10.1038/s41438-021-00487-1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E46A88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cucurbitgenomics.org/</w:t>
            </w:r>
            <w:r w:rsidRPr="003B363F">
              <w:rPr>
                <w:rFonts w:eastAsiaTheme="minorEastAsia"/>
                <w:sz w:val="21"/>
                <w:szCs w:val="21"/>
              </w:rPr>
              <w:t>v2</w:t>
            </w:r>
          </w:p>
        </w:tc>
      </w:tr>
      <w:tr w:rsidR="00C26E96" w:rsidRPr="003B363F" w14:paraId="38448308" w14:textId="77777777">
        <w:trPr>
          <w:trHeight w:val="338"/>
        </w:trPr>
        <w:tc>
          <w:tcPr>
            <w:tcW w:w="1518" w:type="pct"/>
            <w:vAlign w:val="center"/>
          </w:tcPr>
          <w:p w14:paraId="3C97683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lastRenderedPageBreak/>
              <w:t>Trichosanthe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nguina</w:t>
            </w:r>
            <w:proofErr w:type="spellEnd"/>
          </w:p>
        </w:tc>
        <w:tc>
          <w:tcPr>
            <w:tcW w:w="1118" w:type="pct"/>
            <w:vAlign w:val="center"/>
          </w:tcPr>
          <w:p w14:paraId="1785345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Ma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Ma&lt;/Author&gt;&lt;Year&gt;2020&lt;/Year&gt;&lt;RecNum&gt;428&lt;/RecNum&gt;&lt;DisplayText&gt;&lt;style face="superscript"&gt;152&lt;/style&gt;&lt;/DisplayText&gt;&lt;record&gt;&lt;rec-number&gt;428&lt;/rec-number&gt;&lt;foreign-keys&gt;&lt;key app="EN" db-id="dfs0zsaxpwrdrpe0s5fv0erk9tpreser9v5a" timestamp="1732087240"&gt;428&lt;/key&gt;&lt;/foreign-keys&gt;&lt;ref-type name="Journal Article"&gt;17&lt;/ref-type&gt;&lt;contributors&gt;&lt;authors&gt;&lt;author&gt;Ma, Lili&lt;/author&gt;&lt;author&gt;Wang, Qing&lt;/author&gt;&lt;author&gt;Mu, Jianlou&lt;/author&gt;&lt;author&gt;Fu, Anzhen&lt;/author&gt;&lt;author&gt;Wen, Changlong&lt;/author&gt;&lt;author&gt;Zhao, Xiaoyan&lt;/author&gt;&lt;author&gt;Gao, Lipu&lt;/author&gt;&lt;author&gt;Li, Jian&lt;/author&gt;&lt;author&gt;Shi, Kai&lt;/author&gt;&lt;author&gt;Wang, Yunxiang&lt;/author&gt;&lt;author&gt;Zhang, Xuewen&lt;/author&gt;&lt;author&gt;Zhang, Xuechuan&lt;/author&gt;&lt;author&gt;Fei, Zhangjun&lt;/author&gt;&lt;author&gt;Grierson, Donald&lt;/author&gt;&lt;author&gt;Zuo, Jinhua&lt;/author&gt;&lt;/authors&gt;&lt;/contributors&gt;&lt;titles&gt;&lt;title&gt;The genome and transcriptome analysis of snake gourd provide insights into its evolution and fruit development and ripening&lt;/title&gt;&lt;secondary-title&gt;Horticulture Research&lt;/secondary-title&gt;&lt;/titles&gt;&lt;periodical&gt;&lt;full-title&gt;Horticulture Research&lt;/full-title&gt;&lt;abbr-2&gt;Hortic. Res.&lt;/abbr-2&gt;&lt;/periodical&gt;&lt;volume&gt;7&lt;/volume&gt;&lt;number&gt;1&lt;/number&gt;&lt;dates&gt;&lt;year&gt;2020&lt;/year&gt;&lt;pub-dates&gt;&lt;date&gt;Dec&lt;/date&gt;&lt;/pub-dates&gt;&lt;/dates&gt;&lt;isbn&gt;2662-6810&lt;/isbn&gt;&lt;accession-num&gt;WOS:000596244000010&lt;/accession-num&gt;&lt;work-type&gt;Article&lt;/work-type&gt;&lt;urls&gt;&lt;related-urls&gt;&lt;url&gt;&amp;lt;Go to ISI&amp;gt;://WOS:000596244000010&lt;/url&gt;&lt;/related-urls&gt;&lt;/urls&gt;&lt;custom7&gt;199&lt;/custom7&gt;&lt;electronic-resource-num&gt;10.1038/s41438-020-00423-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C3494F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cucurbitgenomics.org/</w:t>
            </w:r>
            <w:r w:rsidRPr="003B363F">
              <w:rPr>
                <w:rFonts w:eastAsiaTheme="minorEastAsia"/>
                <w:sz w:val="21"/>
                <w:szCs w:val="21"/>
              </w:rPr>
              <w:t>v2</w:t>
            </w:r>
          </w:p>
        </w:tc>
      </w:tr>
      <w:tr w:rsidR="00C26E96" w:rsidRPr="003B363F" w14:paraId="59506233" w14:textId="77777777">
        <w:trPr>
          <w:trHeight w:val="338"/>
        </w:trPr>
        <w:tc>
          <w:tcPr>
            <w:tcW w:w="1518" w:type="pct"/>
            <w:vAlign w:val="center"/>
          </w:tcPr>
          <w:p w14:paraId="37638A9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Ziziphus jujuba</w:t>
            </w:r>
          </w:p>
        </w:tc>
        <w:tc>
          <w:tcPr>
            <w:tcW w:w="1118" w:type="pct"/>
            <w:vAlign w:val="center"/>
          </w:tcPr>
          <w:p w14:paraId="00C7D38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23&lt;/Year&gt;&lt;RecNum&gt;429&lt;/RecNum&gt;&lt;DisplayText&gt;&lt;style face="superscript"&gt;153&lt;/style&gt;&lt;/DisplayText&gt;&lt;record&gt;&lt;rec-number&gt;429&lt;/rec-number&gt;&lt;foreign-keys&gt;&lt;key app="EN" db-id="dfs0zsaxpwrdrpe0s5fv0erk9tpreser9v5a" timestamp="1732087515"&gt;429&lt;/key&gt;&lt;/foreign-keys&gt;&lt;ref-type name="Journal Article"&gt;17&lt;/ref-type&gt;&lt;contributors&gt;&lt;authors&gt;&lt;author&gt;Yang, Meng&lt;/author&gt;&lt;author&gt;Han, Lu&lt;/author&gt;&lt;author&gt;Zhang, Shufeng&lt;/author&gt;&lt;author&gt;Dai, Li&lt;/author&gt;&lt;author&gt;Li, Bin&lt;/author&gt;&lt;author&gt;Han, Shoukun&lt;/author&gt;&lt;author&gt;Zhao, Jin&lt;/author&gt;&lt;author&gt;Liu, Ping&lt;/author&gt;&lt;author&gt;Zhao, Zhihui&lt;/author&gt;&lt;author&gt;Liu, Mengjun&lt;/author&gt;&lt;/authors&gt;&lt;/contributors&gt;&lt;titles&gt;&lt;title&gt;Insights into the evolution and spatial chromosome architecture of jujube from an updated gapless genome assembly&lt;/title&gt;&lt;secondary-title&gt;Plant Communications&lt;/secondary-title&gt;&lt;/titles&gt;&lt;periodical&gt;&lt;full-title&gt;Plant communications&lt;/full-title&gt;&lt;abbr-2&gt;Plant Commun.&lt;/abbr-2&gt;&lt;/periodical&gt;&lt;volume&gt;4&lt;/volume&gt;&lt;number&gt;6&lt;/number&gt;&lt;dates&gt;&lt;year&gt;2023&lt;/year&gt;&lt;pub-dates&gt;&lt;date&gt;Nov 13&lt;/date&gt;&lt;/pub-dates&gt;&lt;/dates&gt;&lt;isbn&gt;2590-3462&lt;/isbn&gt;&lt;accession-num&gt;WOS:001113884500001&lt;/accession-num&gt;&lt;work-type&gt;Letter&lt;/work-type&gt;&lt;urls&gt;&lt;related-urls&gt;&lt;url&gt;&amp;lt;Go to ISI&amp;gt;://WOS:001113884500001&lt;/url&gt;&lt;/related-urls&gt;&lt;/urls&gt;&lt;custom7&gt;100662&lt;/custom7&gt;&lt;electronic-resource-num&gt;10.1016/j.xplc.2023.10066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D0A259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</w:t>
            </w:r>
            <w:r w:rsidRPr="003B363F">
              <w:rPr>
                <w:sz w:val="21"/>
                <w:szCs w:val="21"/>
              </w:rPr>
              <w:t>project ID: PRJCA016173</w:t>
            </w:r>
          </w:p>
        </w:tc>
      </w:tr>
      <w:tr w:rsidR="00C26E96" w:rsidRPr="003B363F" w14:paraId="07FCA2BA" w14:textId="77777777">
        <w:trPr>
          <w:trHeight w:val="338"/>
        </w:trPr>
        <w:tc>
          <w:tcPr>
            <w:tcW w:w="1518" w:type="pct"/>
            <w:vAlign w:val="center"/>
          </w:tcPr>
          <w:p w14:paraId="7BD4362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annabis sativa</w:t>
            </w:r>
          </w:p>
        </w:tc>
        <w:tc>
          <w:tcPr>
            <w:tcW w:w="1118" w:type="pct"/>
            <w:vAlign w:val="center"/>
          </w:tcPr>
          <w:p w14:paraId="172E3C7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rassa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rassa&lt;/Author&gt;&lt;Year&gt;2021&lt;/Year&gt;&lt;RecNum&gt;430&lt;/RecNum&gt;&lt;DisplayText&gt;&lt;style face="superscript"&gt;154&lt;/style&gt;&lt;/DisplayText&gt;&lt;record&gt;&lt;rec-number&gt;430&lt;/rec-number&gt;&lt;foreign-keys&gt;&lt;key app="EN" db-id="dfs0zsaxpwrdrpe0s5fv0erk9tpreser9v5a" timestamp="1732087737"&gt;430&lt;/key&gt;&lt;/foreign-keys&gt;&lt;ref-type name="Journal Article"&gt;17&lt;/ref-type&gt;&lt;contributors&gt;&lt;authors&gt;&lt;author&gt;Grassa, Christopher J.&lt;/author&gt;&lt;author&gt;Weiblen, George D.&lt;/author&gt;&lt;author&gt;Wenger, Jonathan P.&lt;/author&gt;&lt;author&gt;Dabney, Clemon&lt;/author&gt;&lt;author&gt;Poplawski, Shane G.&lt;/author&gt;&lt;author&gt;Timothy Motley, S.&lt;/author&gt;&lt;author&gt;Michael, Todd P.&lt;/author&gt;&lt;author&gt;Schwartz, C. J.&lt;/author&gt;&lt;/authors&gt;&lt;/contributors&gt;&lt;titles&gt;&lt;title&gt;&lt;style face="normal" font="default" size="100%"&gt;A new &lt;/style&gt;&lt;style face="italic" font="default" size="100%"&gt;Cannabis&lt;/style&gt;&lt;style face="normal" font="default" size="100%"&gt; genome assembly associates elevated cannabidiol (CBD) with hemp introgressed into marijuana&lt;/style&gt;&lt;/title&gt;&lt;secondary-title&gt;New Phytologist&lt;/secondary-title&gt;&lt;/titles&gt;&lt;periodical&gt;&lt;full-title&gt;New Phytologist&lt;/full-title&gt;&lt;abbr-2&gt;New Phytol.&lt;/abbr-2&gt;&lt;/periodical&gt;&lt;pages&gt;1665–1679&lt;/pages&gt;&lt;volume&gt;230&lt;/volume&gt;&lt;number&gt;4&lt;/number&gt;&lt;dates&gt;&lt;year&gt;2021&lt;/year&gt;&lt;pub-dates&gt;&lt;date&gt;May&lt;/date&gt;&lt;/pub-dates&gt;&lt;/dates&gt;&lt;isbn&gt;0028-646X&lt;/isbn&gt;&lt;accession-num&gt;WOS:000622845600001&lt;/accession-num&gt;&lt;work-type&gt;Article&lt;/work-type&gt;&lt;urls&gt;&lt;related-urls&gt;&lt;url&gt;&lt;style face="underline" font="default" size="100%"&gt;&amp;lt;Go to ISI&amp;gt;://WOS:000622845600001&lt;/style&gt;&lt;/url&gt;&lt;/related-urls&gt;&lt;/urls&gt;&lt;electronic-resource-num&gt;10.1111/nph.1724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3D1F04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GCA_900626175</w:t>
            </w:r>
          </w:p>
        </w:tc>
      </w:tr>
      <w:tr w:rsidR="00C26E96" w:rsidRPr="003B363F" w14:paraId="4E092CF1" w14:textId="77777777">
        <w:trPr>
          <w:trHeight w:val="338"/>
        </w:trPr>
        <w:tc>
          <w:tcPr>
            <w:tcW w:w="1518" w:type="pct"/>
            <w:vAlign w:val="center"/>
          </w:tcPr>
          <w:p w14:paraId="01FB6A8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Paraspon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ndersonii</w:t>
            </w:r>
            <w:proofErr w:type="spellEnd"/>
          </w:p>
        </w:tc>
        <w:tc>
          <w:tcPr>
            <w:tcW w:w="1118" w:type="pct"/>
            <w:vAlign w:val="center"/>
          </w:tcPr>
          <w:p w14:paraId="25317B6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van </w:t>
            </w: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Velze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2YW4gVmVsemVuPC9BdXRob3I+PFllYXI+MjAxODwvWWVh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C9wZXJpb2RpY2FsPjxwYWdlcz5FNDcw
MC1FNDcwOTwvcGFnZXM+PHZvbHVtZT4xMTU8L3ZvbHVtZT48bnVtYmVyPjIwPC9udW1iZXI+PGRh
dGVzPjx5ZWFyPjIwMTg8L3llYXI+PHB1Yi1kYXRlcz48ZGF0ZT5NYXkgMTU8L2RhdGU+PC9wdWIt
ZGF0ZXM+PC9kYXRlcz48aXNibj4wMDI3LTg0MjQ8L2lzYm4+PGFjY2Vzc2lvbi1udW0+V09TOjAw
MDQzMjEyMDQwMDAyMTwvYWNjZXNzaW9uLW51bT48d29yay10eXBlPkFydGljbGU8L3dvcmstdHlw
ZT48dXJscz48cmVsYXRlZC11cmxzPjx1cmw+Jmx0O0dvIHRvIElTSSZndDs6Ly9XT1M6MDAwNDMy
MTIwNDAwMDIxPC91cmw+PC9yZWxhdGVkLXVybHM+PC91cmxzPjxlbGVjdHJvbmljLXJlc291cmNl
LW51bT4xMC4xMDczL3BuYXMuMTcyMTM5NTExNTwvZWxlY3Ryb25pYy1yZXNvdXJjZS1udW0+PC9y
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2YW4gVmVsemVuPC9BdXRob3I+PFllYXI+MjAxODwvWWVh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GFiYnItMj5QLiBOYXRsLiBBY2FkLiBT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658F70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fq7gv88</w:t>
            </w:r>
          </w:p>
        </w:tc>
      </w:tr>
      <w:tr w:rsidR="00C26E96" w:rsidRPr="003B363F" w14:paraId="0A50727E" w14:textId="77777777">
        <w:trPr>
          <w:trHeight w:val="338"/>
        </w:trPr>
        <w:tc>
          <w:tcPr>
            <w:tcW w:w="1518" w:type="pct"/>
            <w:vAlign w:val="center"/>
          </w:tcPr>
          <w:p w14:paraId="510E075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Trem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orientalis</w:t>
            </w:r>
            <w:proofErr w:type="spellEnd"/>
          </w:p>
        </w:tc>
        <w:tc>
          <w:tcPr>
            <w:tcW w:w="1118" w:type="pct"/>
            <w:vAlign w:val="center"/>
          </w:tcPr>
          <w:p w14:paraId="223BB29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van </w:t>
            </w: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Velze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2YW4gVmVsemVuPC9BdXRob3I+PFllYXI+MjAxODwvWWVh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C9wZXJpb2RpY2FsPjxwYWdlcz5FNDcw
MC1FNDcwOTwvcGFnZXM+PHZvbHVtZT4xMTU8L3ZvbHVtZT48bnVtYmVyPjIwPC9udW1iZXI+PGRh
dGVzPjx5ZWFyPjIwMTg8L3llYXI+PHB1Yi1kYXRlcz48ZGF0ZT5NYXkgMTU8L2RhdGU+PC9wdWIt
ZGF0ZXM+PC9kYXRlcz48aXNibj4wMDI3LTg0MjQ8L2lzYm4+PGFjY2Vzc2lvbi1udW0+V09TOjAw
MDQzMjEyMDQwMDAyMTwvYWNjZXNzaW9uLW51bT48d29yay10eXBlPkFydGljbGU8L3dvcmstdHlw
ZT48dXJscz48cmVsYXRlZC11cmxzPjx1cmw+Jmx0O0dvIHRvIElTSSZndDs6Ly9XT1M6MDAwNDMy
MTIwNDAwMDIxPC91cmw+PC9yZWxhdGVkLXVybHM+PC91cmxzPjxlbGVjdHJvbmljLXJlc291cmNl
LW51bT4xMC4xMDczL3BuYXMuMTcyMTM5NTExNTwvZWxlY3Ryb25pYy1yZXNvdXJjZS1udW0+PC9y
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2YW4gVmVsemVuPC9BdXRob3I+PFllYXI+MjAxODwvWWVh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GFiYnItMj5QLiBOYXRsLiBBY2FkLiBT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73F814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fq7gv88</w:t>
            </w:r>
          </w:p>
        </w:tc>
      </w:tr>
      <w:tr w:rsidR="00C26E96" w:rsidRPr="003B363F" w14:paraId="027AAE29" w14:textId="77777777">
        <w:trPr>
          <w:trHeight w:val="338"/>
        </w:trPr>
        <w:tc>
          <w:tcPr>
            <w:tcW w:w="1518" w:type="pct"/>
            <w:vAlign w:val="center"/>
          </w:tcPr>
          <w:p w14:paraId="4B45077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Boehmeria nivea</w:t>
            </w:r>
          </w:p>
        </w:tc>
        <w:tc>
          <w:tcPr>
            <w:tcW w:w="1118" w:type="pct"/>
            <w:vAlign w:val="center"/>
          </w:tcPr>
          <w:p w14:paraId="323D3DB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ang&lt;/Author&gt;&lt;Year&gt;2021&lt;/Year&gt;&lt;RecNum&gt;432&lt;/RecNum&gt;&lt;DisplayText&gt;&lt;style face="superscript"&gt;156&lt;/style&gt;&lt;/DisplayText&gt;&lt;record&gt;&lt;rec-number&gt;432&lt;/rec-number&gt;&lt;foreign-keys&gt;&lt;key app="EN" db-id="dfs0zsaxpwrdrpe0s5fv0erk9tpreser9v5a" timestamp="1732179677"&gt;432&lt;/key&gt;&lt;/foreign-keys&gt;&lt;ref-type name="Journal Article"&gt;17&lt;/ref-type&gt;&lt;contributors&gt;&lt;authors&gt;&lt;author&gt;Wang, Yanzhou&lt;/author&gt;&lt;author&gt;Li, Fu&lt;/author&gt;&lt;author&gt;He, Qiaoyun&lt;/author&gt;&lt;author&gt;Bao, Zhigui&lt;/author&gt;&lt;author&gt;Zeng, Zheng&lt;/author&gt;&lt;author&gt;An, Dong&lt;/author&gt;&lt;author&gt;Zhang, Ting&lt;/author&gt;&lt;author&gt;Yan, Li&lt;/author&gt;&lt;author&gt;Wang, Hengyun&lt;/author&gt;&lt;author&gt;Zhu, Siyuan&lt;/author&gt;&lt;author&gt;Liu, Touming&lt;/author&gt;&lt;/authors&gt;&lt;/contributors&gt;&lt;titles&gt;&lt;title&gt;&lt;style face="normal" font="default" size="100%"&gt;Genomic analyses provide comprehensive insights into the domestication of bast fiber crop ramie (&lt;/style&gt;&lt;style face="italic" font="default" size="100%"&gt;Boehmeria nivea&lt;/style&gt;&lt;style face="normal" font="default" size="100%"&gt;)&lt;/style&gt;&lt;/title&gt;&lt;secondary-title&gt;Plant Journal&lt;/secondary-title&gt;&lt;/titles&gt;&lt;periodical&gt;&lt;full-title&gt;Plant Journal&lt;/full-title&gt;&lt;abbr-2&gt;Plant J.&lt;/abbr-2&gt;&lt;/periodical&gt;&lt;pages&gt;787–800&lt;/pages&gt;&lt;volume&gt;107&lt;/volume&gt;&lt;number&gt;3&lt;/number&gt;&lt;dates&gt;&lt;year&gt;2021&lt;/year&gt;&lt;pub-dates&gt;&lt;date&gt;Aug&lt;/date&gt;&lt;/pub-dates&gt;&lt;/dates&gt;&lt;isbn&gt;0960-7412&lt;/isbn&gt;&lt;accession-num&gt;WOS:000657614700001&lt;/accession-num&gt;&lt;work-type&gt;Article&lt;/work-type&gt;&lt;urls&gt;&lt;related-urls&gt;&lt;url&gt;&lt;style face="underline" font="default" size="100%"&gt;&amp;lt;Go to ISI&amp;gt;://WOS:000657614700001&lt;/style&gt;&lt;/url&gt;&lt;/related-urls&gt;&lt;/urls&gt;&lt;electronic-resource-num&gt;10.1111/tpj.1534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274B61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</w:t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sz w:val="21"/>
                <w:szCs w:val="21"/>
              </w:rPr>
              <w:t>GCA_021020685</w:t>
            </w:r>
          </w:p>
        </w:tc>
      </w:tr>
      <w:tr w:rsidR="00C26E96" w:rsidRPr="003B363F" w14:paraId="7C2543E5" w14:textId="77777777">
        <w:trPr>
          <w:trHeight w:val="338"/>
        </w:trPr>
        <w:tc>
          <w:tcPr>
            <w:tcW w:w="1518" w:type="pct"/>
            <w:vAlign w:val="center"/>
          </w:tcPr>
          <w:p w14:paraId="3777FCB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Fic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recta</w:t>
            </w:r>
            <w:proofErr w:type="spellEnd"/>
          </w:p>
        </w:tc>
        <w:tc>
          <w:tcPr>
            <w:tcW w:w="1118" w:type="pct"/>
            <w:vAlign w:val="center"/>
          </w:tcPr>
          <w:p w14:paraId="1125C2B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Shirasawa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hirasawa&lt;/Author&gt;&lt;Year&gt;2020&lt;/Year&gt;&lt;RecNum&gt;433&lt;/RecNum&gt;&lt;DisplayText&gt;&lt;style face="superscript"&gt;157&lt;/style&gt;&lt;/DisplayText&gt;&lt;record&gt;&lt;rec-number&gt;433&lt;/rec-number&gt;&lt;foreign-keys&gt;&lt;key app="EN" db-id="dfs0zsaxpwrdrpe0s5fv0erk9tpreser9v5a" timestamp="1732179844"&gt;433&lt;/key&gt;&lt;/foreign-keys&gt;&lt;ref-type name="Journal Article"&gt;17&lt;/ref-type&gt;&lt;contributors&gt;&lt;authors&gt;&lt;author&gt;Shirasawa, Kenta&lt;/author&gt;&lt;author&gt;Yakushiji, Hiroshi&lt;/author&gt;&lt;author&gt;Nishimura, Ryotaro&lt;/author&gt;&lt;author&gt;Morita, Takeshige&lt;/author&gt;&lt;author&gt;Jikumaru, Shota&lt;/author&gt;&lt;author&gt;Ikegami, Hidetoshi&lt;/author&gt;&lt;author&gt;Toyoda, Atsushi&lt;/author&gt;&lt;author&gt;Hirakawa, Hideki&lt;/author&gt;&lt;author&gt;Isobe, Sachiko&lt;/author&gt;&lt;/authors&gt;&lt;/contributors&gt;&lt;titles&gt;&lt;title&gt;&lt;style face="normal" font="default" size="100%"&gt;The &lt;/style&gt;&lt;style face="italic" font="default" size="100%"&gt;Ficus erecta&lt;/style&gt;&lt;style face="normal" font="default" size="100%"&gt; genome aids &lt;/style&gt;&lt;style face="italic" font="default" size="100%"&gt;Ceratocystis&lt;/style&gt;&lt;style face="normal" font="default" size="100%"&gt; canker resistance breeding in common fig (&lt;/style&gt;&lt;style face="italic" font="default" size="100%"&gt;F. carica&lt;/style&gt;&lt;style face="normal" font="default" size="100%"&gt;)&lt;/style&gt;&lt;/title&gt;&lt;secondary-title&gt;Plant Journal&lt;/secondary-title&gt;&lt;/titles&gt;&lt;periodical&gt;&lt;full-title&gt;Plant Journal&lt;/full-title&gt;&lt;abbr-2&gt;Plant J.&lt;/abbr-2&gt;&lt;/periodical&gt;&lt;pages&gt;1313–1322&lt;/pages&gt;&lt;volume&gt;102&lt;/volume&gt;&lt;number&gt;6&lt;/number&gt;&lt;dates&gt;&lt;year&gt;2020&lt;/year&gt;&lt;pub-dates&gt;&lt;date&gt;Jun&lt;/date&gt;&lt;/pub-dates&gt;&lt;/dates&gt;&lt;isbn&gt;0960-7412&lt;/isbn&gt;&lt;accession-num&gt;WOS:000515328600001&lt;/accession-num&gt;&lt;work-type&gt;Article&lt;/work-type&gt;&lt;urls&gt;&lt;related-urls&gt;&lt;url&gt;&lt;style face="underline" font="default" size="100%"&gt;&amp;lt;Go to ISI&amp;gt;://WOS:000515328600001&lt;/style&gt;&lt;/url&gt;&lt;/related-urls&gt;&lt;/urls&gt;&lt;electronic-resource-num&gt;10.1111/tpj.1470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0AB714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plantgarden.jp/</w:t>
            </w:r>
          </w:p>
        </w:tc>
      </w:tr>
      <w:tr w:rsidR="00C26E96" w:rsidRPr="003B363F" w14:paraId="6B7A38DD" w14:textId="77777777">
        <w:trPr>
          <w:trHeight w:val="338"/>
        </w:trPr>
        <w:tc>
          <w:tcPr>
            <w:tcW w:w="1518" w:type="pct"/>
            <w:vAlign w:val="center"/>
          </w:tcPr>
          <w:p w14:paraId="3CAAB4A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Artocarp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ltilis</w:t>
            </w:r>
            <w:proofErr w:type="spellEnd"/>
          </w:p>
        </w:tc>
        <w:tc>
          <w:tcPr>
            <w:tcW w:w="1118" w:type="pct"/>
            <w:vAlign w:val="center"/>
          </w:tcPr>
          <w:p w14:paraId="7BE2673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Sah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TYWh1PC9BdXRob3I+PFllYXI+MjAyMDwvWWVhcj48UmVj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TYWh1PC9BdXRob3I+PFllYXI+MjAyMDwvWWVhcj48UmVj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79F0B1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bioinformatics.psb.ugent.be/orcae/aocc</w:t>
            </w:r>
          </w:p>
        </w:tc>
      </w:tr>
      <w:tr w:rsidR="00C26E96" w:rsidRPr="003B363F" w14:paraId="585532C1" w14:textId="77777777">
        <w:trPr>
          <w:trHeight w:val="338"/>
        </w:trPr>
        <w:tc>
          <w:tcPr>
            <w:tcW w:w="1518" w:type="pct"/>
            <w:vAlign w:val="center"/>
          </w:tcPr>
          <w:p w14:paraId="4AE4749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Morus notabilis</w:t>
            </w:r>
          </w:p>
        </w:tc>
        <w:tc>
          <w:tcPr>
            <w:tcW w:w="1118" w:type="pct"/>
            <w:vAlign w:val="center"/>
          </w:tcPr>
          <w:p w14:paraId="395A8E7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Falk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alk&lt;/Author&gt;&lt;Year&gt;2018&lt;/Year&gt;&lt;RecNum&gt;411&lt;/RecNum&gt;&lt;DisplayText&gt;&lt;style face="superscript"&gt;67&lt;/style&gt;&lt;/DisplayText&gt;&lt;record&gt;&lt;rec-number&gt;411&lt;/rec-number&gt;&lt;foreign-keys&gt;&lt;key app="EN" db-id="dfs0zsaxpwrdrpe0s5fv0erk9tpreser9v5a" timestamp="1732083549"&gt;411&lt;/key&gt;&lt;/foreign-keys&gt;&lt;ref-type name="Journal Article"&gt;17&lt;/ref-type&gt;&lt;contributors&gt;&lt;authors&gt;&lt;author&gt;Falk, Taylor&lt;/author&gt;&lt;author&gt;Herndon, Nic&lt;/author&gt;&lt;author&gt;Grau, Emily&lt;/author&gt;&lt;author&gt;Buehler, Sean&lt;/author&gt;&lt;author&gt;Richter, Peter&lt;/author&gt;&lt;author&gt;Zaman, Sumaira&lt;/author&gt;&lt;author&gt;Baker, Eliza M.&lt;/author&gt;&lt;author&gt;Ramnath, Risharde&lt;/author&gt;&lt;author&gt;Ficklin, Stephen&lt;/author&gt;&lt;author&gt;Staton, Margaret&lt;/author&gt;&lt;author&gt;Feltus, Frank A.&lt;/author&gt;&lt;author&gt;Jung, Sook&lt;/author&gt;&lt;author&gt;Main, Doreen&lt;/author&gt;&lt;author&gt;Wegrzyn, Jill L.&lt;/author&gt;&lt;/authors&gt;&lt;/contributors&gt;&lt;titles&gt;&lt;title&gt;Growing and cultivating the forest genomics database, TreeGenes&lt;/title&gt;&lt;secondary-title&gt;Database-the Journal of Biological Databases and Curation&lt;/secondary-title&gt;&lt;/titles&gt;&lt;periodical&gt;&lt;full-title&gt;Database-the Journal of Biological Databases and Curation&lt;/full-title&gt;&lt;abbr-2&gt;Database-Oxford&lt;/abbr-2&gt;&lt;/periodical&gt;&lt;dates&gt;&lt;year&gt;2018&lt;/year&gt;&lt;pub-dates&gt;&lt;date&gt;Sep 18&lt;/date&gt;&lt;/pub-dates&gt;&lt;/dates&gt;&lt;isbn&gt;1758-0463&lt;/isbn&gt;&lt;accession-num&gt;WOS:000445468300001&lt;/accession-num&gt;&lt;work-type&gt;Article&lt;/work-type&gt;&lt;urls&gt;&lt;related-urls&gt;&lt;url&gt;&amp;lt;Go to ISI&amp;gt;://WOS:000445468300001&lt;/url&gt;&lt;/related-urls&gt;&lt;/urls&gt;&lt;custom7&gt;bay084&lt;/custom7&gt;&lt;electronic-resource-num&gt;10.1093/database/bay08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7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6218467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treegenesdb.org/</w:t>
            </w:r>
          </w:p>
        </w:tc>
      </w:tr>
      <w:tr w:rsidR="00C26E96" w:rsidRPr="003B363F" w14:paraId="646015E4" w14:textId="77777777">
        <w:trPr>
          <w:trHeight w:val="338"/>
        </w:trPr>
        <w:tc>
          <w:tcPr>
            <w:tcW w:w="1518" w:type="pct"/>
            <w:vAlign w:val="center"/>
          </w:tcPr>
          <w:p w14:paraId="5788EDE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Rub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orchorifolius</w:t>
            </w:r>
            <w:proofErr w:type="spellEnd"/>
          </w:p>
        </w:tc>
        <w:tc>
          <w:tcPr>
            <w:tcW w:w="1118" w:type="pct"/>
            <w:vAlign w:val="center"/>
          </w:tcPr>
          <w:p w14:paraId="3B1C98C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22&lt;/Year&gt;&lt;RecNum&gt;435&lt;/RecNum&gt;&lt;DisplayText&gt;&lt;style face="superscript"&gt;159&lt;/style&gt;&lt;/DisplayText&gt;&lt;record&gt;&lt;rec-number&gt;435&lt;/rec-number&gt;&lt;foreign-keys&gt;&lt;key app="EN" db-id="dfs0zsaxpwrdrpe0s5fv0erk9tpreser9v5a" timestamp="1732180103"&gt;435&lt;/key&gt;&lt;/foreign-keys&gt;&lt;ref-type name="Journal Article"&gt;17&lt;/ref-type&gt;&lt;contributors&gt;&lt;authors&gt;&lt;author&gt;Yang, Yinqing&lt;/author&gt;&lt;author&gt;Zhang, Kang&lt;/author&gt;&lt;author&gt;Xiao, Ya&lt;/author&gt;&lt;author&gt;Zhang, Lingkui&lt;/author&gt;&lt;author&gt;Huang, Yile&lt;/author&gt;&lt;author&gt;Li, Xing&lt;/author&gt;&lt;author&gt;Chen, Shumin&lt;/author&gt;&lt;author&gt;Peng, Yansong&lt;/author&gt;&lt;author&gt;Yang, Shuhua&lt;/author&gt;&lt;author&gt;Liu, Yongbo&lt;/author&gt;&lt;author&gt;Cheng, Feng&lt;/author&gt;&lt;/authors&gt;&lt;/contributors&gt;&lt;titles&gt;&lt;title&gt;&lt;style face="normal" font="default" size="100%"&gt;Genome Assembly and Population Resequencing Reveal the Geographical Divergence of Shanmei (&lt;/style&gt;&lt;style face="italic" font="default" size="100%"&gt;Rubus corchorifolius&lt;/style&gt;&lt;style face="normal" font="default" size="100%"&gt;)&lt;/style&gt;&lt;/title&gt;&lt;secondary-title&gt;Genomics Proteomics &amp;amp; Bioinformatics&lt;/secondary-title&gt;&lt;/titles&gt;&lt;periodical&gt;&lt;full-title&gt;Genomics Proteomics &amp;amp; Bioinformatics&lt;/full-title&gt;&lt;abbr-2&gt;Genom. Proteom. Bioinf.&lt;/abbr-2&gt;&lt;/periodical&gt;&lt;pages&gt;1106–1118&lt;/pages&gt;&lt;volume&gt;20&lt;/volume&gt;&lt;number&gt;6&lt;/number&gt;&lt;dates&gt;&lt;year&gt;2022&lt;/year&gt;&lt;pub-dates&gt;&lt;date&gt;Dec&lt;/date&gt;&lt;/pub-dates&gt;&lt;/dates&gt;&lt;isbn&gt;1672-0229&lt;/isbn&gt;&lt;accession-num&gt;WOS:001010377600006&lt;/accession-num&gt;&lt;work-type&gt;Article&lt;/work-type&gt;&lt;urls&gt;&lt;related-urls&gt;&lt;url&gt;&lt;style face="underline" font="default" size="100%"&gt;&amp;lt;Go to ISI&amp;gt;://WOS:001010377600006&lt;/style&gt;&lt;/url&gt;&lt;/related-urls&gt;&lt;/urls&gt;&lt;electronic-resource-num&gt;10.1016/j.gpb.2022.05.00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5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31EEC6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0465</w:t>
            </w:r>
          </w:p>
        </w:tc>
      </w:tr>
      <w:tr w:rsidR="00C26E96" w:rsidRPr="003B363F" w14:paraId="6D90EB7F" w14:textId="77777777">
        <w:trPr>
          <w:trHeight w:val="338"/>
        </w:trPr>
        <w:tc>
          <w:tcPr>
            <w:tcW w:w="1518" w:type="pct"/>
            <w:vAlign w:val="center"/>
          </w:tcPr>
          <w:p w14:paraId="5534A9F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Fragari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vesca</w:t>
            </w:r>
            <w:proofErr w:type="spellEnd"/>
          </w:p>
        </w:tc>
        <w:tc>
          <w:tcPr>
            <w:tcW w:w="1118" w:type="pct"/>
            <w:vAlign w:val="center"/>
          </w:tcPr>
          <w:p w14:paraId="60683B6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Edger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Edger&lt;/Author&gt;&lt;Year&gt;2017&lt;/Year&gt;&lt;RecNum&gt;436&lt;/RecNum&gt;&lt;DisplayText&gt;&lt;style face="superscript"&gt;160&lt;/style&gt;&lt;/DisplayText&gt;&lt;record&gt;&lt;rec-number&gt;436&lt;/rec-number&gt;&lt;foreign-keys&gt;&lt;key app="EN" db-id="dfs0zsaxpwrdrpe0s5fv0erk9tpreser9v5a" timestamp="1732180228"&gt;436&lt;/key&gt;&lt;/foreign-keys&gt;&lt;ref-type name="Journal Article"&gt;17&lt;/ref-type&gt;&lt;contributors&gt;&lt;authors&gt;&lt;author&gt;Edger, Patrick P.&lt;/author&gt;&lt;author&gt;VanBuren, Robert&lt;/author&gt;&lt;author&gt;Colle, Marivi&lt;/author&gt;&lt;author&gt;Poorten, Thomas J.&lt;/author&gt;&lt;author&gt;Wai, Ching Man&lt;/author&gt;&lt;author&gt;Niederhuth, Chad E.&lt;/author&gt;&lt;author&gt;Alger, Elizabeth I.&lt;/author&gt;&lt;author&gt;Ou, Shujun&lt;/author&gt;&lt;author&gt;Acharya, Charlotte B.&lt;/author&gt;&lt;author&gt;Wang, Jie&lt;/author&gt;&lt;author&gt;Callow, Pete&lt;/author&gt;&lt;author&gt;McKain, Michael R.&lt;/author&gt;&lt;author&gt;Shi, Jinghua&lt;/author&gt;&lt;author&gt;Collier, Chad&lt;/author&gt;&lt;author&gt;Xiong, Zhiyong&lt;/author&gt;&lt;author&gt;Mower, Jeffrey P.&lt;/author&gt;&lt;author&gt;Slovin, Janet P.&lt;/author&gt;&lt;author&gt;Hytonen, Timo&lt;/author&gt;&lt;author&gt;Jiang, Ning&lt;/author&gt;&lt;author&gt;Childs, Kevin L.&lt;/author&gt;&lt;author&gt;Knapp, Steven J.&lt;/author&gt;&lt;/authors&gt;&lt;/contributors&gt;&lt;titles&gt;&lt;title&gt;&lt;style face="normal" font="default" size="100%"&gt;Single-molecule sequencing and optical mapping yields an improved genome of woodland strawberry (&lt;/style&gt;&lt;style face="italic" font="default" size="100%"&gt;Fragaria vesca&lt;/style&gt;&lt;style face="normal" font="default" size="100%"&gt;) with chromosome-scale contiguity&lt;/style&gt;&lt;/title&gt;&lt;secondary-title&gt;Gigascience&lt;/secondary-title&gt;&lt;/titles&gt;&lt;periodical&gt;&lt;full-title&gt;Gigascience&lt;/full-title&gt;&lt;abbr-2&gt;Gigascience&lt;/abbr-2&gt;&lt;/periodical&gt;&lt;volume&gt;7&lt;/volume&gt;&lt;number&gt;2&lt;/number&gt;&lt;dates&gt;&lt;year&gt;2017&lt;/year&gt;&lt;pub-dates&gt;&lt;date&gt;Dec 13&lt;/date&gt;&lt;/pub-dates&gt;&lt;/dates&gt;&lt;isbn&gt;2047-217X&lt;/isbn&gt;&lt;accession-num&gt;WOS:000425088500001&lt;/accession-num&gt;&lt;work-type&gt;Article; Data Paper&lt;/work-type&gt;&lt;urls&gt;&lt;related-urls&gt;&lt;url&gt;&lt;style face="underline" font="default" size="100%"&gt;&amp;lt;Go to ISI&amp;gt;://WOS:000425088500001&lt;/style&gt;&lt;/url&gt;&lt;/related-urls&gt;&lt;/urls&gt;&lt;custom7&gt;gix124&lt;/custom7&gt;&lt;electronic-resource-num&gt;10.1093/gigascience/gix12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6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9BC72E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0372</w:t>
            </w:r>
          </w:p>
        </w:tc>
      </w:tr>
      <w:tr w:rsidR="00C26E96" w:rsidRPr="003B363F" w14:paraId="0561E9ED" w14:textId="77777777">
        <w:trPr>
          <w:trHeight w:val="338"/>
        </w:trPr>
        <w:tc>
          <w:tcPr>
            <w:tcW w:w="1518" w:type="pct"/>
            <w:vAlign w:val="center"/>
          </w:tcPr>
          <w:p w14:paraId="6BA7505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Rosa chinensis</w:t>
            </w:r>
          </w:p>
        </w:tc>
        <w:tc>
          <w:tcPr>
            <w:tcW w:w="1118" w:type="pct"/>
            <w:vAlign w:val="center"/>
          </w:tcPr>
          <w:p w14:paraId="0CC1CDF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>Saint-</w:t>
            </w: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Oyant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TYWludC1PeWFudDwvQXV0aG9yPjxZZWFyPjIwMTg8L1ll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TYWludC1PeWFudDwvQXV0aG9yPjxZZWFyPjIwMTg8L1ll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6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207EED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iris.angers.inra.fr/obh/</w:t>
            </w:r>
          </w:p>
        </w:tc>
      </w:tr>
      <w:tr w:rsidR="00C26E96" w:rsidRPr="003B363F" w14:paraId="6751EF59" w14:textId="77777777">
        <w:trPr>
          <w:trHeight w:val="338"/>
        </w:trPr>
        <w:tc>
          <w:tcPr>
            <w:tcW w:w="1518" w:type="pct"/>
            <w:vAlign w:val="center"/>
          </w:tcPr>
          <w:p w14:paraId="1857D15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Drya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rummondii</w:t>
            </w:r>
            <w:proofErr w:type="spellEnd"/>
          </w:p>
        </w:tc>
        <w:tc>
          <w:tcPr>
            <w:tcW w:w="1118" w:type="pct"/>
            <w:vAlign w:val="center"/>
          </w:tcPr>
          <w:p w14:paraId="7C06AF7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riesman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C9wZXJpb2RpY2FsPjx2b2x1bWU+
MzYxPC92b2x1bWU+PG51bWJlcj42Mzk4PC9udW1iZXI+PGRhdGVzPjx5ZWFyPjIwMTg8L3llYXI+
PHB1Yi1kYXRlcz48ZGF0ZT5KdWwgMTM8L2RhdGU+PC9wdWItZGF0ZXM+PC9kYXRlcz48aXNibj4w
MDM2LTgwNzU8L2lzYm4+PGFjY2Vzc2lvbi1udW0+V09TOjAwMDQzODQ0OTIwMDAzNTwvYWNjZXNz
aW9uLW51bT48d29yay10eXBlPkFydGljbGU8L3dvcmstdHlwZT48dXJscz48cmVsYXRlZC11cmxz
Pjx1cmw+Jmx0O0dvIHRvIElTSSZndDs6Ly9XT1M6MDAwNDM4NDQ5MjAwMDM1PC91cmw+PC9yZWxh
dGVkLXVybHM+PC91cmxzPjxjdXN0b203PmVhYXQxNzQzPC9jdXN0b203PjxlbGVjdHJvbmljLXJl
c291cmNlLW51bT4xMC4xMTI2L3NjaWVuY2UuYWF0MTc0MzwvZWxlY3Ryb25pYy1yZXNvdXJjZS1u
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GFiYnItMj5TY2llbmNlPC9hYmJy
LTI+PC9wZXJpb2RpY2FsPjx2b2x1bWU+MzYxPC92b2x1bWU+PG51bWJlcj42Mzk4PC9udW1iZXI+
PGRhdGVzPjx5ZWFyPjIwMTg8L3llYXI+PHB1Yi1kYXRlcz48ZGF0ZT5KdWwgMTM8L2RhdGU+PC9w
dWItZGF0ZXM+PC9kYXRlcz48aXNibj4wMDM2LTgwNzU8L2lzYm4+PGFjY2Vzc2lvbi1udW0+V09T
OjAwMDQzODQ0OTIwMDAzNTwvYWNjZXNzaW9uLW51bT48d29yay10eXBlPkFydGljbGU8L3dvcmst
dHlwZT48dXJscz48cmVsYXRlZC11cmxzPjx1cmw+Jmx0O0dvIHRvIElTSSZndDs6Ly9XT1M6MDAw
NDM4NDQ5MjAwMDM1PC91cmw+PC9yZWxhdGVkLXVybHM+PC91cmxzPjxjdXN0b203PmVhYXQxNzQz
PC9jdXN0b203PjxlbGVjdHJvbmljLXJlc291cmNlLW51bT4xMC4xMTI2L3NjaWVuY2UuYWF0MTc0
Mz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786540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101047</w:t>
            </w:r>
          </w:p>
        </w:tc>
      </w:tr>
      <w:tr w:rsidR="00C26E96" w:rsidRPr="003B363F" w14:paraId="4D0532D0" w14:textId="77777777">
        <w:trPr>
          <w:trHeight w:val="338"/>
        </w:trPr>
        <w:tc>
          <w:tcPr>
            <w:tcW w:w="1518" w:type="pct"/>
            <w:vAlign w:val="center"/>
          </w:tcPr>
          <w:p w14:paraId="4D5817A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Prunus avium</w:t>
            </w:r>
          </w:p>
        </w:tc>
        <w:tc>
          <w:tcPr>
            <w:tcW w:w="1118" w:type="pct"/>
            <w:vAlign w:val="center"/>
          </w:tcPr>
          <w:p w14:paraId="478F3D5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Shirasawa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hirasawa&lt;/Author&gt;&lt;Year&gt;2017&lt;/Year&gt;&lt;RecNum&gt;439&lt;/RecNum&gt;&lt;DisplayText&gt;&lt;style face="superscript"&gt;162&lt;/style&gt;&lt;/DisplayText&gt;&lt;record&gt;&lt;rec-number&gt;439&lt;/rec-number&gt;&lt;foreign-keys&gt;&lt;key app="EN" db-id="dfs0zsaxpwrdrpe0s5fv0erk9tpreser9v5a" timestamp="1732180748"&gt;439&lt;/key&gt;&lt;/foreign-keys&gt;&lt;ref-type name="Journal Article"&gt;17&lt;/ref-type&gt;&lt;contributors&gt;&lt;authors&gt;&lt;author&gt;Shirasawa, Kenta&lt;/author&gt;&lt;author&gt;Isuzugawa, Kanji&lt;/author&gt;&lt;author&gt;Ikenaga, Mitsunobu&lt;/author&gt;&lt;author&gt;Saito, Yutaro&lt;/author&gt;&lt;author&gt;Yamamoto, Toshiya&lt;/author&gt;&lt;author&gt;Hirakawa, Hideki&lt;/author&gt;&lt;author&gt;Isobe, Sachiko&lt;/author&gt;&lt;/authors&gt;&lt;/contributors&gt;&lt;titles&gt;&lt;title&gt;&lt;style face="normal" font="default" size="100%"&gt;The genome sequence of sweet cherry (&lt;/style&gt;&lt;style face="italic" font="default" size="100%"&gt;Prunus avium&lt;/style&gt;&lt;style face="normal" font="default" size="100%"&gt;) for use in genomics-assisted breeding&lt;/style&gt;&lt;/title&gt;&lt;secondary-title&gt;DNA Research&lt;/secondary-title&gt;&lt;/titles&gt;&lt;periodical&gt;&lt;full-title&gt;DNA Research&lt;/full-title&gt;&lt;abbr-2&gt;Dna Res.&lt;/abbr-2&gt;&lt;/periodical&gt;&lt;pages&gt;499–508&lt;/pages&gt;&lt;volume&gt;24&lt;/volume&gt;&lt;number&gt;5&lt;/number&gt;&lt;dates&gt;&lt;year&gt;2017&lt;/year&gt;&lt;pub-dates&gt;&lt;date&gt;Oct&lt;/date&gt;&lt;/pub-dates&gt;&lt;/dates&gt;&lt;isbn&gt;1340-2838&lt;/isbn&gt;&lt;accession-num&gt;WOS:000413018400005&lt;/accession-num&gt;&lt;work-type&gt;Article&lt;/work-type&gt;&lt;urls&gt;&lt;related-urls&gt;&lt;url&gt;&lt;style face="underline" font="default" size="100%"&gt;&amp;lt;Go to ISI&amp;gt;://WOS:000413018400005&lt;/style&gt;&lt;/url&gt;&lt;/related-urls&gt;&lt;/urls&gt;&lt;electronic-resource-num&gt;10.1093/dnares/dsx02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6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D31729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cherry.kazusa.or.jp/</w:t>
            </w:r>
          </w:p>
        </w:tc>
      </w:tr>
      <w:tr w:rsidR="00C26E96" w:rsidRPr="003B363F" w14:paraId="08DA6C07" w14:textId="77777777">
        <w:trPr>
          <w:trHeight w:val="338"/>
        </w:trPr>
        <w:tc>
          <w:tcPr>
            <w:tcW w:w="1518" w:type="pct"/>
            <w:vAlign w:val="center"/>
          </w:tcPr>
          <w:p w14:paraId="5B7B455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Gillen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trifoliata</w:t>
            </w:r>
          </w:p>
        </w:tc>
        <w:tc>
          <w:tcPr>
            <w:tcW w:w="1118" w:type="pct"/>
            <w:vAlign w:val="center"/>
          </w:tcPr>
          <w:p w14:paraId="23208E3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Ireland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Ireland&lt;/Author&gt;&lt;Year&gt;2021&lt;/Year&gt;&lt;RecNum&gt;440&lt;/RecNum&gt;&lt;DisplayText&gt;&lt;style face="superscript"&gt;163&lt;/style&gt;&lt;/DisplayText&gt;&lt;record&gt;&lt;rec-number&gt;440&lt;/rec-number&gt;&lt;foreign-keys&gt;&lt;key app="EN" db-id="dfs0zsaxpwrdrpe0s5fv0erk9tpreser9v5a" timestamp="1732180867"&gt;440&lt;/key&gt;&lt;/foreign-keys&gt;&lt;ref-type name="Journal Article"&gt;17&lt;/ref-type&gt;&lt;contributors&gt;&lt;authors&gt;&lt;author&gt;Ireland, Hilary S.&lt;/author&gt;&lt;author&gt;Wu, Chen&lt;/author&gt;&lt;author&gt;Deng, Cecilia H.&lt;/author&gt;&lt;author&gt;Hilario, Elena&lt;/author&gt;&lt;author&gt;Saei, Ali&lt;/author&gt;&lt;author&gt;Erasmuson, Sylvia&lt;/author&gt;&lt;author&gt;Crowhurst, Ross N.&lt;/author&gt;&lt;author&gt;David, Karine M.&lt;/author&gt;&lt;author&gt;Schaffer, Robert J.&lt;/author&gt;&lt;author&gt;Chagne, David&lt;/author&gt;&lt;/authors&gt;&lt;/contributors&gt;&lt;titles&gt;&lt;title&gt;&lt;style face="normal" font="default" size="100%"&gt;The &lt;/style&gt;&lt;style face="italic" font="default" size="100%"&gt;Gillenia trifoliata&lt;/style&gt;&lt;style face="normal" font="default" size="100%"&gt; genome reveals dynamics correlated with growth and reproduction in Rosaceae&lt;/style&gt;&lt;/title&gt;&lt;secondary-title&gt;Horticulture Research&lt;/secondary-title&gt;&lt;/titles&gt;&lt;periodical&gt;&lt;full-title&gt;Horticulture Research&lt;/full-title&gt;&lt;abbr-2&gt;Hortic. Res.&lt;/abbr-2&gt;&lt;/periodical&gt;&lt;volume&gt;8&lt;/volume&gt;&lt;number&gt;1&lt;/number&gt;&lt;dates&gt;&lt;year&gt;2021&lt;/year&gt;&lt;pub-dates&gt;&lt;date&gt;Dec&lt;/date&gt;&lt;/pub-dates&gt;&lt;/dates&gt;&lt;isbn&gt;2662-6810&lt;/isbn&gt;&lt;accession-num&gt;WOS:000713155100001&lt;/accession-num&gt;&lt;work-type&gt;Article&lt;/work-type&gt;&lt;urls&gt;&lt;related-urls&gt;&lt;url&gt;&lt;style face="underline" font="default" size="100%"&gt;&amp;lt;Go to ISI&amp;gt;://WOS:000713155100001&lt;/style&gt;&lt;/url&gt;&lt;/related-urls&gt;&lt;/urls&gt;&lt;custom7&gt;233&lt;/custom7&gt;&lt;electronic-resource-num&gt;10.1038/s41438-021-00662-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6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2FC01B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www.rosaceae.org/</w:t>
            </w:r>
          </w:p>
        </w:tc>
      </w:tr>
      <w:tr w:rsidR="00C26E96" w:rsidRPr="003B363F" w14:paraId="7A1CC452" w14:textId="77777777">
        <w:trPr>
          <w:trHeight w:val="338"/>
        </w:trPr>
        <w:tc>
          <w:tcPr>
            <w:tcW w:w="1518" w:type="pct"/>
            <w:vAlign w:val="center"/>
          </w:tcPr>
          <w:p w14:paraId="3E6EF1E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Eriobotrya japonica</w:t>
            </w:r>
          </w:p>
        </w:tc>
        <w:tc>
          <w:tcPr>
            <w:tcW w:w="1118" w:type="pct"/>
            <w:vAlign w:val="center"/>
          </w:tcPr>
          <w:p w14:paraId="41430EF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Ji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Jiang&lt;/Author&gt;&lt;Year&gt;2020&lt;/Year&gt;&lt;RecNum&gt;442&lt;/RecNum&gt;&lt;DisplayText&gt;&lt;style face="superscript"&gt;164&lt;/style&gt;&lt;/DisplayText&gt;&lt;record&gt;&lt;rec-number&gt;442&lt;/rec-number&gt;&lt;foreign-keys&gt;&lt;key app="EN" db-id="dfs0zsaxpwrdrpe0s5fv0erk9tpreser9v5a" timestamp="1732180966"&gt;442&lt;/key&gt;&lt;/foreign-keys&gt;&lt;ref-type name="Journal Article"&gt;17&lt;/ref-type&gt;&lt;contributors&gt;&lt;authors&gt;&lt;author&gt;Jiang, Shuang&lt;/author&gt;&lt;author&gt;An, Haishan&lt;/author&gt;&lt;author&gt;Xu, Fangjie&lt;/author&gt;&lt;author&gt;Zhang, Xueying&lt;/author&gt;&lt;/authors&gt;&lt;/contributors&gt;&lt;titles&gt;&lt;title&gt;&lt;style face="normal" font="default" size="100%"&gt;Chromosome-level genome assembly and annotation of the loquat (&lt;/style&gt;&lt;style face="italic" font="default" size="100%"&gt;Eriobotrya japonica&lt;/style&gt;&lt;style face="normal" font="default" size="100%"&gt;) genome&lt;/style&gt;&lt;/title&gt;&lt;secondary-title&gt;Gigascience&lt;/secondary-title&gt;&lt;/titles&gt;&lt;periodical&gt;&lt;full-title&gt;Gigascience&lt;/full-title&gt;&lt;abbr-2&gt;Gigascience&lt;/abbr-2&gt;&lt;/periodical&gt;&lt;volume&gt;9&lt;/volume&gt;&lt;number&gt;3&lt;/number&gt;&lt;dates&gt;&lt;year&gt;2020&lt;/year&gt;&lt;pub-dates&gt;&lt;date&gt;Mar&lt;/date&gt;&lt;/pub-dates&gt;&lt;/dates&gt;&lt;isbn&gt;2047-217X&lt;/isbn&gt;&lt;accession-num&gt;WOS:000524699400006&lt;/accession-num&gt;&lt;work-type&gt;Article; Data Paper&lt;/work-type&gt;&lt;urls&gt;&lt;related-urls&gt;&lt;url&gt;&lt;style face="underline" font="default" size="100%"&gt;&amp;lt;Go to ISI&amp;gt;://WOS:000524699400006&lt;/style&gt;&lt;/url&gt;&lt;/related-urls&gt;&lt;/urls&gt;&lt;custom7&gt;giaa015&lt;/custom7&gt;&lt;electronic-resource-num&gt;10.1093/gigascience/giaa01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6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4A1468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0711</w:t>
            </w:r>
          </w:p>
        </w:tc>
      </w:tr>
      <w:tr w:rsidR="00C26E96" w:rsidRPr="003B363F" w14:paraId="730C3432" w14:textId="77777777">
        <w:trPr>
          <w:trHeight w:val="338"/>
        </w:trPr>
        <w:tc>
          <w:tcPr>
            <w:tcW w:w="1518" w:type="pct"/>
            <w:vAlign w:val="center"/>
          </w:tcPr>
          <w:p w14:paraId="3CA47EF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Malus domestica</w:t>
            </w:r>
          </w:p>
        </w:tc>
        <w:tc>
          <w:tcPr>
            <w:tcW w:w="1118" w:type="pct"/>
            <w:vAlign w:val="center"/>
          </w:tcPr>
          <w:p w14:paraId="0DA7A94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Daccord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EYWNjb3JkPC9BdXRob3I+PFllYXI+MjAxNzwvWWVhcj48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EYWNjb3JkPC9BdXRob3I+PFllYXI+MjAxNzwvWWVhcj48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6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4155FE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www.rosaceae.org/</w:t>
            </w:r>
          </w:p>
        </w:tc>
      </w:tr>
      <w:tr w:rsidR="00C26E96" w:rsidRPr="003B363F" w14:paraId="04AE6757" w14:textId="77777777">
        <w:trPr>
          <w:trHeight w:val="338"/>
        </w:trPr>
        <w:tc>
          <w:tcPr>
            <w:tcW w:w="1518" w:type="pct"/>
            <w:vAlign w:val="center"/>
          </w:tcPr>
          <w:p w14:paraId="363B4CF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Pyr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betulifolia</w:t>
            </w:r>
            <w:proofErr w:type="spellEnd"/>
          </w:p>
        </w:tc>
        <w:tc>
          <w:tcPr>
            <w:tcW w:w="1118" w:type="pct"/>
            <w:vAlign w:val="center"/>
          </w:tcPr>
          <w:p w14:paraId="1C0366E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Do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Dong&lt;/Author&gt;&lt;Year&gt;2020&lt;/Year&gt;&lt;RecNum&gt;444&lt;/RecNum&gt;&lt;DisplayText&gt;&lt;style face="superscript"&gt;166&lt;/style&gt;&lt;/DisplayText&gt;&lt;record&gt;&lt;rec-number&gt;444&lt;/rec-number&gt;&lt;foreign-keys&gt;&lt;key app="EN" db-id="dfs0zsaxpwrdrpe0s5fv0erk9tpreser9v5a" timestamp="1732181189"&gt;444&lt;/key&gt;&lt;/foreign-keys&gt;&lt;ref-type name="Journal Article"&gt;17&lt;/ref-type&gt;&lt;contributors&gt;&lt;authors&gt;&lt;author&gt;Dong, Xingguang&lt;/author&gt;&lt;author&gt;Wang, Zheng&lt;/author&gt;&lt;author&gt;Tian, Luming&lt;/author&gt;&lt;author&gt;Zhang, Ying&lt;/author&gt;&lt;author&gt;Qi, Dan&lt;/author&gt;&lt;author&gt;Huo, Hongliang&lt;/author&gt;&lt;author&gt;Xu, Jiayu&lt;/author&gt;&lt;author&gt;Li, Zhe&lt;/author&gt;&lt;author&gt;Liao, Rui&lt;/author&gt;&lt;author&gt;Shi, Miao&lt;/author&gt;&lt;author&gt;Wahocho, Safdar Ali&lt;/author&gt;&lt;author&gt;Liu, Chao&lt;/author&gt;&lt;author&gt;Zhang, Simeng&lt;/author&gt;&lt;author&gt;Tian, Zhixi&lt;/author&gt;&lt;author&gt;Cao, Yufen&lt;/author&gt;&lt;/authors&gt;&lt;/contributors&gt;&lt;titles&gt;&lt;title&gt;&lt;style face="italic" font="default" size="100%"&gt;De novo&lt;/style&gt;&lt;style face="normal" font="default" size="100%"&gt; assembly of a wild pear (&lt;/style&gt;&lt;style face="italic" font="default" size="100%"&gt;Pyrus betuleafolia&lt;/style&gt;&lt;style face="normal" font="default" size="100%"&gt;) genome&lt;/style&gt;&lt;/title&gt;&lt;secondary-title&gt;Plant Biotechnology Journal&lt;/secondary-title&gt;&lt;/titles&gt;&lt;periodical&gt;&lt;full-title&gt;Plant Biotechnology Journal&lt;/full-title&gt;&lt;abbr-2&gt;Plant Biotechnol. J.&lt;/abbr-2&gt;&lt;/periodical&gt;&lt;pages&gt;581–595&lt;/pages&gt;&lt;volume&gt;18&lt;/volume&gt;&lt;number&gt;2&lt;/number&gt;&lt;dates&gt;&lt;year&gt;2020&lt;/year&gt;&lt;pub-dates&gt;&lt;date&gt;Feb&lt;/date&gt;&lt;/pub-dates&gt;&lt;/dates&gt;&lt;isbn&gt;1467-7644&lt;/isbn&gt;&lt;accession-num&gt;WOS:000481370900001&lt;/accession-num&gt;&lt;work-type&gt;Article&lt;/work-type&gt;&lt;urls&gt;&lt;related-urls&gt;&lt;url&gt;&lt;style face="underline" font="default" size="100%"&gt;&amp;lt;Go to ISI&amp;gt;://WOS:000481370900001&lt;/style&gt;&lt;/url&gt;&lt;/related-urls&gt;&lt;/urls&gt;&lt;electronic-resource-num&gt;10.1111/pbi.1322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6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98EC1D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</w:t>
            </w:r>
            <w:r w:rsidRPr="003B363F">
              <w:rPr>
                <w:sz w:val="21"/>
                <w:szCs w:val="21"/>
              </w:rPr>
              <w:t>project ID:</w:t>
            </w:r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sz w:val="21"/>
                <w:szCs w:val="21"/>
              </w:rPr>
              <w:t>PRJCA001404</w:t>
            </w:r>
          </w:p>
        </w:tc>
      </w:tr>
      <w:tr w:rsidR="00C26E96" w:rsidRPr="003B363F" w14:paraId="7CBBD143" w14:textId="77777777">
        <w:trPr>
          <w:trHeight w:val="338"/>
        </w:trPr>
        <w:tc>
          <w:tcPr>
            <w:tcW w:w="1518" w:type="pct"/>
            <w:vAlign w:val="center"/>
          </w:tcPr>
          <w:p w14:paraId="31BF241C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Fagus sylvatica</w:t>
            </w:r>
          </w:p>
        </w:tc>
        <w:tc>
          <w:tcPr>
            <w:tcW w:w="1118" w:type="pct"/>
            <w:vAlign w:val="center"/>
          </w:tcPr>
          <w:p w14:paraId="0CD9262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Falk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alk&lt;/Author&gt;&lt;Year&gt;2018&lt;/Year&gt;&lt;RecNum&gt;411&lt;/RecNum&gt;&lt;DisplayText&gt;&lt;style face="superscript"&gt;67&lt;/style&gt;&lt;/DisplayText&gt;&lt;record&gt;&lt;rec-number&gt;411&lt;/rec-number&gt;&lt;foreign-keys&gt;&lt;key app="EN" db-id="dfs0zsaxpwrdrpe0s5fv0erk9tpreser9v5a" timestamp="1732083549"&gt;411&lt;/key&gt;&lt;/foreign-keys&gt;&lt;ref-type name="Journal Article"&gt;17&lt;/ref-type&gt;&lt;contributors&gt;&lt;authors&gt;&lt;author&gt;Falk, Taylor&lt;/author&gt;&lt;author&gt;Herndon, Nic&lt;/author&gt;&lt;author&gt;Grau, Emily&lt;/author&gt;&lt;author&gt;Buehler, Sean&lt;/author&gt;&lt;author&gt;Richter, Peter&lt;/author&gt;&lt;author&gt;Zaman, Sumaira&lt;/author&gt;&lt;author&gt;Baker, Eliza M.&lt;/author&gt;&lt;author&gt;Ramnath, Risharde&lt;/author&gt;&lt;author&gt;Ficklin, Stephen&lt;/author&gt;&lt;author&gt;Staton, Margaret&lt;/author&gt;&lt;author&gt;Feltus, Frank A.&lt;/author&gt;&lt;author&gt;Jung, Sook&lt;/author&gt;&lt;author&gt;Main, Doreen&lt;/author&gt;&lt;author&gt;Wegrzyn, Jill L.&lt;/author&gt;&lt;/authors&gt;&lt;/contributors&gt;&lt;titles&gt;&lt;title&gt;Growing and cultivating the forest genomics database, TreeGenes&lt;/title&gt;&lt;secondary-title&gt;Database-the Journal of Biological Databases and Curation&lt;/secondary-title&gt;&lt;/titles&gt;&lt;periodical&gt;&lt;full-title&gt;Database-the Journal of Biological Databases and Curation&lt;/full-title&gt;&lt;abbr-2&gt;Database-Oxford&lt;/abbr-2&gt;&lt;/periodical&gt;&lt;dates&gt;&lt;year&gt;2018&lt;/year&gt;&lt;pub-dates&gt;&lt;date&gt;Sep 18&lt;/date&gt;&lt;/pub-dates&gt;&lt;/dates&gt;&lt;isbn&gt;1758-0463&lt;/isbn&gt;&lt;accession-num&gt;WOS:000445468300001&lt;/accession-num&gt;&lt;work-type&gt;Article&lt;/work-type&gt;&lt;urls&gt;&lt;related-urls&gt;&lt;url&gt;&amp;lt;Go to ISI&amp;gt;://WOS:000445468300001&lt;/url&gt;&lt;/related-urls&gt;&lt;/urls&gt;&lt;custom7&gt;bay084&lt;/custom7&gt;&lt;electronic-resource-num&gt;10.1093/database/bay08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7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01999A2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treegenesdb.org/</w:t>
            </w:r>
          </w:p>
        </w:tc>
      </w:tr>
      <w:tr w:rsidR="00C26E96" w:rsidRPr="003B363F" w14:paraId="1F99D85E" w14:textId="77777777">
        <w:trPr>
          <w:trHeight w:val="338"/>
        </w:trPr>
        <w:tc>
          <w:tcPr>
            <w:tcW w:w="1518" w:type="pct"/>
            <w:vAlign w:val="center"/>
          </w:tcPr>
          <w:p w14:paraId="4C57E44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astanea dentata</w:t>
            </w:r>
          </w:p>
        </w:tc>
        <w:tc>
          <w:tcPr>
            <w:tcW w:w="1118" w:type="pct"/>
            <w:vAlign w:val="center"/>
          </w:tcPr>
          <w:p w14:paraId="62DDADF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estbrook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estbrook&lt;/Author&gt;&lt;Year&gt;2020&lt;/Year&gt;&lt;RecNum&gt;445&lt;/RecNum&gt;&lt;DisplayText&gt;&lt;style face="superscript"&gt;167&lt;/style&gt;&lt;/DisplayText&gt;&lt;record&gt;&lt;rec-number&gt;445&lt;/rec-number&gt;&lt;foreign-keys&gt;&lt;key app="EN" db-id="dfs0zsaxpwrdrpe0s5fv0erk9tpreser9v5a" timestamp="1732181293"&gt;445&lt;/key&gt;&lt;/foreign-keys&gt;&lt;ref-type name="Journal Article"&gt;17&lt;/ref-type&gt;&lt;contributors&gt;&lt;authors&gt;&lt;author&gt;Westbrook, Jared W.&lt;/author&gt;&lt;author&gt;Zhang, Qian&lt;/author&gt;&lt;author&gt;Mandal, Mihir K.&lt;/author&gt;&lt;author&gt;Jenkins, Eric V.&lt;/author&gt;&lt;author&gt;Barth, Laura E.&lt;/author&gt;&lt;author&gt;Jenkins, Jerry W.&lt;/author&gt;&lt;author&gt;Grimwood, Jane&lt;/author&gt;&lt;author&gt;Schmutz, Jeremy&lt;/author&gt;&lt;author&gt;Holliday, Jason A.&lt;/author&gt;&lt;/authors&gt;&lt;/contributors&gt;&lt;titles&gt;&lt;title&gt;Optimizing genomic selection for blight resistance in American chestnut backcross populations: A trade-off with American chestnut ancestry implies resistance is polygenic&lt;/title&gt;&lt;secondary-title&gt;Evolutionary Applications&lt;/secondary-title&gt;&lt;/titles&gt;&lt;periodical&gt;&lt;full-title&gt;Evolutionary Applications&lt;/full-title&gt;&lt;abbr-2&gt;Evol. Appl.&lt;/abbr-2&gt;&lt;/periodical&gt;&lt;pages&gt;31–47&lt;/pages&gt;&lt;volume&gt;13&lt;/volume&gt;&lt;number&gt;1&lt;/number&gt;&lt;dates&gt;&lt;year&gt;2020&lt;/year&gt;&lt;pub-dates&gt;&lt;date&gt;Jan&lt;/date&gt;&lt;/pub-dates&gt;&lt;/dates&gt;&lt;isbn&gt;1752-4571&lt;/isbn&gt;&lt;accession-num&gt;WOS:000509003100003&lt;/accession-num&gt;&lt;work-type&gt;Article&lt;/work-type&gt;&lt;urls&gt;&lt;related-urls&gt;&lt;url&gt;&lt;style face="underline" font="default" size="100%"&gt;&amp;lt;Go to ISI&amp;gt;://WOS:000509003100003&lt;/style&gt;&lt;/url&gt;&lt;/related-urls&gt;&lt;/urls&gt;&lt;electronic-resource-num&gt;10.1111/eva.1288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6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D66E63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astanea dentata v1.1 </w:t>
            </w:r>
            <w:r w:rsidRPr="003B363F">
              <w:rPr>
                <w:sz w:val="21"/>
                <w:szCs w:val="21"/>
              </w:rPr>
              <w:t>at DOE-JGI, https://phytozome-next.jgi.doe.gov/info/</w:t>
            </w:r>
            <w:r w:rsidRPr="003B363F">
              <w:t xml:space="preserve"> </w:t>
            </w:r>
            <w:r w:rsidRPr="003B363F">
              <w:rPr>
                <w:sz w:val="21"/>
                <w:szCs w:val="21"/>
              </w:rPr>
              <w:t>Cdentata_v1_1</w:t>
            </w:r>
          </w:p>
        </w:tc>
      </w:tr>
      <w:tr w:rsidR="00C26E96" w:rsidRPr="003B363F" w14:paraId="7E16AFA2" w14:textId="77777777">
        <w:trPr>
          <w:trHeight w:val="338"/>
        </w:trPr>
        <w:tc>
          <w:tcPr>
            <w:tcW w:w="1518" w:type="pct"/>
            <w:vAlign w:val="center"/>
          </w:tcPr>
          <w:p w14:paraId="6C0E5DA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Querc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uber</w:t>
            </w:r>
            <w:proofErr w:type="spellEnd"/>
          </w:p>
        </w:tc>
        <w:tc>
          <w:tcPr>
            <w:tcW w:w="1118" w:type="pct"/>
            <w:vAlign w:val="center"/>
          </w:tcPr>
          <w:p w14:paraId="7E2B786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Ramos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Ramos&lt;/Author&gt;&lt;Year&gt;2018&lt;/Year&gt;&lt;RecNum&gt;446&lt;/RecNum&gt;&lt;DisplayText&gt;&lt;style face="superscript"&gt;168&lt;/style&gt;&lt;/DisplayText&gt;&lt;record&gt;&lt;rec-number&gt;446&lt;/rec-number&gt;&lt;foreign-keys&gt;&lt;key app="EN" db-id="dfs0zsaxpwrdrpe0s5fv0erk9tpreser9v5a" timestamp="1732181738"&gt;446&lt;/key&gt;&lt;/foreign-keys&gt;&lt;ref-type name="Journal Article"&gt;17&lt;/ref-type&gt;&lt;contributors&gt;&lt;authors&gt;&lt;author&gt;Ramos, Antonio Marcos&lt;/author&gt;&lt;author&gt;Usie, Ana&lt;/author&gt;&lt;author&gt;Barbosa, Pedro&lt;/author&gt;&lt;author&gt;Barros, Pedro M.&lt;/author&gt;&lt;author&gt;Capote, Tiago&lt;/author&gt;&lt;author&gt;Chaves, Ines&lt;/author&gt;&lt;author&gt;Simoes, Fernanda&lt;/author&gt;&lt;author&gt;Abreu, Isabl&lt;/author&gt;&lt;author&gt;Carrasquinho, Isabel&lt;/author&gt;&lt;author&gt;Faro, Carlos&lt;/author&gt;&lt;author&gt;Guimaraes, Joana B.&lt;/author&gt;&lt;author&gt;Mendonca, Diogo&lt;/author&gt;&lt;author&gt;Nobrega, Filomena&lt;/author&gt;&lt;author&gt;Rodrigues, Leandra&lt;/author&gt;&lt;author&gt;Saibo, Nelson J. M.&lt;/author&gt;&lt;author&gt;Varela, Maria Carolina&lt;/author&gt;&lt;author&gt;Egas, Conceicao&lt;/author&gt;&lt;author&gt;Matos, Jose&lt;/author&gt;&lt;author&gt;Miguel, Celia M.&lt;/author&gt;&lt;author&gt;Oliveira, M. Margarida&lt;/author&gt;&lt;author&gt;Ricardo, Candido P.&lt;/author&gt;&lt;author&gt;Goncalves, Sonia&lt;/author&gt;&lt;/authors&gt;&lt;/contributors&gt;&lt;titles&gt;&lt;title&gt;Data Descriptor: The draft genome sequence of cork oak&lt;/title&gt;&lt;secondary-title&gt;Scientific Data&lt;/secondary-title&gt;&lt;/titles&gt;&lt;periodical&gt;&lt;full-title&gt;Scientific Data&lt;/full-title&gt;&lt;abbr-2&gt;Sci. data&lt;/abbr-2&gt;&lt;/periodical&gt;&lt;volume&gt;5&lt;/volume&gt;&lt;dates&gt;&lt;year&gt;2018&lt;/year&gt;&lt;pub-dates&gt;&lt;date&gt;May 22&lt;/date&gt;&lt;/pub-dates&gt;&lt;/dates&gt;&lt;accession-num&gt;WOS:000432673700001&lt;/accession-num&gt;&lt;work-type&gt;Article; Data Paper&lt;/work-type&gt;&lt;urls&gt;&lt;related-urls&gt;&lt;url&gt;&amp;lt;Go to ISI&amp;gt;://WOS:000432673700001&lt;/url&gt;&lt;/related-urls&gt;&lt;/urls&gt;&lt;custom7&gt;180069&lt;/custom7&gt;&lt;electronic-resource-num&gt;10.1038/sdata.2018.6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6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4B7E69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enBank: PKMF00000000</w:t>
            </w:r>
          </w:p>
        </w:tc>
      </w:tr>
      <w:tr w:rsidR="00C26E96" w:rsidRPr="003B363F" w14:paraId="19703BED" w14:textId="77777777">
        <w:trPr>
          <w:trHeight w:val="338"/>
        </w:trPr>
        <w:tc>
          <w:tcPr>
            <w:tcW w:w="1518" w:type="pct"/>
            <w:vAlign w:val="center"/>
          </w:tcPr>
          <w:p w14:paraId="475CC63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Juglans regia</w:t>
            </w:r>
          </w:p>
        </w:tc>
        <w:tc>
          <w:tcPr>
            <w:tcW w:w="1118" w:type="pct"/>
            <w:vAlign w:val="center"/>
          </w:tcPr>
          <w:p w14:paraId="4D2C5F2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Falk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alk&lt;/Author&gt;&lt;Year&gt;2018&lt;/Year&gt;&lt;RecNum&gt;411&lt;/RecNum&gt;&lt;DisplayText&gt;&lt;style face="superscript"&gt;67&lt;/style&gt;&lt;/DisplayText&gt;&lt;record&gt;&lt;rec-number&gt;411&lt;/rec-number&gt;&lt;foreign-keys&gt;&lt;key app="EN" db-id="dfs0zsaxpwrdrpe0s5fv0erk9tpreser9v5a" timestamp="1732083549"&gt;411&lt;/key&gt;&lt;/foreign-keys&gt;&lt;ref-type name="Journal Article"&gt;17&lt;/ref-type&gt;&lt;contributors&gt;&lt;authors&gt;&lt;author&gt;Falk, Taylor&lt;/author&gt;&lt;author&gt;Herndon, Nic&lt;/author&gt;&lt;author&gt;Grau, Emily&lt;/author&gt;&lt;author&gt;Buehler, Sean&lt;/author&gt;&lt;author&gt;Richter, Peter&lt;/author&gt;&lt;author&gt;Zaman, Sumaira&lt;/author&gt;&lt;author&gt;Baker, Eliza M.&lt;/author&gt;&lt;author&gt;Ramnath, Risharde&lt;/author&gt;&lt;author&gt;Ficklin, Stephen&lt;/author&gt;&lt;author&gt;Staton, Margaret&lt;/author&gt;&lt;author&gt;Feltus, Frank A.&lt;/author&gt;&lt;author&gt;Jung, Sook&lt;/author&gt;&lt;author&gt;Main, Doreen&lt;/author&gt;&lt;author&gt;Wegrzyn, Jill L.&lt;/author&gt;&lt;/authors&gt;&lt;/contributors&gt;&lt;titles&gt;&lt;title&gt;Growing and cultivating the forest genomics database, TreeGenes&lt;/title&gt;&lt;secondary-title&gt;Database-the Journal of Biological Databases and Curation&lt;/secondary-title&gt;&lt;/titles&gt;&lt;periodical&gt;&lt;full-title&gt;Database-the Journal of Biological Databases and Curation&lt;/full-title&gt;&lt;abbr-2&gt;Database-Oxford&lt;/abbr-2&gt;&lt;/periodical&gt;&lt;dates&gt;&lt;year&gt;2018&lt;/year&gt;&lt;pub-dates&gt;&lt;date&gt;Sep 18&lt;/date&gt;&lt;/pub-dates&gt;&lt;/dates&gt;&lt;isbn&gt;1758-0463&lt;/isbn&gt;&lt;accession-num&gt;WOS:000445468300001&lt;/accession-num&gt;&lt;work-type&gt;Article&lt;/work-type&gt;&lt;urls&gt;&lt;related-urls&gt;&lt;url&gt;&amp;lt;Go to ISI&amp;gt;://WOS:000445468300001&lt;/url&gt;&lt;/related-urls&gt;&lt;/urls&gt;&lt;custom7&gt;bay084&lt;/custom7&gt;&lt;electronic-resource-num&gt;10.1093/database/bay08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7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3A4C3A9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treegenesdb.org/</w:t>
            </w:r>
          </w:p>
        </w:tc>
      </w:tr>
      <w:tr w:rsidR="00C26E96" w:rsidRPr="003B363F" w14:paraId="63C7F951" w14:textId="77777777">
        <w:trPr>
          <w:trHeight w:val="338"/>
        </w:trPr>
        <w:tc>
          <w:tcPr>
            <w:tcW w:w="1518" w:type="pct"/>
            <w:vAlign w:val="center"/>
          </w:tcPr>
          <w:p w14:paraId="01B7A5C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Cary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illinoinensis</w:t>
            </w:r>
            <w:proofErr w:type="spellEnd"/>
          </w:p>
        </w:tc>
        <w:tc>
          <w:tcPr>
            <w:tcW w:w="1118" w:type="pct"/>
            <w:vAlign w:val="center"/>
          </w:tcPr>
          <w:p w14:paraId="7D5E887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u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uang&lt;/Author&gt;&lt;Year&gt;2019&lt;/Year&gt;&lt;RecNum&gt;447&lt;/RecNum&gt;&lt;DisplayText&gt;&lt;style face="superscript"&gt;169&lt;/style&gt;&lt;/DisplayText&gt;&lt;record&gt;&lt;rec-number&gt;447&lt;/rec-number&gt;&lt;foreign-keys&gt;&lt;key app="EN" db-id="dfs0zsaxpwrdrpe0s5fv0erk9tpreser9v5a" timestamp="1732181827"&gt;447&lt;/key&gt;&lt;/foreign-keys&gt;&lt;ref-type name="Journal Article"&gt;17&lt;/ref-type&gt;&lt;contributors&gt;&lt;authors&gt;&lt;author&gt;Huang, Youjun&lt;/author&gt;&lt;author&gt;Xiao, Lihong&lt;/author&gt;&lt;author&gt;Zhang, Zhongren&lt;/author&gt;&lt;author&gt;Zhang, Rui&lt;/author&gt;&lt;author&gt;Wang, Zhengjia&lt;/author&gt;&lt;author&gt;Huang, Chunying&lt;/author&gt;&lt;author&gt;Huang, Ren&lt;/author&gt;&lt;author&gt;Luan, Yumeng&lt;/author&gt;&lt;author&gt;Fan, Tongqiang&lt;/author&gt;&lt;author&gt;Wang, Jianhua&lt;/author&gt;&lt;author&gt;Shen, Chen&lt;/author&gt;&lt;author&gt;Zhang, Shenmei&lt;/author&gt;&lt;author&gt;Wang, Xinwang&lt;/author&gt;&lt;author&gt;Randall, Jennifer&lt;/author&gt;&lt;author&gt;Zheng, Bingsong&lt;/author&gt;&lt;author&gt;Wu, Jiasheng&lt;/author&gt;&lt;author&gt;Zhang, Qixiang&lt;/author&gt;&lt;author&gt;Xia, Guohua&lt;/author&gt;&lt;author&gt;Xu, Chuanmei&lt;/author&gt;&lt;author&gt;Chen, Ming&lt;/author&gt;&lt;author&gt;Zhang, Liangsheng&lt;/author&gt;&lt;author&gt;Jiang, Wenkai&lt;/author&gt;&lt;author&gt;Gao, Lizhi&lt;/author&gt;&lt;author&gt;Chen, Zhiduan&lt;/author&gt;&lt;author&gt;Leslie, Charles A.&lt;/author&gt;&lt;author&gt;Grauke, L. J.&lt;/author&gt;&lt;author&gt;Huang, Jianqin&lt;/author&gt;&lt;/authors&gt;&lt;/contributors&gt;&lt;titles&gt;&lt;title&gt;The genomes of pecan and Chinese hickory provide insights into Carya evolution and nut nutrition&lt;/title&gt;&lt;secondary-title&gt;Gigascience&lt;/secondary-title&gt;&lt;/titles&gt;&lt;periodical&gt;&lt;full-title&gt;Gigascience&lt;/full-title&gt;&lt;abbr-2&gt;Gigascience&lt;/abbr-2&gt;&lt;/periodical&gt;&lt;volume&gt;8&lt;/volume&gt;&lt;number&gt;5&lt;/number&gt;&lt;dates&gt;&lt;year&gt;2019&lt;/year&gt;&lt;pub-dates&gt;&lt;date&gt;May&lt;/date&gt;&lt;/pub-dates&gt;&lt;/dates&gt;&lt;isbn&gt;2047-217X&lt;/isbn&gt;&lt;accession-num&gt;WOS:000474856100007&lt;/accession-num&gt;&lt;work-type&gt;Article&lt;/work-type&gt;&lt;urls&gt;&lt;related-urls&gt;&lt;url&gt;&lt;style face="underline" font="default" size="100%"&gt;&amp;lt;Go to ISI&amp;gt;://WOS:000474856100007&lt;/style&gt;&lt;/url&gt;&lt;/related-urls&gt;&lt;/urls&gt;&lt;custom7&gt;giz036&lt;/custom7&gt;&lt;electronic-resource-num&gt;10.1093/gigascience/giz03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6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EA7508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0571</w:t>
            </w:r>
          </w:p>
        </w:tc>
      </w:tr>
      <w:tr w:rsidR="00C26E96" w:rsidRPr="003B363F" w14:paraId="3EBEE41C" w14:textId="77777777">
        <w:trPr>
          <w:trHeight w:val="338"/>
        </w:trPr>
        <w:tc>
          <w:tcPr>
            <w:tcW w:w="1518" w:type="pct"/>
            <w:vAlign w:val="center"/>
          </w:tcPr>
          <w:p w14:paraId="09B488D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asuarina glauca</w:t>
            </w:r>
          </w:p>
        </w:tc>
        <w:tc>
          <w:tcPr>
            <w:tcW w:w="1118" w:type="pct"/>
            <w:vAlign w:val="center"/>
          </w:tcPr>
          <w:p w14:paraId="6DF1A57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riesman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Q4PC9SZWNOdW0+PERpc3BsYXlUZXh0PjxzdHlsZSBmYWNlPSJzdXBlcnNjcmlw
dCI+MTQzPC9zdHlsZT48L0Rpc3BsYXlUZXh0PjxyZWNvcmQ+PHJlYy1udW1iZXI+NDQ4PC9yZWMt
bnVtYmVyPjxmb3JlaWduLWtleXM+PGtleSBhcHA9IkVOIiBkYi1pZD0iZGZzMHpzYXhwd3JkcnBl
MHM1ZnYwZXJrOXRwcmVzZXI5djVhIiB0aW1lc3RhbXA9IjE3MzIxODE4OTgiPjQ0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C9wZXJpb2RpY2FsPjx2b2x1bWU+
MzYxPC92b2x1bWU+PG51bWJlcj42Mzk4PC9udW1iZXI+PGRhdGVzPjx5ZWFyPjIwMTg8L3llYXI+
PHB1Yi1kYXRlcz48ZGF0ZT5KdWwgMTM8L2RhdGU+PC9wdWItZGF0ZXM+PC9kYXRlcz48aXNibj4w
MDM2LTgwNzU8L2lzYm4+PGFjY2Vzc2lvbi1udW0+V09TOjAwMDQzODQ0OTIwMDAzNTwvYWNjZXNz
aW9uLW51bT48d29yay10eXBlPkFydGljbGU8L3dvcmstdHlwZT48dXJscz48cmVsYXRlZC11cmxz
Pjx1cmw+Jmx0O0dvIHRvIElTSSZndDs6Ly9XT1M6MDAwNDM4NDQ5MjAwMDM1PC91cmw+PC9yZWxh
dGVkLXVybHM+PC91cmxzPjxjdXN0b203PmVhYXQxNzQzPC9jdXN0b203PjxlbGVjdHJvbmljLXJl
c291cmNlLW51bT4xMC4xMTI2L3NjaWVuY2UuYWF0MTc0MzwvZWxlY3Ryb25pYy1yZXNvdXJjZS1u
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Q4PC9SZWNOdW0+PERpc3BsYXlUZXh0PjxzdHlsZSBmYWNlPSJzdXBlcnNjcmlw
dCI+MTQzPC9zdHlsZT48L0Rpc3BsYXlUZXh0PjxyZWNvcmQ+PHJlYy1udW1iZXI+NDQ4PC9yZWMt
bnVtYmVyPjxmb3JlaWduLWtleXM+PGtleSBhcHA9IkVOIiBkYi1pZD0iZGZzMHpzYXhwd3JkcnBl
MHM1ZnYwZXJrOXRwcmVzZXI5djVhIiB0aW1lc3RhbXA9IjE3MzIxODE4OTgiPjQ0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GFiYnItMj5TY2llbmNlPC9hYmJy
LTI+PC9wZXJpb2RpY2FsPjx2b2x1bWU+MzYxPC92b2x1bWU+PG51bWJlcj42Mzk4PC9udW1iZXI+
PGRhdGVzPjx5ZWFyPjIwMTg8L3llYXI+PHB1Yi1kYXRlcz48ZGF0ZT5KdWwgMTM8L2RhdGU+PC9w
dWItZGF0ZXM+PC9kYXRlcz48aXNibj4wMDM2LTgwNzU8L2lzYm4+PGFjY2Vzc2lvbi1udW0+V09T
OjAwMDQzODQ0OTIwMDAzNTwvYWNjZXNzaW9uLW51bT48d29yay10eXBlPkFydGljbGU8L3dvcmst
dHlwZT48dXJscz48cmVsYXRlZC11cmxzPjx1cmw+Jmx0O0dvIHRvIElTSSZndDs6Ly9XT1M6MDAw
NDM4NDQ5MjAwMDM1PC91cmw+PC9yZWxhdGVkLXVybHM+PC91cmxzPjxjdXN0b203PmVhYXQxNzQz
PC9jdXN0b203PjxlbGVjdHJvbmljLXJlc291cmNlLW51bT4xMC4xMTI2L3NjaWVuY2UuYWF0MTc0
Mz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A64F95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1051</w:t>
            </w:r>
          </w:p>
        </w:tc>
      </w:tr>
      <w:tr w:rsidR="00C26E96" w:rsidRPr="003B363F" w14:paraId="29B08994" w14:textId="77777777">
        <w:trPr>
          <w:trHeight w:val="338"/>
        </w:trPr>
        <w:tc>
          <w:tcPr>
            <w:tcW w:w="1518" w:type="pct"/>
            <w:vAlign w:val="center"/>
          </w:tcPr>
          <w:p w14:paraId="3C41EE0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Coryl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mandshurica</w:t>
            </w:r>
            <w:proofErr w:type="spellEnd"/>
          </w:p>
        </w:tc>
        <w:tc>
          <w:tcPr>
            <w:tcW w:w="1118" w:type="pct"/>
            <w:vAlign w:val="center"/>
          </w:tcPr>
          <w:p w14:paraId="48552C9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i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Li&lt;/Author&gt;&lt;Year&gt;2021&lt;/Year&gt;&lt;RecNum&gt;450&lt;/RecNum&gt;&lt;DisplayText&gt;&lt;style face="superscript"&gt;170&lt;/style&gt;&lt;/DisplayText&gt;&lt;record&gt;&lt;rec-number&gt;450&lt;/rec-number&gt;&lt;foreign-keys&gt;&lt;key app="EN" db-id="dfs0zsaxpwrdrpe0s5fv0erk9tpreser9v5a" timestamp="1732181975"&gt;450&lt;/key&gt;&lt;/foreign-keys&gt;&lt;ref-type name="Journal Article"&gt;17&lt;/ref-type&gt;&lt;contributors&gt;&lt;authors&gt;&lt;author&gt;Li, Ying&lt;/author&gt;&lt;author&gt;Sun, Pengchuan&lt;/author&gt;&lt;author&gt;Lu, Zhiqiang&lt;/author&gt;&lt;author&gt;Chen, Jinyuan&lt;/author&gt;&lt;author&gt;Wang, Zhenyue&lt;/author&gt;&lt;author&gt;Du, Xin&lt;/author&gt;&lt;author&gt;Zheng, Zeyu&lt;/author&gt;&lt;author&gt;Wu, Ying&lt;/author&gt;&lt;author&gt;Hu, Hongyin&lt;/author&gt;&lt;author&gt;Yang, Jiao&lt;/author&gt;&lt;author&gt;Ma, Jianxiang&lt;/author&gt;&lt;author&gt;Liu, Jianquan&lt;/author&gt;&lt;author&gt;Yang, Yongzhi&lt;/author&gt;&lt;/authors&gt;&lt;/contributors&gt;&lt;titles&gt;&lt;title&gt;&lt;style face="normal" font="default" size="100%"&gt;The &lt;/style&gt;&lt;style face="italic" font="default" size="100%"&gt;Corylus mandshurica&lt;/style&gt;&lt;style face="normal" font="default" size="100%"&gt; genome provides insights into the evolution of Betulaceae genomes and hazelnut breeding&lt;/style&gt;&lt;/title&gt;&lt;secondary-title&gt;Horticulture Research&lt;/secondary-title&gt;&lt;/titles&gt;&lt;periodical&gt;&lt;full-title&gt;Horticulture Research&lt;/full-title&gt;&lt;abbr-2&gt;Hortic. Res.&lt;/abbr-2&gt;&lt;/periodical&gt;&lt;volume&gt;8&lt;/volume&gt;&lt;number&gt;1&lt;/number&gt;&lt;dates&gt;&lt;year&gt;2021&lt;/year&gt;&lt;pub-dates&gt;&lt;date&gt;Mar 1&lt;/date&gt;&lt;/pub-dates&gt;&lt;/dates&gt;&lt;isbn&gt;2662-6810&lt;/isbn&gt;&lt;accession-num&gt;WOS:000624975000017&lt;/accession-num&gt;&lt;work-type&gt;Article&lt;/work-type&gt;&lt;urls&gt;&lt;related-urls&gt;&lt;url&gt;&lt;style face="underline" font="default" size="100%"&gt;&amp;lt;Go to ISI&amp;gt;://WOS:000624975000017&lt;/style&gt;&lt;/url&gt;&lt;/related-urls&gt;&lt;/urls&gt;&lt;custom7&gt;54&lt;/custom7&gt;&lt;electronic-resource-num&gt;10.1038/s41438-021-00495-1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69BFFC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rFonts w:eastAsiaTheme="minorEastAsia"/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doi.org/10.6084/m9.figshare.12523124.v1</w:t>
            </w:r>
          </w:p>
        </w:tc>
      </w:tr>
      <w:tr w:rsidR="00C26E96" w:rsidRPr="003B363F" w14:paraId="706EAB37" w14:textId="77777777">
        <w:trPr>
          <w:trHeight w:val="338"/>
        </w:trPr>
        <w:tc>
          <w:tcPr>
            <w:tcW w:w="1518" w:type="pct"/>
            <w:vAlign w:val="center"/>
          </w:tcPr>
          <w:p w14:paraId="749AB82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Carpin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fangiana</w:t>
            </w:r>
            <w:proofErr w:type="spellEnd"/>
          </w:p>
        </w:tc>
        <w:tc>
          <w:tcPr>
            <w:tcW w:w="1118" w:type="pct"/>
            <w:vAlign w:val="center"/>
          </w:tcPr>
          <w:p w14:paraId="6E976B4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20&lt;/Year&gt;&lt;RecNum&gt;451&lt;/RecNum&gt;&lt;DisplayText&gt;&lt;style face="superscript"&gt;171&lt;/style&gt;&lt;/DisplayText&gt;&lt;record&gt;&lt;rec-number&gt;451&lt;/rec-number&gt;&lt;foreign-keys&gt;&lt;key app="EN" db-id="dfs0zsaxpwrdrpe0s5fv0erk9tpreser9v5a" timestamp="1732182213"&gt;451&lt;/key&gt;&lt;/foreign-keys&gt;&lt;ref-type name="Journal Article"&gt;17&lt;/ref-type&gt;&lt;contributors&gt;&lt;authors&gt;&lt;author&gt;Yang, Xiaoyue&lt;/author&gt;&lt;author&gt;Wang, Zefu&lt;/author&gt;&lt;author&gt;Zhang, Lei&lt;/author&gt;&lt;author&gt;Hao, Guoqian&lt;/author&gt;&lt;author&gt;Liu, Jianquan&lt;/author&gt;&lt;author&gt;Yang, Yongzhi&lt;/author&gt;&lt;/authors&gt;&lt;/contributors&gt;&lt;titles&gt;&lt;title&gt;&lt;style face="normal" font="default" size="100%"&gt;A chromosome-level reference genome of the hornbeam, &lt;/style&gt;&lt;style face="italic" font="default" size="100%"&gt;Carpinus fangiana&lt;/style&gt;&lt;/title&gt;&lt;secondary-title&gt;Scientific Data&lt;/secondary-title&gt;&lt;/titles&gt;&lt;periodical&gt;&lt;full-title&gt;Scientific Data&lt;/full-title&gt;&lt;abbr-2&gt;Sci. data&lt;/abbr-2&gt;&lt;/periodical&gt;&lt;volume&gt;7&lt;/volume&gt;&lt;number&gt;1&lt;/number&gt;&lt;dates&gt;&lt;year&gt;2020&lt;/year&gt;&lt;pub-dates&gt;&lt;date&gt;Jan 21&lt;/date&gt;&lt;/pub-dates&gt;&lt;/dates&gt;&lt;accession-num&gt;WOS:000511439400001&lt;/accession-num&gt;&lt;work-type&gt;Article; Data Paper&lt;/work-type&gt;&lt;urls&gt;&lt;related-urls&gt;&lt;url&gt;&lt;style face="underline" font="default" size="100%"&gt;&amp;lt;Go to ISI&amp;gt;://WOS:000511439400001&lt;/style&gt;&lt;/url&gt;&lt;/related-urls&gt;&lt;/urls&gt;&lt;custom7&gt;24&lt;/custom7&gt;&lt;electronic-resource-num&gt;10.1038/s41597-020-0370-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1FBB57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6084/m9.figshare.8549204.v6</w:t>
            </w:r>
          </w:p>
        </w:tc>
      </w:tr>
      <w:tr w:rsidR="00C26E96" w:rsidRPr="003B363F" w14:paraId="13967D64" w14:textId="77777777">
        <w:trPr>
          <w:trHeight w:val="338"/>
        </w:trPr>
        <w:tc>
          <w:tcPr>
            <w:tcW w:w="1518" w:type="pct"/>
            <w:vAlign w:val="center"/>
          </w:tcPr>
          <w:p w14:paraId="60AB544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Ostry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rehderiana</w:t>
            </w:r>
            <w:proofErr w:type="spellEnd"/>
          </w:p>
        </w:tc>
        <w:tc>
          <w:tcPr>
            <w:tcW w:w="1118" w:type="pct"/>
            <w:vAlign w:val="center"/>
          </w:tcPr>
          <w:p w14:paraId="27CC952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18&lt;/Year&gt;&lt;RecNum&gt;452&lt;/RecNum&gt;&lt;DisplayText&gt;&lt;style face="superscript"&gt;172&lt;/style&gt;&lt;/DisplayText&gt;&lt;record&gt;&lt;rec-number&gt;452&lt;/rec-number&gt;&lt;foreign-keys&gt;&lt;key app="EN" db-id="dfs0zsaxpwrdrpe0s5fv0erk9tpreser9v5a" timestamp="1732182377"&gt;452&lt;/key&gt;&lt;/foreign-keys&gt;&lt;ref-type name="Journal Article"&gt;17&lt;/ref-type&gt;&lt;contributors&gt;&lt;authors&gt;&lt;author&gt;Yang, Yongzhi&lt;/author&gt;&lt;author&gt;Ma, Tao&lt;/author&gt;&lt;author&gt;Wang, Zefu&lt;/author&gt;&lt;author&gt;Lu, Zhiqiang&lt;/author&gt;&lt;author&gt;Li, Ying&lt;/author&gt;&lt;author&gt;Fu, Chengxin&lt;/author&gt;&lt;author&gt;Chen, Xiaoyong&lt;/author&gt;&lt;author&gt;Zhao, Mingshui&lt;/author&gt;&lt;author&gt;Olson, Matthew S.&lt;/author&gt;&lt;author&gt;Liu, Jianquan&lt;/author&gt;&lt;/authors&gt;&lt;/contributors&gt;&lt;titles&gt;&lt;title&gt;&lt;style face="normal" font="default" size="100%"&gt;Genomic effects of population collapse in a critically endangered ironwood tree &lt;/style&gt;&lt;style face="italic" font="default" size="100%"&gt;Ostrya rehderiana&lt;/style&gt;&lt;/title&gt;&lt;secondary-title&gt;Nature Communications&lt;/secondary-title&gt;&lt;/titles&gt;&lt;periodical&gt;&lt;full-title&gt;Nature Communications&lt;/full-title&gt;&lt;abbr-2&gt;Nat. Commun.&lt;/abbr-2&gt;&lt;/periodical&gt;&lt;volume&gt;9&lt;/volume&gt;&lt;dates&gt;&lt;year&gt;2018&lt;/year&gt;&lt;pub-dates&gt;&lt;date&gt;Dec 21&lt;/date&gt;&lt;/pub-dates&gt;&lt;/dates&gt;&lt;accession-num&gt;WOS:000454137600030&lt;/accession-num&gt;&lt;work-type&gt;Article&lt;/work-type&gt;&lt;urls&gt;&lt;related-urls&gt;&lt;url&gt;&lt;style face="underline" font="default" size="100%"&gt;&amp;lt;Go to ISI&amp;gt;://WOS:000454137600030&lt;/style&gt;&lt;/url&gt;&lt;/related-urls&gt;&lt;/urls&gt;&lt;custom7&gt;5449&lt;/custom7&gt;&lt;electronic-resource-num&gt;10.1038/s41467-018-07913-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E8230C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428013</w:t>
            </w:r>
          </w:p>
        </w:tc>
      </w:tr>
      <w:tr w:rsidR="00C26E96" w:rsidRPr="003B363F" w14:paraId="6743419D" w14:textId="77777777">
        <w:trPr>
          <w:trHeight w:val="338"/>
        </w:trPr>
        <w:tc>
          <w:tcPr>
            <w:tcW w:w="1518" w:type="pct"/>
            <w:vAlign w:val="center"/>
          </w:tcPr>
          <w:p w14:paraId="0F552E3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Aln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glutinosa</w:t>
            </w:r>
            <w:proofErr w:type="spellEnd"/>
          </w:p>
        </w:tc>
        <w:tc>
          <w:tcPr>
            <w:tcW w:w="1118" w:type="pct"/>
            <w:vAlign w:val="center"/>
          </w:tcPr>
          <w:p w14:paraId="51DB838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riesman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C9wZXJpb2RpY2FsPjx2b2x1bWU+
MzYxPC92b2x1bWU+PG51bWJlcj42Mzk4PC9udW1iZXI+PGRhdGVzPjx5ZWFyPjIwMTg8L3llYXI+
PHB1Yi1kYXRlcz48ZGF0ZT5KdWwgMTM8L2RhdGU+PC9wdWItZGF0ZXM+PC9kYXRlcz48aXNibj4w
MDM2LTgwNzU8L2lzYm4+PGFjY2Vzc2lvbi1udW0+V09TOjAwMDQzODQ0OTIwMDAzNTwvYWNjZXNz
aW9uLW51bT48d29yay10eXBlPkFydGljbGU8L3dvcmstdHlwZT48dXJscz48cmVsYXRlZC11cmxz
Pjx1cmw+Jmx0O0dvIHRvIElTSSZndDs6Ly9XT1M6MDAwNDM4NDQ5MjAwMDM1PC91cmw+PC9yZWxh
dGVkLXVybHM+PC91cmxzPjxjdXN0b203PmVhYXQxNzQzPC9jdXN0b203PjxlbGVjdHJvbmljLXJl
c291cmNlLW51bT4xMC4xMTI2L3NjaWVuY2UuYWF0MTc0MzwvZWxlY3Ryb25pYy1yZXNvdXJjZS1u
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GFiYnItMj5TY2llbmNlPC9hYmJy
LTI+PC9wZXJpb2RpY2FsPjx2b2x1bWU+MzYxPC92b2x1bWU+PG51bWJlcj42Mzk4PC9udW1iZXI+
PGRhdGVzPjx5ZWFyPjIwMTg8L3llYXI+PHB1Yi1kYXRlcz48ZGF0ZT5KdWwgMTM8L2RhdGU+PC9w
dWItZGF0ZXM+PC9kYXRlcz48aXNibj4wMDM2LTgwNzU8L2lzYm4+PGFjY2Vzc2lvbi1udW0+V09T
OjAwMDQzODQ0OTIwMDAzNTwvYWNjZXNzaW9uLW51bT48d29yay10eXBlPkFydGljbGU8L3dvcmst
dHlwZT48dXJscz48cmVsYXRlZC11cmxzPjx1cmw+Jmx0O0dvIHRvIElTSSZndDs6Ly9XT1M6MDAw
NDM4NDQ5MjAwMDM1PC91cmw+PC9yZWxhdGVkLXVybHM+PC91cmxzPjxjdXN0b203PmVhYXQxNzQz
PC9jdXN0b203PjxlbGVjdHJvbmljLXJlc291cmNlLW51bT4xMC4xMTI2L3NjaWVuY2UuYWF0MTc0
Mz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D51695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1042</w:t>
            </w:r>
          </w:p>
        </w:tc>
      </w:tr>
      <w:tr w:rsidR="00C26E96" w:rsidRPr="003B363F" w14:paraId="25AE98B8" w14:textId="77777777">
        <w:trPr>
          <w:trHeight w:val="338"/>
        </w:trPr>
        <w:tc>
          <w:tcPr>
            <w:tcW w:w="1518" w:type="pct"/>
            <w:vAlign w:val="center"/>
          </w:tcPr>
          <w:p w14:paraId="1A390C9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Betul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platyphylla</w:t>
            </w:r>
            <w:proofErr w:type="spellEnd"/>
          </w:p>
        </w:tc>
        <w:tc>
          <w:tcPr>
            <w:tcW w:w="1118" w:type="pct"/>
            <w:vAlign w:val="center"/>
          </w:tcPr>
          <w:p w14:paraId="19A3B2B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Falk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alk&lt;/Author&gt;&lt;Year&gt;2018&lt;/Year&gt;&lt;RecNum&gt;411&lt;/RecNum&gt;&lt;DisplayText&gt;&lt;style face="superscript"&gt;67&lt;/style&gt;&lt;/DisplayText&gt;&lt;record&gt;&lt;rec-number&gt;411&lt;/rec-number&gt;&lt;foreign-keys&gt;&lt;key app="EN" db-id="dfs0zsaxpwrdrpe0s5fv0erk9tpreser9v5a" timestamp="1732083549"&gt;411&lt;/key&gt;&lt;/foreign-keys&gt;&lt;ref-type name="Journal Article"&gt;17&lt;/ref-type&gt;&lt;contributors&gt;&lt;authors&gt;&lt;author&gt;Falk, Taylor&lt;/author&gt;&lt;author&gt;Herndon, Nic&lt;/author&gt;&lt;author&gt;Grau, Emily&lt;/author&gt;&lt;author&gt;Buehler, Sean&lt;/author&gt;&lt;author&gt;Richter, Peter&lt;/author&gt;&lt;author&gt;Zaman, Sumaira&lt;/author&gt;&lt;author&gt;Baker, Eliza M.&lt;/author&gt;&lt;author&gt;Ramnath, Risharde&lt;/author&gt;&lt;author&gt;Ficklin, Stephen&lt;/author&gt;&lt;author&gt;Staton, Margaret&lt;/author&gt;&lt;author&gt;Feltus, Frank A.&lt;/author&gt;&lt;author&gt;Jung, Sook&lt;/author&gt;&lt;author&gt;Main, Doreen&lt;/author&gt;&lt;author&gt;Wegrzyn, Jill L.&lt;/author&gt;&lt;/authors&gt;&lt;/contributors&gt;&lt;titles&gt;&lt;title&gt;Growing and cultivating the forest genomics database, TreeGenes&lt;/title&gt;&lt;secondary-title&gt;Database-the Journal of Biological Databases and Curation&lt;/secondary-title&gt;&lt;/titles&gt;&lt;periodical&gt;&lt;full-title&gt;Database-the Journal of Biological Databases and Curation&lt;/full-title&gt;&lt;abbr-2&gt;Database-Oxford&lt;/abbr-2&gt;&lt;/periodical&gt;&lt;dates&gt;&lt;year&gt;2018&lt;/year&gt;&lt;pub-dates&gt;&lt;date&gt;Sep 18&lt;/date&gt;&lt;/pub-dates&gt;&lt;/dates&gt;&lt;isbn&gt;1758-0463&lt;/isbn&gt;&lt;accession-num&gt;WOS:000445468300001&lt;/accession-num&gt;&lt;work-type&gt;Article&lt;/work-type&gt;&lt;urls&gt;&lt;related-urls&gt;&lt;url&gt;&amp;lt;Go to ISI&amp;gt;://WOS:000445468300001&lt;/url&gt;&lt;/related-urls&gt;&lt;/urls&gt;&lt;custom7&gt;bay084&lt;/custom7&gt;&lt;electronic-resource-num&gt;10.1093/database/bay08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7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380B545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treegenesdb.org/</w:t>
            </w:r>
          </w:p>
        </w:tc>
      </w:tr>
      <w:tr w:rsidR="00C26E96" w:rsidRPr="003B363F" w14:paraId="5EF585B5" w14:textId="77777777">
        <w:trPr>
          <w:trHeight w:val="338"/>
        </w:trPr>
        <w:tc>
          <w:tcPr>
            <w:tcW w:w="1518" w:type="pct"/>
            <w:vAlign w:val="center"/>
          </w:tcPr>
          <w:p w14:paraId="362596E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ercis canadensis</w:t>
            </w:r>
          </w:p>
        </w:tc>
        <w:tc>
          <w:tcPr>
            <w:tcW w:w="1118" w:type="pct"/>
            <w:vAlign w:val="center"/>
          </w:tcPr>
          <w:p w14:paraId="5B1AB70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riesman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C9wZXJpb2RpY2FsPjx2b2x1bWU+
MzYxPC92b2x1bWU+PG51bWJlcj42Mzk4PC9udW1iZXI+PGRhdGVzPjx5ZWFyPjIwMTg8L3llYXI+
PHB1Yi1kYXRlcz48ZGF0ZT5KdWwgMTM8L2RhdGU+PC9wdWItZGF0ZXM+PC9kYXRlcz48aXNibj4w
MDM2LTgwNzU8L2lzYm4+PGFjY2Vzc2lvbi1udW0+V09TOjAwMDQzODQ0OTIwMDAzNTwvYWNjZXNz
aW9uLW51bT48d29yay10eXBlPkFydGljbGU8L3dvcmstdHlwZT48dXJscz48cmVsYXRlZC11cmxz
Pjx1cmw+Jmx0O0dvIHRvIElTSSZndDs6Ly9XT1M6MDAwNDM4NDQ5MjAwMDM1PC91cmw+PC9yZWxh
dGVkLXVybHM+PC91cmxzPjxjdXN0b203PmVhYXQxNzQzPC9jdXN0b203PjxlbGVjdHJvbmljLXJl
c291cmNlLW51bT4xMC4xMTI2L3NjaWVuY2UuYWF0MTc0MzwvZWxlY3Ryb25pYy1yZXNvdXJjZS1u
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GFiYnItMj5TY2llbmNlPC9hYmJy
LTI+PC9wZXJpb2RpY2FsPjx2b2x1bWU+MzYxPC92b2x1bWU+PG51bWJlcj42Mzk4PC9udW1iZXI+
PGRhdGVzPjx5ZWFyPjIwMTg8L3llYXI+PHB1Yi1kYXRlcz48ZGF0ZT5KdWwgMTM8L2RhdGU+PC9w
dWItZGF0ZXM+PC9kYXRlcz48aXNibj4wMDM2LTgwNzU8L2lzYm4+PGFjY2Vzc2lvbi1udW0+V09T
OjAwMDQzODQ0OTIwMDAzNTwvYWNjZXNzaW9uLW51bT48d29yay10eXBlPkFydGljbGU8L3dvcmst
dHlwZT48dXJscz48cmVsYXRlZC11cmxzPjx1cmw+Jmx0O0dvIHRvIElTSSZndDs6Ly9XT1M6MDAw
NDM4NDQ5MjAwMDM1PC91cmw+PC9yZWxhdGVkLXVybHM+PC91cmxzPjxjdXN0b203PmVhYXQxNzQz
PC9jdXN0b203PjxlbGVjdHJvbmljLXJlc291cmNlLW51bT4xMC4xMTI2L3NjaWVuY2UuYWF0MTc0
Mz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AECF16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1044</w:t>
            </w:r>
          </w:p>
        </w:tc>
      </w:tr>
      <w:tr w:rsidR="00C26E96" w:rsidRPr="003B363F" w14:paraId="541466FC" w14:textId="77777777">
        <w:trPr>
          <w:trHeight w:val="338"/>
        </w:trPr>
        <w:tc>
          <w:tcPr>
            <w:tcW w:w="1518" w:type="pct"/>
            <w:vAlign w:val="center"/>
          </w:tcPr>
          <w:p w14:paraId="0C175EA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Mimos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pudica</w:t>
            </w:r>
            <w:proofErr w:type="spellEnd"/>
          </w:p>
        </w:tc>
        <w:tc>
          <w:tcPr>
            <w:tcW w:w="1118" w:type="pct"/>
            <w:vAlign w:val="center"/>
          </w:tcPr>
          <w:p w14:paraId="7797D83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riesman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C9wZXJpb2RpY2FsPjx2b2x1bWU+
MzYxPC92b2x1bWU+PG51bWJlcj42Mzk4PC9udW1iZXI+PGRhdGVzPjx5ZWFyPjIwMTg8L3llYXI+
PHB1Yi1kYXRlcz48ZGF0ZT5KdWwgMTM8L2RhdGU+PC9wdWItZGF0ZXM+PC9kYXRlcz48aXNibj4w
MDM2LTgwNzU8L2lzYm4+PGFjY2Vzc2lvbi1udW0+V09TOjAwMDQzODQ0OTIwMDAzNTwvYWNjZXNz
aW9uLW51bT48d29yay10eXBlPkFydGljbGU8L3dvcmstdHlwZT48dXJscz48cmVsYXRlZC11cmxz
Pjx1cmw+Jmx0O0dvIHRvIElTSSZndDs6Ly9XT1M6MDAwNDM4NDQ5MjAwMDM1PC91cmw+PC9yZWxh
dGVkLXVybHM+PC91cmxzPjxjdXN0b203PmVhYXQxNzQzPC9jdXN0b203PjxlbGVjdHJvbmljLXJl
c291cmNlLW51bT4xMC4xMTI2L3NjaWVuY2UuYWF0MTc0MzwvZWxlY3Ryb25pYy1yZXNvdXJjZS1u
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GFiYnItMj5TY2llbmNlPC9hYmJy
LTI+PC9wZXJpb2RpY2FsPjx2b2x1bWU+MzYxPC92b2x1bWU+PG51bWJlcj42Mzk4PC9udW1iZXI+
PGRhdGVzPjx5ZWFyPjIwMTg8L3llYXI+PHB1Yi1kYXRlcz48ZGF0ZT5KdWwgMTM8L2RhdGU+PC9w
dWItZGF0ZXM+PC9kYXRlcz48aXNibj4wMDM2LTgwNzU8L2lzYm4+PGFjY2Vzc2lvbi1udW0+V09T
OjAwMDQzODQ0OTIwMDAzNTwvYWNjZXNzaW9uLW51bT48d29yay10eXBlPkFydGljbGU8L3dvcmst
dHlwZT48dXJscz48cmVsYXRlZC11cmxzPjx1cmw+Jmx0O0dvIHRvIElTSSZndDs6Ly9XT1M6MDAw
NDM4NDQ5MjAwMDM1PC91cmw+PC9yZWxhdGVkLXVybHM+PC91cmxzPjxjdXN0b203PmVhYXQxNzQz
PC9jdXN0b203PjxlbGVjdHJvbmljLXJlc291cmNlLW51bT4xMC4xMTI2L3NjaWVuY2UuYWF0MTc0
Mz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74F30E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1049</w:t>
            </w:r>
          </w:p>
        </w:tc>
      </w:tr>
      <w:tr w:rsidR="00C26E96" w:rsidRPr="003B363F" w14:paraId="46E812A3" w14:textId="77777777">
        <w:trPr>
          <w:trHeight w:val="338"/>
        </w:trPr>
        <w:tc>
          <w:tcPr>
            <w:tcW w:w="1518" w:type="pct"/>
            <w:vAlign w:val="center"/>
          </w:tcPr>
          <w:p w14:paraId="2DBFB38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Faidherb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albida</w:t>
            </w:r>
          </w:p>
        </w:tc>
        <w:tc>
          <w:tcPr>
            <w:tcW w:w="1118" w:type="pct"/>
            <w:vAlign w:val="center"/>
          </w:tcPr>
          <w:p w14:paraId="2E58188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h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hang&lt;/Author&gt;&lt;Year&gt;2019&lt;/Year&gt;&lt;RecNum&gt;455&lt;/RecNum&gt;&lt;DisplayText&gt;&lt;style face="superscript"&gt;173&lt;/style&gt;&lt;/DisplayText&gt;&lt;record&gt;&lt;rec-number&gt;455&lt;/rec-number&gt;&lt;foreign-keys&gt;&lt;key app="EN" db-id="dfs0zsaxpwrdrpe0s5fv0erk9tpreser9v5a" timestamp="1732182949"&gt;455&lt;/key&gt;&lt;/foreign-keys&gt;&lt;ref-type name="Journal Article"&gt;17&lt;/ref-type&gt;&lt;contributors&gt;&lt;authors&gt;&lt;author&gt;Chang, Yue&lt;/author&gt;&lt;author&gt;Liu, Huan&lt;/author&gt;&lt;author&gt;Liu, Min&lt;/author&gt;&lt;author&gt;Liao, Xuezhu&lt;/author&gt;&lt;author&gt;Sahu, Sunil Kumar&lt;/author&gt;&lt;author&gt;Fu, Yuan&lt;/author&gt;&lt;author&gt;Song, Bo&lt;/author&gt;&lt;author&gt;Cheng, Shifeng&lt;/author&gt;&lt;author&gt;Kariba, Robert&lt;/author&gt;&lt;author&gt;Muthemba, Samuel&lt;/author&gt;&lt;author&gt;Hendre, Prasad S.&lt;/author&gt;&lt;author&gt;Mayes, Sean&lt;/author&gt;&lt;author&gt;Ho, Wai Kuan&lt;/author&gt;&lt;author&gt;Yssel, Anna E. J.&lt;/author&gt;&lt;author&gt;Kendabie, Presidor&lt;/author&gt;&lt;author&gt;Wang, Sibo&lt;/author&gt;&lt;author&gt;Li, Linzhou&lt;/author&gt;&lt;author&gt;Muchugi, Alice&lt;/author&gt;&lt;author&gt;Jamnadass, Ramni&lt;/author&gt;&lt;author&gt;Lu, Haorong&lt;/author&gt;&lt;author&gt;Peng, Shufeng&lt;/author&gt;&lt;author&gt;Van Deynze, Allen&lt;/author&gt;&lt;author&gt;Simons, Anthony&lt;/author&gt;&lt;author&gt;Yana-Shapiro, Howard&lt;/author&gt;&lt;author&gt;Van de Peer, Yves&lt;/author&gt;&lt;author&gt;Xu, Xun&lt;/author&gt;&lt;author&gt;Yang, Huanming&lt;/author&gt;&lt;author&gt;Wang, Jian&lt;/author&gt;&lt;author&gt;Liu, Xin&lt;/author&gt;&lt;/authors&gt;&lt;/contributors&gt;&lt;titles&gt;&lt;title&gt;The draft genomes of five agriculturally important African orphan crops&lt;/title&gt;&lt;secondary-title&gt;Gigascience&lt;/secondary-title&gt;&lt;/titles&gt;&lt;periodical&gt;&lt;full-title&gt;Gigascience&lt;/full-title&gt;&lt;abbr-2&gt;Gigascience&lt;/abbr-2&gt;&lt;/periodical&gt;&lt;volume&gt;8&lt;/volume&gt;&lt;number&gt;3&lt;/number&gt;&lt;dates&gt;&lt;year&gt;2019&lt;/year&gt;&lt;pub-dates&gt;&lt;date&gt;Mar&lt;/date&gt;&lt;/pub-dates&gt;&lt;/dates&gt;&lt;isbn&gt;2047-217X&lt;/isbn&gt;&lt;accession-num&gt;WOS:000466726800001&lt;/accession-num&gt;&lt;work-type&gt;Article; Data Paper&lt;/work-type&gt;&lt;urls&gt;&lt;related-urls&gt;&lt;url&gt;&amp;lt;Go to ISI&amp;gt;://WOS:000466726800001&lt;/url&gt;&lt;/related-urls&gt;&lt;/urls&gt;&lt;custom7&gt;giy152&lt;/custom7&gt;&lt;electronic-resource-num&gt;10.1093/gigascience/giy15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4B24AB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</w:t>
            </w:r>
            <w:r w:rsidRPr="003B363F">
              <w:t xml:space="preserve"> </w:t>
            </w:r>
            <w:r w:rsidRPr="003B363F">
              <w:rPr>
                <w:rFonts w:eastAsiaTheme="minorEastAsia"/>
                <w:sz w:val="21"/>
                <w:szCs w:val="21"/>
              </w:rPr>
              <w:t>101054</w:t>
            </w:r>
          </w:p>
        </w:tc>
      </w:tr>
      <w:tr w:rsidR="00C26E96" w:rsidRPr="003B363F" w14:paraId="42B96A4C" w14:textId="77777777">
        <w:trPr>
          <w:trHeight w:val="338"/>
        </w:trPr>
        <w:tc>
          <w:tcPr>
            <w:tcW w:w="1518" w:type="pct"/>
            <w:vAlign w:val="center"/>
          </w:tcPr>
          <w:p w14:paraId="501FC2B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hamaecrist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fasciculata</w:t>
            </w:r>
          </w:p>
        </w:tc>
        <w:tc>
          <w:tcPr>
            <w:tcW w:w="1118" w:type="pct"/>
            <w:vAlign w:val="center"/>
          </w:tcPr>
          <w:p w14:paraId="6D7ED07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riesman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C9wZXJpb2RpY2FsPjx2b2x1bWU+
MzYxPC92b2x1bWU+PG51bWJlcj42Mzk4PC9udW1iZXI+PGRhdGVzPjx5ZWFyPjIwMTg8L3llYXI+
PHB1Yi1kYXRlcz48ZGF0ZT5KdWwgMTM8L2RhdGU+PC9wdWItZGF0ZXM+PC9kYXRlcz48aXNibj4w
MDM2LTgwNzU8L2lzYm4+PGFjY2Vzc2lvbi1udW0+V09TOjAwMDQzODQ0OTIwMDAzNTwvYWNjZXNz
aW9uLW51bT48d29yay10eXBlPkFydGljbGU8L3dvcmstdHlwZT48dXJscz48cmVsYXRlZC11cmxz
Pjx1cmw+Jmx0O0dvIHRvIElTSSZndDs6Ly9XT1M6MDAwNDM4NDQ5MjAwMDM1PC91cmw+PC9yZWxh
dGVkLXVybHM+PC91cmxzPjxjdXN0b203PmVhYXQxNzQzPC9jdXN0b203PjxlbGVjdHJvbmljLXJl
c291cmNlLW51bT4xMC4xMTI2L3NjaWVuY2UuYWF0MTc0MzwvZWxlY3Ryb25pYy1yZXNvdXJjZS1u
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GFiYnItMj5TY2llbmNlPC9hYmJy
LTI+PC9wZXJpb2RpY2FsPjx2b2x1bWU+MzYxPC92b2x1bWU+PG51bWJlcj42Mzk4PC9udW1iZXI+
PGRhdGVzPjx5ZWFyPjIwMTg8L3llYXI+PHB1Yi1kYXRlcz48ZGF0ZT5KdWwgMTM8L2RhdGU+PC9w
dWItZGF0ZXM+PC9kYXRlcz48aXNibj4wMDM2LTgwNzU8L2lzYm4+PGFjY2Vzc2lvbi1udW0+V09T
OjAwMDQzODQ0OTIwMDAzNTwvYWNjZXNzaW9uLW51bT48d29yay10eXBlPkFydGljbGU8L3dvcmst
dHlwZT48dXJscz48cmVsYXRlZC11cmxzPjx1cmw+Jmx0O0dvIHRvIElTSSZndDs6Ly9XT1M6MDAw
NDM4NDQ5MjAwMDM1PC91cmw+PC9yZWxhdGVkLXVybHM+PC91cmxzPjxjdXN0b203PmVhYXQxNzQz
PC9jdXN0b203PjxlbGVjdHJvbmljLXJlc291cmNlLW51bT4xMC4xMTI2L3NjaWVuY2UuYWF0MTc0
Mz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51005C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</w:t>
            </w:r>
            <w:r w:rsidRPr="003B363F">
              <w:t xml:space="preserve"> </w:t>
            </w:r>
            <w:r w:rsidRPr="003B363F">
              <w:rPr>
                <w:rFonts w:eastAsiaTheme="minorEastAsia"/>
                <w:sz w:val="21"/>
                <w:szCs w:val="21"/>
              </w:rPr>
              <w:t>101045</w:t>
            </w:r>
          </w:p>
        </w:tc>
      </w:tr>
      <w:tr w:rsidR="00C26E96" w:rsidRPr="003B363F" w14:paraId="0F9F4FFC" w14:textId="77777777">
        <w:trPr>
          <w:trHeight w:val="338"/>
        </w:trPr>
        <w:tc>
          <w:tcPr>
            <w:tcW w:w="1518" w:type="pct"/>
            <w:vAlign w:val="center"/>
          </w:tcPr>
          <w:p w14:paraId="5E2FAD6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Senn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ora</w:t>
            </w:r>
            <w:proofErr w:type="spellEnd"/>
          </w:p>
        </w:tc>
        <w:tc>
          <w:tcPr>
            <w:tcW w:w="1118" w:type="pct"/>
            <w:vAlign w:val="center"/>
          </w:tcPr>
          <w:p w14:paraId="661BAF9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K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Kang&lt;/Author&gt;&lt;Year&gt;2020&lt;/Year&gt;&lt;RecNum&gt;456&lt;/RecNum&gt;&lt;DisplayText&gt;&lt;style face="superscript"&gt;174&lt;/style&gt;&lt;/DisplayText&gt;&lt;record&gt;&lt;rec-number&gt;456&lt;/rec-number&gt;&lt;foreign-keys&gt;&lt;key app="EN" db-id="dfs0zsaxpwrdrpe0s5fv0erk9tpreser9v5a" timestamp="1732183024"&gt;456&lt;/key&gt;&lt;/foreign-keys&gt;&lt;ref-type name="Journal Article"&gt;17&lt;/ref-type&gt;&lt;contributors&gt;&lt;authors&gt;&lt;author&gt;Kang, Sang-Ho&lt;/author&gt;&lt;author&gt;Pandey, Ramesh Prasad&lt;/author&gt;&lt;author&gt;Lee, Chang-Muk&lt;/author&gt;&lt;author&gt;Sim, Joon-Soo&lt;/author&gt;&lt;author&gt;Jeong, Jin-Tae&lt;/author&gt;&lt;author&gt;Choi, Beom-Soon&lt;/author&gt;&lt;author&gt;Jung, Myunghee&lt;/author&gt;&lt;author&gt;Ginzburg, Daniel&lt;/author&gt;&lt;author&gt;Zhao, Kangmei&lt;/author&gt;&lt;author&gt;Won, So Youn&lt;/author&gt;&lt;author&gt;Oh, Tae-Jin&lt;/author&gt;&lt;author&gt;Yu, Yeisoo&lt;/author&gt;&lt;author&gt;Kim, Nam-Hoon&lt;/author&gt;&lt;author&gt;Lee, Ok Ran&lt;/author&gt;&lt;author&gt;Lee, Tae-Ho&lt;/author&gt;&lt;author&gt;Bashyal, Puspalata&lt;/author&gt;&lt;author&gt;Kim, Tae-Su&lt;/author&gt;&lt;author&gt;Lee, Woo-Haeng&lt;/author&gt;&lt;author&gt;Hawkins, Charles&lt;/author&gt;&lt;author&gt;Kim, Chang-Kug&lt;/author&gt;&lt;author&gt;Kim, Jung Sun&lt;/author&gt;&lt;author&gt;Ahn, Byoung Ohg&lt;/author&gt;&lt;author&gt;Rhee, Seung Yon&lt;/author&gt;&lt;author&gt;Sohng, Jae Kyung&lt;/author&gt;&lt;/authors&gt;&lt;/contributors&gt;&lt;titles&gt;&lt;title&gt;&lt;style face="normal" font="default" size="100%"&gt;Genome-enabled discovery of anthraquinone biosynthesis in &lt;/style&gt;&lt;style face="italic" font="default" size="100%"&gt;Senna tora&lt;/style&gt;&lt;/title&gt;&lt;secondary-title&gt;Nature Communications&lt;/secondary-title&gt;&lt;/titles&gt;&lt;periodical&gt;&lt;full-title&gt;Nature Communications&lt;/full-title&gt;&lt;abbr-2&gt;Nat. Commun.&lt;/abbr-2&gt;&lt;/periodical&gt;&lt;volume&gt;11&lt;/volume&gt;&lt;number&gt;1&lt;/number&gt;&lt;dates&gt;&lt;year&gt;2020&lt;/year&gt;&lt;pub-dates&gt;&lt;date&gt;Nov 18&lt;/date&gt;&lt;/pub-dates&gt;&lt;/dates&gt;&lt;accession-num&gt;WOS:000595686500002&lt;/accession-num&gt;&lt;work-type&gt;Article&lt;/work-type&gt;&lt;urls&gt;&lt;related-urls&gt;&lt;url&gt;&lt;style face="underline" font="default" size="100%"&gt;&amp;lt;Go to ISI&amp;gt;://WOS:000595686500002&lt;/style&gt;&lt;/url&gt;&lt;/related-urls&gt;&lt;/urls&gt;&lt;custom7&gt;5875&lt;/custom7&gt;&lt;electronic-resource-num&gt;10.1038/s41467-020-19681-1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F2D158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nabic.rda.go.kr/Species/Senna_tora2</w:t>
            </w:r>
          </w:p>
        </w:tc>
      </w:tr>
      <w:tr w:rsidR="00C26E96" w:rsidRPr="003B363F" w14:paraId="4AB0743E" w14:textId="77777777">
        <w:trPr>
          <w:trHeight w:val="338"/>
        </w:trPr>
        <w:tc>
          <w:tcPr>
            <w:tcW w:w="1518" w:type="pct"/>
            <w:vAlign w:val="center"/>
          </w:tcPr>
          <w:p w14:paraId="6DCC20A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Lupin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ngustifolius</w:t>
            </w:r>
            <w:proofErr w:type="spellEnd"/>
          </w:p>
        </w:tc>
        <w:tc>
          <w:tcPr>
            <w:tcW w:w="1118" w:type="pct"/>
            <w:vAlign w:val="center"/>
          </w:tcPr>
          <w:p w14:paraId="4B0DAA0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ane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IYW5lPC9BdXRob3I+PFllYXI+MjAxNzwvWWVhcj48UmVj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IYW5lPC9BdXRob3I+PFllYXI+MjAxNzwvWWVhcj48UmVj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640455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299755</w:t>
            </w:r>
          </w:p>
        </w:tc>
      </w:tr>
      <w:tr w:rsidR="00C26E96" w:rsidRPr="003B363F" w14:paraId="776C0D28" w14:textId="77777777">
        <w:trPr>
          <w:trHeight w:val="338"/>
        </w:trPr>
        <w:tc>
          <w:tcPr>
            <w:tcW w:w="1518" w:type="pct"/>
            <w:vAlign w:val="center"/>
          </w:tcPr>
          <w:p w14:paraId="6E68485C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mmopiptanthu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nanus</w:t>
            </w:r>
          </w:p>
        </w:tc>
        <w:tc>
          <w:tcPr>
            <w:tcW w:w="1118" w:type="pct"/>
            <w:vAlign w:val="center"/>
          </w:tcPr>
          <w:p w14:paraId="31ACE97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Gao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ao&lt;/Author&gt;&lt;Year&gt;2018&lt;/Year&gt;&lt;RecNum&gt;453&lt;/RecNum&gt;&lt;DisplayText&gt;&lt;style face="superscript"&gt;176&lt;/style&gt;&lt;/DisplayText&gt;&lt;record&gt;&lt;rec-number&gt;453&lt;/rec-number&gt;&lt;foreign-keys&gt;&lt;key app="EN" db-id="dfs0zsaxpwrdrpe0s5fv0erk9tpreser9v5a" timestamp="1732182852"&gt;453&lt;/key&gt;&lt;/foreign-keys&gt;&lt;ref-type name="Journal Article"&gt;17&lt;/ref-type&gt;&lt;contributors&gt;&lt;authors&gt;&lt;author&gt;Gao, Fei&lt;/author&gt;&lt;author&gt;Wang, Xue&lt;/author&gt;&lt;author&gt;Li, Xuming&lt;/author&gt;&lt;author&gt;Xu, Mingyue&lt;/author&gt;&lt;author&gt;Li, Huayun&lt;/author&gt;&lt;author&gt;Abla, Merhaba&lt;/author&gt;&lt;author&gt;Sun, Huigai&lt;/author&gt;&lt;author&gt;Wei, Shanjun&lt;/author&gt;&lt;author&gt;Feng, Jinchao&lt;/author&gt;&lt;author&gt;Zhou, Yijun&lt;/author&gt;&lt;/authors&gt;&lt;/contributors&gt;&lt;titles&gt;&lt;title&gt;&lt;style face="normal" font="default" size="100%"&gt;Long-read sequencing and &lt;/style&gt;&lt;style face="italic" font="default" size="100%"&gt;de novo&lt;/style&gt;&lt;style face="normal" font="default" size="100%"&gt; genome assembly of &lt;/style&gt;&lt;style face="italic" font="default" size="100%"&gt;Ammopiptanthus nanus&lt;/style&gt;&lt;style face="normal" font="default" size="100%"&gt;, a desert shrub&lt;/style&gt;&lt;/title&gt;&lt;secondary-title&gt;Gigascience&lt;/secondary-title&gt;&lt;/titles&gt;&lt;periodical&gt;&lt;full-title&gt;Gigascience&lt;/full-title&gt;&lt;abbr-2&gt;Gigascience&lt;/abbr-2&gt;&lt;/periodical&gt;&lt;volume&gt;7&lt;/volume&gt;&lt;number&gt;7&lt;/number&gt;&lt;dates&gt;&lt;year&gt;2018&lt;/year&gt;&lt;pub-dates&gt;&lt;date&gt;Jun 28&lt;/date&gt;&lt;/pub-dates&gt;&lt;/dates&gt;&lt;isbn&gt;2047-217X&lt;/isbn&gt;&lt;accession-num&gt;WOS:000439311000001&lt;/accession-num&gt;&lt;work-type&gt;Article; Data Paper&lt;/work-type&gt;&lt;urls&gt;&lt;related-urls&gt;&lt;url&gt;&lt;style face="underline" font="default" size="100%"&gt;&amp;lt;Go to ISI&amp;gt;://WOS:000439311000001&lt;/style&gt;&lt;/url&gt;&lt;/related-urls&gt;&lt;/urls&gt;&lt;custom7&gt;giy074&lt;/custom7&gt;&lt;electronic-resource-num&gt;10.1093/gigascience/giy07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185070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0466</w:t>
            </w:r>
          </w:p>
        </w:tc>
      </w:tr>
      <w:tr w:rsidR="00C26E96" w:rsidRPr="003B363F" w14:paraId="2965BFBD" w14:textId="77777777">
        <w:trPr>
          <w:trHeight w:val="338"/>
        </w:trPr>
        <w:tc>
          <w:tcPr>
            <w:tcW w:w="1518" w:type="pct"/>
            <w:vAlign w:val="center"/>
          </w:tcPr>
          <w:p w14:paraId="0741A16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lastRenderedPageBreak/>
              <w:t>Nissol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chottii</w:t>
            </w:r>
            <w:proofErr w:type="spellEnd"/>
          </w:p>
        </w:tc>
        <w:tc>
          <w:tcPr>
            <w:tcW w:w="1118" w:type="pct"/>
            <w:vAlign w:val="center"/>
          </w:tcPr>
          <w:p w14:paraId="7BD9DF9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riesmann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C9wZXJpb2RpY2FsPjx2b2x1bWU+
MzYxPC92b2x1bWU+PG51bWJlcj42Mzk4PC9udW1iZXI+PGRhdGVzPjx5ZWFyPjIwMTg8L3llYXI+
PHB1Yi1kYXRlcz48ZGF0ZT5KdWwgMTM8L2RhdGU+PC9wdWItZGF0ZXM+PC9kYXRlcz48aXNibj4w
MDM2LTgwNzU8L2lzYm4+PGFjY2Vzc2lvbi1udW0+V09TOjAwMDQzODQ0OTIwMDAzNTwvYWNjZXNz
aW9uLW51bT48d29yay10eXBlPkFydGljbGU8L3dvcmstdHlwZT48dXJscz48cmVsYXRlZC11cmxz
Pjx1cmw+Jmx0O0dvIHRvIElTSSZndDs6Ly9XT1M6MDAwNDM4NDQ5MjAwMDM1PC91cmw+PC9yZWxh
dGVkLXVybHM+PC91cmxzPjxjdXN0b203PmVhYXQxNzQzPC9jdXN0b203PjxlbGVjdHJvbmljLXJl
c291cmNlLW51bT4xMC4xMTI2L3NjaWVuY2UuYWF0MTc0MzwvZWxlY3Ryb25pYy1yZXNvdXJjZS1u
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Hcmllc21hbm48L0F1dGhvcj48WWVhcj4yMDE4PC9ZZWFy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4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06337E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1050</w:t>
            </w:r>
          </w:p>
        </w:tc>
      </w:tr>
      <w:tr w:rsidR="00C26E96" w:rsidRPr="003B363F" w14:paraId="52290919" w14:textId="77777777">
        <w:trPr>
          <w:trHeight w:val="338"/>
        </w:trPr>
        <w:tc>
          <w:tcPr>
            <w:tcW w:w="1518" w:type="pct"/>
            <w:vAlign w:val="center"/>
          </w:tcPr>
          <w:p w14:paraId="3F798F8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Arachi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ipaensis</w:t>
            </w:r>
            <w:proofErr w:type="spellEnd"/>
          </w:p>
        </w:tc>
        <w:tc>
          <w:tcPr>
            <w:tcW w:w="1118" w:type="pct"/>
            <w:vAlign w:val="center"/>
          </w:tcPr>
          <w:p w14:paraId="3582F32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Lu&lt;/Author&gt;&lt;Year&gt;2018&lt;/Year&gt;&lt;RecNum&gt;462&lt;/RecNum&gt;&lt;DisplayText&gt;&lt;style face="superscript"&gt;177&lt;/style&gt;&lt;/DisplayText&gt;&lt;record&gt;&lt;rec-number&gt;462&lt;/rec-number&gt;&lt;foreign-keys&gt;&lt;key app="EN" db-id="dfs0zsaxpwrdrpe0s5fv0erk9tpreser9v5a" timestamp="1732184063"&gt;462&lt;/key&gt;&lt;/foreign-keys&gt;&lt;ref-type name="Journal Article"&gt;17&lt;/ref-type&gt;&lt;contributors&gt;&lt;authors&gt;&lt;author&gt;Lu, Qing&lt;/author&gt;&lt;author&gt;Li, Haifen&lt;/author&gt;&lt;author&gt;Hong, Yanbin&lt;/author&gt;&lt;author&gt;Zhang, Guoqiang&lt;/author&gt;&lt;author&gt;Wen, Shijie&lt;/author&gt;&lt;author&gt;Li, Xingyu&lt;/author&gt;&lt;author&gt;Zhou, Guiyuan&lt;/author&gt;&lt;author&gt;Li, Shaoxiong&lt;/author&gt;&lt;author&gt;Liu, Hao&lt;/author&gt;&lt;author&gt;Liu, Haiyan&lt;/author&gt;&lt;author&gt;Liu, Zhongjian&lt;/author&gt;&lt;author&gt;Varshney, Rajeev K.&lt;/author&gt;&lt;author&gt;Chen, Xiaoping&lt;/author&gt;&lt;author&gt;Liang, Xuanqiang&lt;/author&gt;&lt;/authors&gt;&lt;/contributors&gt;&lt;titles&gt;&lt;title&gt;&lt;style face="normal" font="default" size="100%"&gt;Genome Sequencing and Analysis of the Peanut B-Genome Progenitor (&lt;/style&gt;&lt;style face="italic" font="default" size="100%"&gt;Arachis ipaensis&lt;/style&gt;&lt;style face="normal" font="default" size="100%"&gt;)&lt;/style&gt;&lt;/title&gt;&lt;secondary-title&gt;Frontiers in Plant Science&lt;/secondary-title&gt;&lt;/titles&gt;&lt;periodical&gt;&lt;full-title&gt;Frontiers in Plant Science&lt;/full-title&gt;&lt;abbr-2&gt;Front. plant Sci.&lt;/abbr-2&gt;&lt;/periodical&gt;&lt;volume&gt;9&lt;/volume&gt;&lt;dates&gt;&lt;year&gt;2018&lt;/year&gt;&lt;pub-dates&gt;&lt;date&gt;May 3&lt;/date&gt;&lt;/pub-dates&gt;&lt;/dates&gt;&lt;isbn&gt;1664-462X&lt;/isbn&gt;&lt;accession-num&gt;WOS:000431318200001&lt;/accession-num&gt;&lt;work-type&gt;Article&lt;/work-type&gt;&lt;urls&gt;&lt;related-urls&gt;&lt;url&gt;&lt;style face="underline" font="default" size="100%"&gt;&amp;lt;Go to ISI&amp;gt;://WOS:000431318200001&lt;/style&gt;&lt;/url&gt;&lt;/related-urls&gt;&lt;/urls&gt;&lt;custom7&gt;604&lt;/custom7&gt;&lt;electronic-resource-num&gt;10.3389/fpls.2018.0060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BB7B85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doi.org/10.5061/dryad.hm5vs13</w:t>
            </w:r>
          </w:p>
        </w:tc>
      </w:tr>
      <w:tr w:rsidR="00C26E96" w:rsidRPr="003B363F" w14:paraId="523172FB" w14:textId="77777777">
        <w:trPr>
          <w:trHeight w:val="338"/>
        </w:trPr>
        <w:tc>
          <w:tcPr>
            <w:tcW w:w="1518" w:type="pct"/>
            <w:vAlign w:val="center"/>
          </w:tcPr>
          <w:p w14:paraId="0B4EF63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eschynomene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venia</w:t>
            </w:r>
            <w:proofErr w:type="spellEnd"/>
          </w:p>
        </w:tc>
        <w:tc>
          <w:tcPr>
            <w:tcW w:w="1118" w:type="pct"/>
            <w:vAlign w:val="center"/>
          </w:tcPr>
          <w:p w14:paraId="6F47CE8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Quilbe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RdWlsYmU8L0F1dGhvcj48WWVhcj4yMDIxPC9ZZWFyPjxS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RdWlsYmU8L0F1dGhvcj48WWVhcj4yMDIxPC9ZZWFyPjxS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0CA0BB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://aeschynomenebase.fr/</w:t>
            </w:r>
          </w:p>
        </w:tc>
      </w:tr>
      <w:tr w:rsidR="00C26E96" w:rsidRPr="003B363F" w14:paraId="665BE838" w14:textId="77777777">
        <w:trPr>
          <w:trHeight w:val="338"/>
        </w:trPr>
        <w:tc>
          <w:tcPr>
            <w:tcW w:w="1518" w:type="pct"/>
            <w:vAlign w:val="center"/>
          </w:tcPr>
          <w:p w14:paraId="4E14E3C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Dalbergi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odorifera</w:t>
            </w:r>
            <w:proofErr w:type="spellEnd"/>
          </w:p>
        </w:tc>
        <w:tc>
          <w:tcPr>
            <w:tcW w:w="1118" w:type="pct"/>
            <w:vAlign w:val="center"/>
          </w:tcPr>
          <w:p w14:paraId="1273D01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o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ong&lt;/Author&gt;&lt;Year&gt;2020&lt;/Year&gt;&lt;RecNum&gt;460&lt;/RecNum&gt;&lt;DisplayText&gt;&lt;style face="superscript"&gt;179&lt;/style&gt;&lt;/DisplayText&gt;&lt;record&gt;&lt;rec-number&gt;460&lt;/rec-number&gt;&lt;foreign-keys&gt;&lt;key app="EN" db-id="dfs0zsaxpwrdrpe0s5fv0erk9tpreser9v5a" timestamp="1732183726"&gt;460&lt;/key&gt;&lt;/foreign-keys&gt;&lt;ref-type name="Journal Article"&gt;17&lt;/ref-type&gt;&lt;contributors&gt;&lt;authors&gt;&lt;author&gt;Hong, Zhou&lt;/author&gt;&lt;author&gt;Li, Jiang&lt;/author&gt;&lt;author&gt;Liu, Xiaojin&lt;/author&gt;&lt;author&gt;Lian, Jinmin&lt;/author&gt;&lt;author&gt;Zhang, Ningnan&lt;/author&gt;&lt;author&gt;Yang, Zengjiang&lt;/author&gt;&lt;author&gt;Niu, Yongchao&lt;/author&gt;&lt;author&gt;Cui, Zhiyi&lt;/author&gt;&lt;author&gt;Xu, Daping&lt;/author&gt;&lt;/authors&gt;&lt;/contributors&gt;&lt;titles&gt;&lt;title&gt;&lt;style face="normal" font="default" size="100%"&gt;The chromosome-level draft genome of &lt;/style&gt;&lt;style face="italic" font="default" size="100%"&gt;Dalbergia odorifera&lt;/style&gt;&lt;/title&gt;&lt;secondary-title&gt;Gigascience&lt;/secondary-title&gt;&lt;/titles&gt;&lt;periodical&gt;&lt;full-title&gt;Gigascience&lt;/full-title&gt;&lt;abbr-2&gt;Gigascience&lt;/abbr-2&gt;&lt;/periodical&gt;&lt;volume&gt;9&lt;/volume&gt;&lt;number&gt;8&lt;/number&gt;&lt;dates&gt;&lt;year&gt;2020&lt;/year&gt;&lt;pub-dates&gt;&lt;date&gt;Aug&lt;/date&gt;&lt;/pub-dates&gt;&lt;/dates&gt;&lt;isbn&gt;2047-217X&lt;/isbn&gt;&lt;accession-num&gt;WOS:000569172100007&lt;/accession-num&gt;&lt;work-type&gt;Article; Data Paper&lt;/work-type&gt;&lt;urls&gt;&lt;related-urls&gt;&lt;url&gt;&lt;style face="underline" font="default" size="100%"&gt;&amp;lt;Go to ISI&amp;gt;://WOS:000569172100007&lt;/style&gt;&lt;/url&gt;&lt;/related-urls&gt;&lt;/urls&gt;&lt;custom7&gt;giaa084&lt;/custom7&gt;&lt;electronic-resource-num&gt;10.1093/gigascience/giaa08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001F68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0760</w:t>
            </w:r>
          </w:p>
        </w:tc>
      </w:tr>
      <w:tr w:rsidR="00C26E96" w:rsidRPr="003B363F" w14:paraId="363E00E7" w14:textId="77777777">
        <w:trPr>
          <w:trHeight w:val="338"/>
        </w:trPr>
        <w:tc>
          <w:tcPr>
            <w:tcW w:w="1518" w:type="pct"/>
            <w:vAlign w:val="center"/>
          </w:tcPr>
          <w:p w14:paraId="6EE88F3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Lotus japonicus</w:t>
            </w:r>
          </w:p>
        </w:tc>
        <w:tc>
          <w:tcPr>
            <w:tcW w:w="1118" w:type="pct"/>
            <w:vAlign w:val="center"/>
          </w:tcPr>
          <w:p w14:paraId="6ACC68F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Kamal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Kamal&lt;/Author&gt;&lt;Year&gt;2020&lt;/Year&gt;&lt;RecNum&gt;459&lt;/RecNum&gt;&lt;DisplayText&gt;&lt;style face="superscript"&gt;180&lt;/style&gt;&lt;/DisplayText&gt;&lt;record&gt;&lt;rec-number&gt;459&lt;/rec-number&gt;&lt;foreign-keys&gt;&lt;key app="EN" db-id="dfs0zsaxpwrdrpe0s5fv0erk9tpreser9v5a" timestamp="1732183618"&gt;459&lt;/key&gt;&lt;/foreign-keys&gt;&lt;ref-type name="Journal Article"&gt;17&lt;/ref-type&gt;&lt;contributors&gt;&lt;authors&gt;&lt;author&gt;Kamal, Nadia&lt;/author&gt;&lt;author&gt;Mun, Terry&lt;/author&gt;&lt;author&gt;Reid, Dugald&lt;/author&gt;&lt;author&gt;Lin, Jie-Shun&lt;/author&gt;&lt;author&gt;Akyol, Turgut Yigit&lt;/author&gt;&lt;author&gt;Sandal, Niels&lt;/author&gt;&lt;author&gt;Asp, Torben&lt;/author&gt;&lt;author&gt;Hirakawa, Hideki&lt;/author&gt;&lt;author&gt;Stougaard, Jens&lt;/author&gt;&lt;author&gt;Mayer, Klaus F. X.&lt;/author&gt;&lt;author&gt;Sato, Shusei&lt;/author&gt;&lt;author&gt;Andersen, Stig Uggerhoj&lt;/author&gt;&lt;/authors&gt;&lt;/contributors&gt;&lt;titles&gt;&lt;title&gt;&lt;style face="normal" font="default" size="100%"&gt;Insights into the evolution of symbiosis gene copy number and distribution from a chromosome-scale &lt;/style&gt;&lt;style face="italic" font="default" size="100%"&gt;Lotus japonicus&lt;/style&gt;&lt;style face="normal" font="default" size="100%"&gt; Gifu genome sequence&lt;/style&gt;&lt;/title&gt;&lt;secondary-title&gt;DNA Research&lt;/secondary-title&gt;&lt;/titles&gt;&lt;periodical&gt;&lt;full-title&gt;DNA Research&lt;/full-title&gt;&lt;abbr-2&gt;Dna Res.&lt;/abbr-2&gt;&lt;/periodical&gt;&lt;volume&gt;27&lt;/volume&gt;&lt;number&gt;3&lt;/number&gt;&lt;dates&gt;&lt;year&gt;2020&lt;/year&gt;&lt;pub-dates&gt;&lt;date&gt;Jun&lt;/date&gt;&lt;/pub-dates&gt;&lt;/dates&gt;&lt;isbn&gt;1340-2838&lt;/isbn&gt;&lt;accession-num&gt;WOS:000577169400003&lt;/accession-num&gt;&lt;work-type&gt;Article&lt;/work-type&gt;&lt;urls&gt;&lt;related-urls&gt;&lt;url&gt;&lt;style face="underline" font="default" size="100%"&gt;&amp;lt;Go to ISI&amp;gt;://WOS:000577169400003&lt;/style&gt;&lt;/url&gt;&lt;/related-urls&gt;&lt;/urls&gt;&lt;custom7&gt;dsaa015&lt;/custom7&gt;&lt;electronic-resource-num&gt;10.1093/dnares/dsaa01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8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EE36F9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CoGe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58121</w:t>
            </w:r>
          </w:p>
        </w:tc>
      </w:tr>
      <w:tr w:rsidR="00C26E96" w:rsidRPr="003B363F" w14:paraId="45F41FE6" w14:textId="77777777">
        <w:trPr>
          <w:trHeight w:val="338"/>
        </w:trPr>
        <w:tc>
          <w:tcPr>
            <w:tcW w:w="1518" w:type="pct"/>
            <w:vAlign w:val="center"/>
          </w:tcPr>
          <w:p w14:paraId="03B5651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icer arietinum</w:t>
            </w:r>
          </w:p>
        </w:tc>
        <w:tc>
          <w:tcPr>
            <w:tcW w:w="1118" w:type="pct"/>
            <w:vAlign w:val="center"/>
          </w:tcPr>
          <w:p w14:paraId="60F45F5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Varshney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WYXJzaG5leTwvQXV0aG9yPjxZZWFyPjIwMTM8L1llYXI+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WYXJzaG5leTwvQXV0aG9yPjxZZWFyPjIwMTM8L1llYXI+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81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19FACF6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GigaDB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 </w:t>
            </w:r>
            <w:r w:rsidRPr="003B363F">
              <w:rPr>
                <w:sz w:val="21"/>
                <w:szCs w:val="21"/>
              </w:rPr>
              <w:t>100076</w:t>
            </w:r>
          </w:p>
        </w:tc>
      </w:tr>
      <w:tr w:rsidR="00C26E96" w:rsidRPr="003B363F" w14:paraId="1888AC78" w14:textId="77777777">
        <w:trPr>
          <w:trHeight w:val="338"/>
        </w:trPr>
        <w:tc>
          <w:tcPr>
            <w:tcW w:w="1518" w:type="pct"/>
            <w:vAlign w:val="center"/>
          </w:tcPr>
          <w:p w14:paraId="4178A73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Pisum sativum</w:t>
            </w:r>
          </w:p>
        </w:tc>
        <w:tc>
          <w:tcPr>
            <w:tcW w:w="1118" w:type="pct"/>
            <w:vAlign w:val="center"/>
          </w:tcPr>
          <w:p w14:paraId="4CB337E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22&lt;/Year&gt;&lt;RecNum&gt;463&lt;/RecNum&gt;&lt;DisplayText&gt;&lt;style face="superscript"&gt;182&lt;/style&gt;&lt;/DisplayText&gt;&lt;record&gt;&lt;rec-number&gt;463&lt;/rec-number&gt;&lt;foreign-keys&gt;&lt;key app="EN" db-id="dfs0zsaxpwrdrpe0s5fv0erk9tpreser9v5a" timestamp="1732184456"&gt;463&lt;/key&gt;&lt;/foreign-keys&gt;&lt;ref-type name="Journal Article"&gt;17&lt;/ref-type&gt;&lt;contributors&gt;&lt;authors&gt;&lt;author&gt;Yang, Tao&lt;/author&gt;&lt;author&gt;Liu, Rong&lt;/author&gt;&lt;author&gt;Luo, Yingfeng&lt;/author&gt;&lt;author&gt;Hu, Songnian&lt;/author&gt;&lt;author&gt;Wang, Dong&lt;/author&gt;&lt;author&gt;Wang, Chenyu&lt;/author&gt;&lt;author&gt;Pandey, Manish K.&lt;/author&gt;&lt;author&gt;Ge, Song&lt;/author&gt;&lt;author&gt;Xu, Quanle&lt;/author&gt;&lt;author&gt;Li, Nana&lt;/author&gt;&lt;author&gt;Li, Guan&lt;/author&gt;&lt;author&gt;Huang, Yuning&lt;/author&gt;&lt;author&gt;Saxena, Rachit K.&lt;/author&gt;&lt;author&gt;Ji, Yishan&lt;/author&gt;&lt;author&gt;Li, Mengwei&lt;/author&gt;&lt;author&gt;Yan, Xin&lt;/author&gt;&lt;author&gt;He, Yuhua&lt;/author&gt;&lt;author&gt;Liu, Yujiao&lt;/author&gt;&lt;author&gt;Wang, Xuejun&lt;/author&gt;&lt;author&gt;Xiang, Chao&lt;/author&gt;&lt;author&gt;Varshney, Rajeev K.&lt;/author&gt;&lt;author&gt;Ding, Hanfeng&lt;/author&gt;&lt;author&gt;Gao, Shenghan&lt;/author&gt;&lt;author&gt;Zong, Xuxiao&lt;/author&gt;&lt;/authors&gt;&lt;/contributors&gt;&lt;titles&gt;&lt;title&gt;Improved pea reference genome and pan-genome highlight genomic features and evolutionary characteristics&lt;/title&gt;&lt;secondary-title&gt;Nature Genetics&lt;/secondary-title&gt;&lt;/titles&gt;&lt;periodical&gt;&lt;full-title&gt;Nature Genetics&lt;/full-title&gt;&lt;abbr-2&gt;Nat. Genet.&lt;/abbr-2&gt;&lt;/periodical&gt;&lt;pages&gt;1553–1563&lt;/pages&gt;&lt;volume&gt;54&lt;/volume&gt;&lt;number&gt;10&lt;/number&gt;&lt;dates&gt;&lt;year&gt;2022&lt;/year&gt;&lt;pub-dates&gt;&lt;date&gt;Oct&lt;/date&gt;&lt;/pub-dates&gt;&lt;/dates&gt;&lt;isbn&gt;1061-4036&lt;/isbn&gt;&lt;accession-num&gt;WOS:000856613600004&lt;/accession-num&gt;&lt;work-type&gt;Article&lt;/work-type&gt;&lt;urls&gt;&lt;related-urls&gt;&lt;url&gt;&lt;style face="underline" font="default" size="100%"&gt;&amp;lt;Go to ISI&amp;gt;://WOS:000856613600004&lt;/style&gt;&lt;/url&gt;&lt;/related-urls&gt;&lt;/urls&gt;&lt;electronic-resource-num&gt;10.1038/s41588-022-01172-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8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27473B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s://www.peagdb.com/</w:t>
            </w:r>
          </w:p>
        </w:tc>
      </w:tr>
      <w:tr w:rsidR="00C26E96" w:rsidRPr="003B363F" w14:paraId="667E1063" w14:textId="77777777">
        <w:trPr>
          <w:trHeight w:val="338"/>
        </w:trPr>
        <w:tc>
          <w:tcPr>
            <w:tcW w:w="1518" w:type="pct"/>
            <w:vAlign w:val="center"/>
          </w:tcPr>
          <w:p w14:paraId="4E4D41C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Medicago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runcatula</w:t>
            </w:r>
            <w:proofErr w:type="spellEnd"/>
          </w:p>
        </w:tc>
        <w:tc>
          <w:tcPr>
            <w:tcW w:w="1118" w:type="pct"/>
            <w:vAlign w:val="center"/>
          </w:tcPr>
          <w:p w14:paraId="04E11C0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T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Tang&lt;/Author&gt;&lt;Year&gt;2014&lt;/Year&gt;&lt;RecNum&gt;465&lt;/RecNum&gt;&lt;DisplayText&gt;&lt;style face="superscript"&gt;183&lt;/style&gt;&lt;/DisplayText&gt;&lt;record&gt;&lt;rec-number&gt;465&lt;/rec-number&gt;&lt;foreign-keys&gt;&lt;key app="EN" db-id="dfs0zsaxpwrdrpe0s5fv0erk9tpreser9v5a" timestamp="1732184671"&gt;465&lt;/key&gt;&lt;/foreign-keys&gt;&lt;ref-type name="Journal Article"&gt;17&lt;/ref-type&gt;&lt;contributors&gt;&lt;authors&gt;&lt;author&gt;Tang, Haibao&lt;/author&gt;&lt;author&gt;Krishnakumar, Vivek&lt;/author&gt;&lt;author&gt;Bidwell, Shelby&lt;/author&gt;&lt;author&gt;Rosen, Benjamin&lt;/author&gt;&lt;author&gt;Chan, Agnes&lt;/author&gt;&lt;author&gt;Zhou, Shiguo&lt;/author&gt;&lt;author&gt;Gentzbittel, Laurent&lt;/author&gt;&lt;author&gt;Childs, Kevin L.&lt;/author&gt;&lt;author&gt;Yandell, Mark&lt;/author&gt;&lt;author&gt;Gundlach, Heidrun&lt;/author&gt;&lt;author&gt;Mayer, Klaus F. X.&lt;/author&gt;&lt;author&gt;Schwartz, David C.&lt;/author&gt;&lt;author&gt;Town, Christopher D.&lt;/author&gt;&lt;/authors&gt;&lt;/contributors&gt;&lt;titles&gt;&lt;title&gt;An improved genome release (version Mt4.0) for the model legume Medicago truncatula&lt;/title&gt;&lt;secondary-title&gt;Bmc Genomics&lt;/secondary-title&gt;&lt;/titles&gt;&lt;periodical&gt;&lt;full-title&gt;Bmc enomics&lt;/full-title&gt;&lt;abbr-2&gt;Bmc genomics&lt;/abbr-2&gt;&lt;/periodical&gt;&lt;volume&gt;15&lt;/volume&gt;&lt;dates&gt;&lt;year&gt;2014&lt;/year&gt;&lt;pub-dates&gt;&lt;date&gt;Apr 27&lt;/date&gt;&lt;/pub-dates&gt;&lt;/dates&gt;&lt;isbn&gt;1471-2164&lt;/isbn&gt;&lt;accession-num&gt;WOS:000335408900003&lt;/accession-num&gt;&lt;work-type&gt;Article&lt;/work-type&gt;&lt;urls&gt;&lt;related-urls&gt;&lt;url&gt;&amp;lt;Go to ISI&amp;gt;://WOS:000335408900003&lt;/url&gt;&lt;/related-urls&gt;&lt;/urls&gt;&lt;custom7&gt;312&lt;/custom7&gt;&lt;electronic-resource-num&gt;10.1186/1471-2164-15-31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83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4AFCFCE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iCs/>
                <w:sz w:val="21"/>
                <w:szCs w:val="21"/>
              </w:rPr>
              <w:t xml:space="preserve">Medicago </w:t>
            </w:r>
            <w:proofErr w:type="spellStart"/>
            <w:r w:rsidRPr="003B363F">
              <w:rPr>
                <w:i/>
                <w:iCs/>
                <w:sz w:val="21"/>
                <w:szCs w:val="21"/>
              </w:rPr>
              <w:t>truncatula</w:t>
            </w:r>
            <w:proofErr w:type="spellEnd"/>
            <w:r w:rsidRPr="003B363F">
              <w:rPr>
                <w:sz w:val="21"/>
                <w:szCs w:val="21"/>
              </w:rPr>
              <w:t xml:space="preserve"> Mt4.0v1 at DOE-JGI, https://phytozome-next.jgi.doe.gov/info/Mtruncatula_Mt4_0v1</w:t>
            </w:r>
          </w:p>
        </w:tc>
      </w:tr>
      <w:tr w:rsidR="00C26E96" w:rsidRPr="003B363F" w14:paraId="591CEF95" w14:textId="77777777">
        <w:trPr>
          <w:trHeight w:val="338"/>
        </w:trPr>
        <w:tc>
          <w:tcPr>
            <w:tcW w:w="1518" w:type="pct"/>
            <w:vAlign w:val="center"/>
          </w:tcPr>
          <w:p w14:paraId="0D479F3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Trifolium pratense</w:t>
            </w:r>
          </w:p>
        </w:tc>
        <w:tc>
          <w:tcPr>
            <w:tcW w:w="1118" w:type="pct"/>
            <w:vAlign w:val="center"/>
          </w:tcPr>
          <w:p w14:paraId="0FB33D5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De Vega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De Vega&lt;/Author&gt;&lt;Year&gt;2015&lt;/Year&gt;&lt;RecNum&gt;466&lt;/RecNum&gt;&lt;DisplayText&gt;&lt;style face="superscript"&gt;184&lt;/style&gt;&lt;/DisplayText&gt;&lt;record&gt;&lt;rec-number&gt;466&lt;/rec-number&gt;&lt;foreign-keys&gt;&lt;key app="EN" db-id="dfs0zsaxpwrdrpe0s5fv0erk9tpreser9v5a" timestamp="1732184845"&gt;466&lt;/key&gt;&lt;/foreign-keys&gt;&lt;ref-type name="Journal Article"&gt;17&lt;/ref-type&gt;&lt;contributors&gt;&lt;authors&gt;&lt;author&gt;De Vega, Jose J.&lt;/author&gt;&lt;author&gt;Ayling, Sarah&lt;/author&gt;&lt;author&gt;Hegarty, Matthew&lt;/author&gt;&lt;author&gt;Kudrna, Dave&lt;/author&gt;&lt;author&gt;Goicoechea, Jose L.&lt;/author&gt;&lt;author&gt;Ergon, Ashild&lt;/author&gt;&lt;author&gt;Rognli, Odd A.&lt;/author&gt;&lt;author&gt;Jones, Charlotte&lt;/author&gt;&lt;author&gt;Swain, Martin&lt;/author&gt;&lt;author&gt;Geurts, Rene&lt;/author&gt;&lt;author&gt;Lang, Chunting&lt;/author&gt;&lt;author&gt;Mayer, Klaus F. X.&lt;/author&gt;&lt;author&gt;Rossner, Stephan&lt;/author&gt;&lt;author&gt;Yates, Steven&lt;/author&gt;&lt;author&gt;Webb, Kathleen J.&lt;/author&gt;&lt;author&gt;Donnison, Iain S.&lt;/author&gt;&lt;author&gt;Oldroyd, Giles E. D.&lt;/author&gt;&lt;author&gt;Wing, Rod A.&lt;/author&gt;&lt;author&gt;Caccamo, Mario&lt;/author&gt;&lt;author&gt;Powell, Wayne&lt;/author&gt;&lt;author&gt;Abberton, Michael T.&lt;/author&gt;&lt;author&gt;Skot, Leif&lt;/author&gt;&lt;/authors&gt;&lt;/contributors&gt;&lt;titles&gt;&lt;title&gt;&lt;style face="normal" font="default" size="100%"&gt;Red clover (&lt;/style&gt;&lt;style face="italic" font="default" size="100%"&gt;Trifolium pratense&lt;/style&gt;&lt;style face="normal" font="default" size="100%"&gt; L.) draft genome provides a platform for trait improvement&lt;/style&gt;&lt;/title&gt;&lt;secondary-title&gt;Scientific Reports&lt;/secondary-title&gt;&lt;/titles&gt;&lt;periodical&gt;&lt;full-title&gt;Scientific Reports&lt;/full-title&gt;&lt;abbr-2&gt;Sci. Rep.&lt;/abbr-2&gt;&lt;/periodical&gt;&lt;volume&gt;5&lt;/volume&gt;&lt;dates&gt;&lt;year&gt;2015&lt;/year&gt;&lt;pub-dates&gt;&lt;date&gt;Nov 30&lt;/date&gt;&lt;/pub-dates&gt;&lt;/dates&gt;&lt;isbn&gt;2045-2322&lt;/isbn&gt;&lt;accession-num&gt;WOS:000365425700002&lt;/accession-num&gt;&lt;work-type&gt;Article&lt;/work-type&gt;&lt;urls&gt;&lt;related-urls&gt;&lt;url&gt;&lt;style face="underline" font="default" size="100%"&gt;&amp;lt;Go to ISI&amp;gt;://WOS:000365425700002&lt;/style&gt;&lt;/url&gt;&lt;/related-urls&gt;&lt;/urls&gt;&lt;custom7&gt;17394&lt;/custom7&gt;&lt;electronic-resource-num&gt;10.1038/srep1739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8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A444BC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iCs/>
                <w:sz w:val="21"/>
                <w:szCs w:val="21"/>
              </w:rPr>
              <w:t>Trifolium pratense</w:t>
            </w:r>
            <w:r w:rsidRPr="003B363F">
              <w:rPr>
                <w:sz w:val="21"/>
                <w:szCs w:val="21"/>
              </w:rPr>
              <w:t xml:space="preserve"> v2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Tpratense_v2</w:t>
            </w:r>
          </w:p>
        </w:tc>
      </w:tr>
      <w:tr w:rsidR="00C26E96" w:rsidRPr="003B363F" w14:paraId="40E64216" w14:textId="77777777">
        <w:trPr>
          <w:trHeight w:val="338"/>
        </w:trPr>
        <w:tc>
          <w:tcPr>
            <w:tcW w:w="1518" w:type="pct"/>
            <w:vAlign w:val="center"/>
          </w:tcPr>
          <w:p w14:paraId="4620077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patholobu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uberectus</w:t>
            </w:r>
            <w:proofErr w:type="spellEnd"/>
          </w:p>
        </w:tc>
        <w:tc>
          <w:tcPr>
            <w:tcW w:w="1118" w:type="pct"/>
            <w:vAlign w:val="center"/>
          </w:tcPr>
          <w:p w14:paraId="55CC108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Qi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Qin&lt;/Author&gt;&lt;Year&gt;2019&lt;/Year&gt;&lt;RecNum&gt;467&lt;/RecNum&gt;&lt;DisplayText&gt;&lt;style face="superscript"&gt;185&lt;/style&gt;&lt;/DisplayText&gt;&lt;record&gt;&lt;rec-number&gt;467&lt;/rec-number&gt;&lt;foreign-keys&gt;&lt;key app="EN" db-id="dfs0zsaxpwrdrpe0s5fv0erk9tpreser9v5a" timestamp="1732184926"&gt;467&lt;/key&gt;&lt;/foreign-keys&gt;&lt;ref-type name="Journal Article"&gt;17&lt;/ref-type&gt;&lt;contributors&gt;&lt;authors&gt;&lt;author&gt;Qin, Shuangshuang&lt;/author&gt;&lt;author&gt;Wu, Lingqing&lt;/author&gt;&lt;author&gt;Wei, Kunhua&lt;/author&gt;&lt;author&gt;Liang, Ying&lt;/author&gt;&lt;author&gt;Song, Zhijun&lt;/author&gt;&lt;author&gt;Zhou, Xiaolei&lt;/author&gt;&lt;author&gt;Wang, Shuo&lt;/author&gt;&lt;author&gt;Li, Mingjie&lt;/author&gt;&lt;author&gt;Wu, Qinghua&lt;/author&gt;&lt;author&gt;Zhang, Kaijian&lt;/author&gt;&lt;author&gt;Hui, Yuanyuan&lt;/author&gt;&lt;author&gt;Wang, Shuying&lt;/author&gt;&lt;author&gt;Miao, Jianhua&lt;/author&gt;&lt;author&gt;Zhang, Zhongyi&lt;/author&gt;&lt;/authors&gt;&lt;/contributors&gt;&lt;titles&gt;&lt;title&gt;&lt;style face="normal" font="default" size="100%"&gt;A draft genome for &lt;/style&gt;&lt;style face="italic" font="default" size="100%"&gt;Spatholobus suberectus&lt;/style&gt;&lt;/title&gt;&lt;secondary-title&gt;Scientific Data&lt;/secondary-title&gt;&lt;/titles&gt;&lt;periodical&gt;&lt;full-title&gt;Scientific Data&lt;/full-title&gt;&lt;abbr-2&gt;Sci. data&lt;/abbr-2&gt;&lt;/periodical&gt;&lt;volume&gt;6&lt;/volume&gt;&lt;dates&gt;&lt;year&gt;2019&lt;/year&gt;&lt;pub-dates&gt;&lt;date&gt;Jul 4&lt;/date&gt;&lt;/pub-dates&gt;&lt;/dates&gt;&lt;accession-num&gt;WOS:000474846600002&lt;/accession-num&gt;&lt;work-type&gt;Article; Data Paper&lt;/work-type&gt;&lt;urls&gt;&lt;related-urls&gt;&lt;url&gt;&lt;style face="underline" font="default" size="100%"&gt;&amp;lt;Go to ISI&amp;gt;://WOS:000474846600002&lt;/style&gt;&lt;/url&gt;&lt;/related-urls&gt;&lt;/urls&gt;&lt;custom7&gt;113&lt;/custom7&gt;&lt;electronic-resource-num&gt;10.1038/s41597-019-0110-x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8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0A2641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NCBI project ID: </w:t>
            </w:r>
            <w:r w:rsidRPr="003B363F">
              <w:rPr>
                <w:color w:val="000000"/>
                <w:sz w:val="21"/>
                <w:szCs w:val="21"/>
              </w:rPr>
              <w:t>PRJNA482912</w:t>
            </w:r>
          </w:p>
        </w:tc>
      </w:tr>
      <w:tr w:rsidR="00C26E96" w:rsidRPr="003B363F" w14:paraId="31308E10" w14:textId="77777777">
        <w:trPr>
          <w:trHeight w:val="338"/>
        </w:trPr>
        <w:tc>
          <w:tcPr>
            <w:tcW w:w="1518" w:type="pct"/>
            <w:vAlign w:val="center"/>
          </w:tcPr>
          <w:p w14:paraId="5C82124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Cajanu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ajan</w:t>
            </w:r>
            <w:proofErr w:type="spellEnd"/>
          </w:p>
        </w:tc>
        <w:tc>
          <w:tcPr>
            <w:tcW w:w="1118" w:type="pct"/>
            <w:vAlign w:val="center"/>
          </w:tcPr>
          <w:p w14:paraId="0503B77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Varshney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WYXJzaG5leTwvQXV0aG9yPjxZZWFyPjIwMTI8L1llYXI+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WYXJzaG5leTwvQXV0aG9yPjxZZWFyPjIwMTI8L1llYXI+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8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AA1EDE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color w:val="000000"/>
                <w:sz w:val="21"/>
                <w:szCs w:val="21"/>
              </w:rPr>
              <w:t>GigaDB</w:t>
            </w:r>
            <w:proofErr w:type="spellEnd"/>
            <w:r w:rsidRPr="003B363F">
              <w:rPr>
                <w:color w:val="000000"/>
                <w:sz w:val="21"/>
                <w:szCs w:val="21"/>
              </w:rPr>
              <w:t xml:space="preserve"> ID: 100028</w:t>
            </w:r>
          </w:p>
        </w:tc>
      </w:tr>
      <w:tr w:rsidR="00C26E96" w:rsidRPr="003B363F" w14:paraId="11269201" w14:textId="77777777">
        <w:trPr>
          <w:trHeight w:val="338"/>
        </w:trPr>
        <w:tc>
          <w:tcPr>
            <w:tcW w:w="1518" w:type="pct"/>
            <w:vAlign w:val="center"/>
          </w:tcPr>
          <w:p w14:paraId="2EC6B8E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mphicarpae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dgeworthi</w:t>
            </w:r>
            <w:proofErr w:type="spellEnd"/>
          </w:p>
        </w:tc>
        <w:tc>
          <w:tcPr>
            <w:tcW w:w="1118" w:type="pct"/>
            <w:vAlign w:val="center"/>
          </w:tcPr>
          <w:p w14:paraId="18AF6B0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So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ong&lt;/Author&gt;&lt;Year&gt;2021&lt;/Year&gt;&lt;RecNum&gt;469&lt;/RecNum&gt;&lt;DisplayText&gt;&lt;style face="superscript"&gt;187&lt;/style&gt;&lt;/DisplayText&gt;&lt;record&gt;&lt;rec-number&gt;469&lt;/rec-number&gt;&lt;foreign-keys&gt;&lt;key app="EN" db-id="dfs0zsaxpwrdrpe0s5fv0erk9tpreser9v5a" timestamp="1732185227"&gt;469&lt;/key&gt;&lt;/foreign-keys&gt;&lt;ref-type name="Journal Article"&gt;17&lt;/ref-type&gt;&lt;contributors&gt;&lt;authors&gt;&lt;author&gt;Song, Tingting&lt;/author&gt;&lt;author&gt;Zhou, Mengyan&lt;/author&gt;&lt;author&gt;Yuan, Yuying&lt;/author&gt;&lt;author&gt;Yu, Jinqiu&lt;/author&gt;&lt;author&gt;Cai, Hua&lt;/author&gt;&lt;author&gt;Li, Jiawei&lt;/author&gt;&lt;author&gt;Chen, Yajun&lt;/author&gt;&lt;author&gt;Bai, Yan&lt;/author&gt;&lt;author&gt;Zhou, Gang&lt;/author&gt;&lt;author&gt;Cui, Guowen&lt;/author&gt;&lt;/authors&gt;&lt;/contributors&gt;&lt;titles&gt;&lt;title&gt;&lt;style face="normal" font="default" size="100%"&gt;Chromosome-Scale Reference Genome of &lt;/style&gt;&lt;style face="italic" font="default" size="100%"&gt;Amphicarpaea edgeworthii&lt;/style&gt;&lt;style face="normal" font="default" size="100%"&gt;: A New Resource for Amphicarpic Plants Research and Complex Flowering Pattern&lt;/style&gt;&lt;/title&gt;&lt;secondary-title&gt;Frontiers in Plant Science&lt;/secondary-title&gt;&lt;/titles&gt;&lt;periodical&gt;&lt;full-title&gt;Frontiers in Plant Science&lt;/full-title&gt;&lt;abbr-2&gt;Front. plant Sci.&lt;/abbr-2&gt;&lt;/periodical&gt;&lt;volume&gt;12&lt;/volume&gt;&lt;dates&gt;&lt;year&gt;2021&lt;/year&gt;&lt;pub-dates&gt;&lt;date&gt;Nov 18&lt;/date&gt;&lt;/pub-dates&gt;&lt;/dates&gt;&lt;isbn&gt;1664-462X&lt;/isbn&gt;&lt;accession-num&gt;WOS:000886900600001&lt;/accession-num&gt;&lt;work-type&gt;Article&lt;/work-type&gt;&lt;urls&gt;&lt;related-urls&gt;&lt;url&gt;&lt;style face="underline" font="default" size="100%"&gt;&amp;lt;Go to ISI&amp;gt;://WOS:000886900600001&lt;/style&gt;&lt;/url&gt;&lt;/related-urls&gt;&lt;/urls&gt;&lt;custom7&gt;770660&lt;/custom7&gt;&lt;electronic-resource-num&gt;10.3389/fpls.2021.77066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8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CA8C1F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s://figshare.com/s/565549fb2611c26c229f</w:t>
            </w:r>
          </w:p>
        </w:tc>
      </w:tr>
      <w:tr w:rsidR="00C26E96" w:rsidRPr="003B363F" w14:paraId="072ADAA3" w14:textId="77777777">
        <w:trPr>
          <w:trHeight w:val="338"/>
        </w:trPr>
        <w:tc>
          <w:tcPr>
            <w:tcW w:w="1518" w:type="pct"/>
            <w:vAlign w:val="center"/>
          </w:tcPr>
          <w:p w14:paraId="0FBBDF5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Lablab purpureus</w:t>
            </w:r>
          </w:p>
        </w:tc>
        <w:tc>
          <w:tcPr>
            <w:tcW w:w="1118" w:type="pct"/>
            <w:vAlign w:val="center"/>
          </w:tcPr>
          <w:p w14:paraId="3574088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h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hang&lt;/Author&gt;&lt;Year&gt;2019&lt;/Year&gt;&lt;RecNum&gt;470&lt;/RecNum&gt;&lt;DisplayText&gt;&lt;style face="superscript"&gt;173&lt;/style&gt;&lt;/DisplayText&gt;&lt;record&gt;&lt;rec-number&gt;470&lt;/rec-number&gt;&lt;foreign-keys&gt;&lt;key app="EN" db-id="dfs0zsaxpwrdrpe0s5fv0erk9tpreser9v5a" timestamp="1732185288"&gt;470&lt;/key&gt;&lt;/foreign-keys&gt;&lt;ref-type name="Journal Article"&gt;17&lt;/ref-type&gt;&lt;contributors&gt;&lt;authors&gt;&lt;author&gt;Chang, Yue&lt;/author&gt;&lt;author&gt;Liu, Huan&lt;/author&gt;&lt;author&gt;Liu, Min&lt;/author&gt;&lt;author&gt;Liao, Xuezhu&lt;/author&gt;&lt;author&gt;Sahu, Sunil Kumar&lt;/author&gt;&lt;author&gt;Fu, Yuan&lt;/author&gt;&lt;author&gt;Song, Bo&lt;/author&gt;&lt;author&gt;Cheng, Shifeng&lt;/author&gt;&lt;author&gt;Kariba, Robert&lt;/author&gt;&lt;author&gt;Muthemba, Samuel&lt;/author&gt;&lt;author&gt;Hendre, Prasad S.&lt;/author&gt;&lt;author&gt;Mayes, Sean&lt;/author&gt;&lt;author&gt;Ho, Wai Kuan&lt;/author&gt;&lt;author&gt;Yssel, Anna E. J.&lt;/author&gt;&lt;author&gt;Kendabie, Presidor&lt;/author&gt;&lt;author&gt;Wang, Sibo&lt;/author&gt;&lt;author&gt;Li, Linzhou&lt;/author&gt;&lt;author&gt;Muchugi, Alice&lt;/author&gt;&lt;author&gt;Jamnadass, Ramni&lt;/author&gt;&lt;author&gt;Lu, Haorong&lt;/author&gt;&lt;author&gt;Peng, Shufeng&lt;/author&gt;&lt;author&gt;Van Deynze, Allen&lt;/author&gt;&lt;author&gt;Simons, Anthony&lt;/author&gt;&lt;author&gt;Yana-Shapiro, Howard&lt;/author&gt;&lt;author&gt;Van de Peer, Yves&lt;/author&gt;&lt;author&gt;Xu, Xun&lt;/author&gt;&lt;author&gt;Yang, Huanming&lt;/author&gt;&lt;author&gt;Wang, Jian&lt;/author&gt;&lt;author&gt;Liu, Xin&lt;/author&gt;&lt;/authors&gt;&lt;/contributors&gt;&lt;titles&gt;&lt;title&gt;The draft genomes of five agriculturally important African orphan crops&lt;/title&gt;&lt;secondary-title&gt;Gigascience&lt;/secondary-title&gt;&lt;/titles&gt;&lt;periodical&gt;&lt;full-title&gt;Gigascience&lt;/full-title&gt;&lt;abbr-2&gt;Gigascience&lt;/abbr-2&gt;&lt;/periodical&gt;&lt;volume&gt;8&lt;/volume&gt;&lt;number&gt;3&lt;/number&gt;&lt;dates&gt;&lt;year&gt;2019&lt;/year&gt;&lt;pub-dates&gt;&lt;date&gt;Mar&lt;/date&gt;&lt;/pub-dates&gt;&lt;/dates&gt;&lt;isbn&gt;2047-217X&lt;/isbn&gt;&lt;accession-num&gt;WOS:000466726800001&lt;/accession-num&gt;&lt;work-type&gt;Article; Data Paper&lt;/work-type&gt;&lt;urls&gt;&lt;related-urls&gt;&lt;url&gt;&amp;lt;Go to ISI&amp;gt;://WOS:000466726800001&lt;/url&gt;&lt;/related-urls&gt;&lt;/urls&gt;&lt;custom7&gt;giy152&lt;/custom7&gt;&lt;electronic-resource-num&gt;10.1093/gigascience/giy15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F785A3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color w:val="000000"/>
                <w:sz w:val="21"/>
                <w:szCs w:val="21"/>
              </w:rPr>
              <w:t>GigaDB</w:t>
            </w:r>
            <w:proofErr w:type="spellEnd"/>
            <w:r w:rsidRPr="003B363F">
              <w:rPr>
                <w:color w:val="000000"/>
                <w:sz w:val="21"/>
                <w:szCs w:val="21"/>
              </w:rPr>
              <w:t xml:space="preserve"> ID: 101056</w:t>
            </w:r>
          </w:p>
        </w:tc>
      </w:tr>
      <w:tr w:rsidR="00C26E96" w:rsidRPr="003B363F" w14:paraId="627CAFA8" w14:textId="77777777">
        <w:trPr>
          <w:trHeight w:val="338"/>
        </w:trPr>
        <w:tc>
          <w:tcPr>
            <w:tcW w:w="1518" w:type="pct"/>
            <w:vAlign w:val="center"/>
          </w:tcPr>
          <w:p w14:paraId="1212581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Phaseolus vulgaris</w:t>
            </w:r>
          </w:p>
        </w:tc>
        <w:tc>
          <w:tcPr>
            <w:tcW w:w="1118" w:type="pct"/>
            <w:vAlign w:val="center"/>
          </w:tcPr>
          <w:p w14:paraId="64CA18A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Vlasova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WbGFzb3ZhPC9BdXRob3I+PFllYXI+MjAxNjwvWWVhcj48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WbGFzb3ZhPC9BdXRob3I+PFllYXI+MjAxNjwvWWVhcj48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8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820EEF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CoGe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</w:t>
            </w:r>
            <w:r w:rsidRPr="003B363F">
              <w:t xml:space="preserve"> </w:t>
            </w:r>
            <w:r w:rsidRPr="003B363F">
              <w:rPr>
                <w:rFonts w:eastAsiaTheme="minorEastAsia"/>
                <w:sz w:val="21"/>
                <w:szCs w:val="21"/>
              </w:rPr>
              <w:t>20365</w:t>
            </w:r>
          </w:p>
        </w:tc>
      </w:tr>
      <w:tr w:rsidR="00C26E96" w:rsidRPr="003B363F" w14:paraId="4ADE3763" w14:textId="77777777">
        <w:trPr>
          <w:trHeight w:val="338"/>
        </w:trPr>
        <w:tc>
          <w:tcPr>
            <w:tcW w:w="1518" w:type="pct"/>
            <w:vAlign w:val="center"/>
          </w:tcPr>
          <w:p w14:paraId="646B9AC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Vigna radiata</w:t>
            </w:r>
          </w:p>
        </w:tc>
        <w:tc>
          <w:tcPr>
            <w:tcW w:w="1118" w:type="pct"/>
            <w:vAlign w:val="center"/>
          </w:tcPr>
          <w:p w14:paraId="0F1D502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i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Liu&lt;/Author&gt;&lt;Year&gt;2022&lt;/Year&gt;&lt;RecNum&gt;473&lt;/RecNum&gt;&lt;DisplayText&gt;&lt;style face="superscript"&gt;189&lt;/style&gt;&lt;/DisplayText&gt;&lt;record&gt;&lt;rec-number&gt;473&lt;/rec-number&gt;&lt;foreign-keys&gt;&lt;key app="EN" db-id="dfs0zsaxpwrdrpe0s5fv0erk9tpreser9v5a" timestamp="1732194393"&gt;473&lt;/key&gt;&lt;/foreign-keys&gt;&lt;ref-type name="Journal Article"&gt;17&lt;/ref-type&gt;&lt;contributors&gt;&lt;authors&gt;&lt;author&gt;Liu, Changyou&lt;/author&gt;&lt;author&gt;Wang, Yan&lt;/author&gt;&lt;author&gt;Peng, Jianxiang&lt;/author&gt;&lt;author&gt;Fan, Baojie&lt;/author&gt;&lt;author&gt;Xu, Dongxu&lt;/author&gt;&lt;author&gt;Wu, Jing&lt;/author&gt;&lt;author&gt;Cao, Zhimin&lt;/author&gt;&lt;author&gt;Gao, Yunqing&lt;/author&gt;&lt;author&gt;Wang, Xueqing&lt;/author&gt;&lt;author&gt;Li, Shutong&lt;/author&gt;&lt;author&gt;Su, Qiuzhu&lt;/author&gt;&lt;author&gt;Zhang, Zhixiao&lt;/author&gt;&lt;author&gt;Wang, Shen&lt;/author&gt;&lt;author&gt;Wu, Xingbo&lt;/author&gt;&lt;author&gt;Shang, Qibing&lt;/author&gt;&lt;author&gt;Shi, Huiying&lt;/author&gt;&lt;author&gt;Shen, Yingchao&lt;/author&gt;&lt;author&gt;Wang, Bingbing&lt;/author&gt;&lt;author&gt;Tian, Jing&lt;/author&gt;&lt;/authors&gt;&lt;/contributors&gt;&lt;titles&gt;&lt;title&gt;High-quality genome assembly and pan-genome studies facilitate genetic discovery in mung bean and its improvement&lt;/title&gt;&lt;secondary-title&gt;Plant Communications&lt;/secondary-title&gt;&lt;/titles&gt;&lt;periodical&gt;&lt;full-title&gt;Plant communications&lt;/full-title&gt;&lt;abbr-2&gt;Plant Commun.&lt;/abbr-2&gt;&lt;/periodical&gt;&lt;volume&gt;3&lt;/volume&gt;&lt;number&gt;6&lt;/number&gt;&lt;dates&gt;&lt;year&gt;2022&lt;/year&gt;&lt;pub-dates&gt;&lt;date&gt;Nov 14&lt;/date&gt;&lt;/pub-dates&gt;&lt;/dates&gt;&lt;isbn&gt;2590-3462&lt;/isbn&gt;&lt;accession-num&gt;WOS:000922799300003&lt;/accession-num&gt;&lt;work-type&gt;Article&lt;/work-type&gt;&lt;urls&gt;&lt;related-urls&gt;&lt;url&gt;&amp;lt;Go to ISI&amp;gt;://WOS:000922799300003&lt;/url&gt;&lt;/related-urls&gt;&lt;/urls&gt;&lt;custom7&gt;100352&lt;/custom7&gt;&lt;electronic-resource-num&gt;10.1016/j.xplc.2022.10035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8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297F6A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s://doi.org/10.6084/m9.figshare.19583446</w:t>
            </w:r>
          </w:p>
        </w:tc>
      </w:tr>
      <w:tr w:rsidR="00C26E96" w:rsidRPr="003B363F" w14:paraId="767BB8D9" w14:textId="77777777">
        <w:trPr>
          <w:trHeight w:val="338"/>
        </w:trPr>
        <w:tc>
          <w:tcPr>
            <w:tcW w:w="1518" w:type="pct"/>
            <w:vAlign w:val="center"/>
          </w:tcPr>
          <w:p w14:paraId="49FFBF2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Tripterygi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wilfordii</w:t>
            </w:r>
            <w:proofErr w:type="spellEnd"/>
          </w:p>
        </w:tc>
        <w:tc>
          <w:tcPr>
            <w:tcW w:w="1118" w:type="pct"/>
            <w:vAlign w:val="center"/>
          </w:tcPr>
          <w:p w14:paraId="73564F5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T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Tu&lt;/Author&gt;&lt;Year&gt;2020&lt;/Year&gt;&lt;RecNum&gt;472&lt;/RecNum&gt;&lt;DisplayText&gt;&lt;style face="superscript"&gt;190&lt;/style&gt;&lt;/DisplayText&gt;&lt;record&gt;&lt;rec-number&gt;472&lt;/rec-number&gt;&lt;foreign-keys&gt;&lt;key app="EN" db-id="dfs0zsaxpwrdrpe0s5fv0erk9tpreser9v5a" timestamp="1732194213"&gt;472&lt;/key&gt;&lt;/foreign-keys&gt;&lt;ref-type name="Journal Article"&gt;17&lt;/ref-type&gt;&lt;contributors&gt;&lt;authors&gt;&lt;author&gt;Tu, Lichan&lt;/author&gt;&lt;author&gt;Su, Ping&lt;/author&gt;&lt;author&gt;Zhang, Zhongren&lt;/author&gt;&lt;author&gt;Gao, Linhui&lt;/author&gt;&lt;author&gt;Wang, Jiadian&lt;/author&gt;&lt;author&gt;Hu, Tianyuan&lt;/author&gt;&lt;author&gt;Zhou, Jiawei&lt;/author&gt;&lt;author&gt;Zhang, Yifeng&lt;/author&gt;&lt;author&gt;Zhao, Yujun&lt;/author&gt;&lt;author&gt;Liu, Yuan&lt;/author&gt;&lt;author&gt;Song, Yadi&lt;/author&gt;&lt;author&gt;Tong, Yuru&lt;/author&gt;&lt;author&gt;Lu, Yun&lt;/author&gt;&lt;author&gt;Yang, Jian&lt;/author&gt;&lt;author&gt;Xu, Cao&lt;/author&gt;&lt;author&gt;Jia, Meirong&lt;/author&gt;&lt;author&gt;Peters, Reuben J.&lt;/author&gt;&lt;author&gt;Huang, Luqi&lt;/author&gt;&lt;author&gt;Gao, Wei&lt;/author&gt;&lt;/authors&gt;&lt;/contributors&gt;&lt;titles&gt;&lt;title&gt;&lt;style face="normal" font="default" size="100%"&gt;Genome of &lt;/style&gt;&lt;style face="italic" font="default" size="100%"&gt;Tripterygium wilfordii &lt;/style&gt;&lt;style face="normal" font="default" size="100%"&gt;and identification of cytochrome P450 involved in triptolide biosynthesis&lt;/style&gt;&lt;/title&gt;&lt;secondary-title&gt;Nature Communications&lt;/secondary-title&gt;&lt;/titles&gt;&lt;periodical&gt;&lt;full-title&gt;Nature Communications&lt;/full-title&gt;&lt;abbr-2&gt;Nat. Commun.&lt;/abbr-2&gt;&lt;/periodical&gt;&lt;volume&gt;11&lt;/volume&gt;&lt;number&gt;1&lt;/number&gt;&lt;dates&gt;&lt;year&gt;2020&lt;/year&gt;&lt;pub-dates&gt;&lt;date&gt;Feb 20&lt;/date&gt;&lt;/pub-dates&gt;&lt;/dates&gt;&lt;accession-num&gt;WOS:000517260700004&lt;/accession-num&gt;&lt;work-type&gt;Article&lt;/work-type&gt;&lt;urls&gt;&lt;related-urls&gt;&lt;url&gt;&lt;style face="underline" font="default" size="100%"&gt;&amp;lt;Go to ISI&amp;gt;://WOS:000517260700004&lt;/style&gt;&lt;/url&gt;&lt;/related-urls&gt;&lt;/urls&gt;&lt;custom7&gt;971&lt;/custom7&gt;&lt;electronic-resource-num&gt;10.1038/s41467-020-14776-1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9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12E40E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GenBank: </w:t>
            </w:r>
            <w:r w:rsidRPr="003B363F">
              <w:rPr>
                <w:color w:val="000000"/>
                <w:sz w:val="21"/>
                <w:szCs w:val="21"/>
              </w:rPr>
              <w:t>JAAARO000000000</w:t>
            </w:r>
          </w:p>
        </w:tc>
      </w:tr>
      <w:tr w:rsidR="00C26E96" w:rsidRPr="003B363F" w14:paraId="7DE754C1" w14:textId="77777777">
        <w:trPr>
          <w:trHeight w:val="338"/>
        </w:trPr>
        <w:tc>
          <w:tcPr>
            <w:tcW w:w="1518" w:type="pct"/>
            <w:vAlign w:val="center"/>
          </w:tcPr>
          <w:p w14:paraId="036F571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Rhizophor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piculata</w:t>
            </w:r>
            <w:proofErr w:type="spellEnd"/>
          </w:p>
        </w:tc>
        <w:tc>
          <w:tcPr>
            <w:tcW w:w="1118" w:type="pct"/>
            <w:vAlign w:val="center"/>
          </w:tcPr>
          <w:p w14:paraId="616DDE2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e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e&lt;/Author&gt;&lt;Year&gt;2022&lt;/Year&gt;&lt;RecNum&gt;474&lt;/RecNum&gt;&lt;DisplayText&gt;&lt;style face="superscript"&gt;191&lt;/style&gt;&lt;/DisplayText&gt;&lt;record&gt;&lt;rec-number&gt;474&lt;/rec-number&gt;&lt;foreign-keys&gt;&lt;key app="EN" db-id="dfs0zsaxpwrdrpe0s5fv0erk9tpreser9v5a" timestamp="1732194595"&gt;474&lt;/key&gt;&lt;/foreign-keys&gt;&lt;ref-type name="Journal Article"&gt;17&lt;/ref-type&gt;&lt;contributors&gt;&lt;authors&gt;&lt;author&gt;He, Ziwen&lt;/author&gt;&lt;author&gt;Feng, Xiao&lt;/author&gt;&lt;author&gt;Chen, Qipian&lt;/author&gt;&lt;author&gt;Li, Liangwei&lt;/author&gt;&lt;author&gt;Li, Sen&lt;/author&gt;&lt;author&gt;Han, Kai&lt;/author&gt;&lt;author&gt;Guo, Zixiao&lt;/author&gt;&lt;author&gt;Wang, Jiayan&lt;/author&gt;&lt;author&gt;Liu, Min&lt;/author&gt;&lt;author&gt;Shi, Chengcheng&lt;/author&gt;&lt;author&gt;Xu, Shaohua&lt;/author&gt;&lt;author&gt;Shao, Shao&lt;/author&gt;&lt;author&gt;Liu, Xin&lt;/author&gt;&lt;author&gt;Mao, Xiaomeng&lt;/author&gt;&lt;author&gt;Xie, Wei&lt;/author&gt;&lt;author&gt;Wang, Xinfeng&lt;/author&gt;&lt;author&gt;Zhang, Rufan&lt;/author&gt;&lt;author&gt;Li, Guohong&lt;/author&gt;&lt;author&gt;Wu, Weihong&lt;/author&gt;&lt;author&gt;Zheng, Zheng&lt;/author&gt;&lt;author&gt;Zhong, Cairong&lt;/author&gt;&lt;author&gt;Duke, Norman C.&lt;/author&gt;&lt;author&gt;Boufford, David E.&lt;/author&gt;&lt;author&gt;Fan, Guangyi&lt;/author&gt;&lt;author&gt;Wu, Chung- I.&lt;/author&gt;&lt;author&gt;Ricklefs, Robert E.&lt;/author&gt;&lt;author&gt;Shi, Suhua&lt;/author&gt;&lt;/authors&gt;&lt;/contributors&gt;&lt;titles&gt;&lt;title&gt;Evolution of coastal forests based on a full set of mangrove genomes&lt;/title&gt;&lt;secondary-title&gt;Nature Ecology &amp;amp; Evolution&lt;/secondary-title&gt;&lt;/titles&gt;&lt;periodical&gt;&lt;full-title&gt;Nature Ecology &amp;amp; Evolution&lt;/full-title&gt;&lt;abbr-2&gt;Nat. Ecol. Evol.&lt;/abbr-2&gt;&lt;/periodical&gt;&lt;pages&gt;738–749&lt;/pages&gt;&lt;volume&gt;6&lt;/volume&gt;&lt;number&gt;6&lt;/number&gt;&lt;dates&gt;&lt;year&gt;2022&lt;/year&gt;&lt;/dates&gt;&lt;isbn&gt;2397-334X&lt;/isbn&gt;&lt;accession-num&gt;WOS:000788457700005&lt;/accession-num&gt;&lt;work-type&gt;Article; Early Access&lt;/work-type&gt;&lt;urls&gt;&lt;related-urls&gt;&lt;url&gt;&lt;style face="underline" font="default" size="100%"&gt;&amp;lt;Go to ISI&amp;gt;://WOS:000788457700005&lt;/style&gt;&lt;/url&gt;&lt;/related-urls&gt;&lt;/urls&gt;&lt;electronic-resource-num&gt;10.1038/s41559-200-01744-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9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EF0909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</w:t>
            </w:r>
            <w:r w:rsidRPr="003B363F">
              <w:rPr>
                <w:sz w:val="21"/>
                <w:szCs w:val="21"/>
              </w:rPr>
              <w:t xml:space="preserve">project ID: </w:t>
            </w:r>
            <w:r w:rsidRPr="003B363F">
              <w:rPr>
                <w:color w:val="000000"/>
                <w:sz w:val="21"/>
                <w:szCs w:val="21"/>
              </w:rPr>
              <w:t>PRJCA004930</w:t>
            </w:r>
          </w:p>
        </w:tc>
      </w:tr>
      <w:tr w:rsidR="00C26E96" w:rsidRPr="003B363F" w14:paraId="4B723938" w14:textId="77777777">
        <w:trPr>
          <w:trHeight w:val="338"/>
        </w:trPr>
        <w:tc>
          <w:tcPr>
            <w:tcW w:w="1518" w:type="pct"/>
            <w:vAlign w:val="center"/>
          </w:tcPr>
          <w:p w14:paraId="2EAB6BE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Kandel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obovata</w:t>
            </w:r>
            <w:proofErr w:type="spellEnd"/>
          </w:p>
        </w:tc>
        <w:tc>
          <w:tcPr>
            <w:tcW w:w="1118" w:type="pct"/>
            <w:vAlign w:val="center"/>
          </w:tcPr>
          <w:p w14:paraId="01570CB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u&lt;/Author&gt;&lt;Year&gt;2020&lt;/Year&gt;&lt;RecNum&gt;475&lt;/RecNum&gt;&lt;DisplayText&gt;&lt;style face="superscript"&gt;192&lt;/style&gt;&lt;/DisplayText&gt;&lt;record&gt;&lt;rec-number&gt;475&lt;/rec-number&gt;&lt;foreign-keys&gt;&lt;key app="EN" db-id="dfs0zsaxpwrdrpe0s5fv0erk9tpreser9v5a" timestamp="1732194657"&gt;475&lt;/key&gt;&lt;/foreign-keys&gt;&lt;ref-type name="Journal Article"&gt;17&lt;/ref-type&gt;&lt;contributors&gt;&lt;authors&gt;&lt;author&gt;Hu, Min-Jie&lt;/author&gt;&lt;author&gt;Sun, Wei-Hong&lt;/author&gt;&lt;author&gt;Tsai, Wen-Chieh&lt;/author&gt;&lt;author&gt;Xiang, Shuang&lt;/author&gt;&lt;author&gt;Lai, Xing-Kai&lt;/author&gt;&lt;author&gt;Chen, De-Qiang&lt;/author&gt;&lt;author&gt;Liu, Xue-Die&lt;/author&gt;&lt;author&gt;Wang, Yi-Fan&lt;/author&gt;&lt;author&gt;Le, Yi-Xun&lt;/author&gt;&lt;author&gt;Chen, Si-Ming&lt;/author&gt;&lt;author&gt;Zhang, Di-Yang&lt;/author&gt;&lt;author&gt;Yu, Xia&lt;/author&gt;&lt;author&gt;Hu, Wen-Qi&lt;/author&gt;&lt;author&gt;Zhou, Zhuang&lt;/author&gt;&lt;author&gt;Chen, Yan-Qiong&lt;/author&gt;&lt;author&gt;Zou, Shuang-Quan&lt;/author&gt;&lt;author&gt;Liu, Zhong-Jian&lt;/author&gt;&lt;/authors&gt;&lt;/contributors&gt;&lt;titles&gt;&lt;title&gt;&lt;style face="normal" font="default" size="100%"&gt;Chromosome-scale assembly of the &lt;/style&gt;&lt;style face="italic" font="default" size="100%"&gt;Kandelia obovata&lt;/style&gt;&lt;style face="normal" font="default" size="100%"&gt; genome&lt;/style&gt;&lt;/title&gt;&lt;secondary-title&gt;Horticulture Research&lt;/secondary-title&gt;&lt;/titles&gt;&lt;periodical&gt;&lt;full-title&gt;Horticulture Research&lt;/full-title&gt;&lt;abbr-2&gt;Hortic. Res.&lt;/abbr-2&gt;&lt;/periodical&gt;&lt;volume&gt;7&lt;/volume&gt;&lt;number&gt;1&lt;/number&gt;&lt;dates&gt;&lt;year&gt;2020&lt;/year&gt;&lt;pub-dates&gt;&lt;date&gt;May 2&lt;/date&gt;&lt;/pub-dates&gt;&lt;/dates&gt;&lt;isbn&gt;2662-6810&lt;/isbn&gt;&lt;accession-num&gt;WOS:000531291400001&lt;/accession-num&gt;&lt;work-type&gt;Article&lt;/work-type&gt;&lt;urls&gt;&lt;related-urls&gt;&lt;url&gt;&lt;style face="underline" font="default" size="100%"&gt;&amp;lt;Go to ISI&amp;gt;://WOS:000531291400001&lt;/style&gt;&lt;/url&gt;&lt;/related-urls&gt;&lt;/urls&gt;&lt;custom7&gt;75&lt;/custom7&gt;&lt;electronic-resource-num&gt;10.1038/s41438-020-0300-x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9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39021E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GWH: </w:t>
            </w:r>
            <w:r w:rsidRPr="003B363F">
              <w:rPr>
                <w:color w:val="000000"/>
                <w:sz w:val="21"/>
                <w:szCs w:val="21"/>
              </w:rPr>
              <w:t>GWHACBH00000000</w:t>
            </w:r>
          </w:p>
        </w:tc>
      </w:tr>
      <w:tr w:rsidR="00C26E96" w:rsidRPr="003B363F" w14:paraId="5F12BBA9" w14:textId="77777777">
        <w:trPr>
          <w:trHeight w:val="338"/>
        </w:trPr>
        <w:tc>
          <w:tcPr>
            <w:tcW w:w="1518" w:type="pct"/>
            <w:vAlign w:val="center"/>
          </w:tcPr>
          <w:p w14:paraId="780A008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Passiflor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organensis</w:t>
            </w:r>
            <w:proofErr w:type="spellEnd"/>
          </w:p>
        </w:tc>
        <w:tc>
          <w:tcPr>
            <w:tcW w:w="1118" w:type="pct"/>
            <w:vAlign w:val="center"/>
          </w:tcPr>
          <w:p w14:paraId="32C40EB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osta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osta&lt;/Author&gt;&lt;Year&gt;2021&lt;/Year&gt;&lt;RecNum&gt;476&lt;/RecNum&gt;&lt;DisplayText&gt;&lt;style face="superscript"&gt;193&lt;/style&gt;&lt;/DisplayText&gt;&lt;record&gt;&lt;rec-number&gt;476&lt;/rec-number&gt;&lt;foreign-keys&gt;&lt;key app="EN" db-id="dfs0zsaxpwrdrpe0s5fv0erk9tpreser9v5a" timestamp="1732194711"&gt;476&lt;/key&gt;&lt;/foreign-keys&gt;&lt;ref-type name="Journal Article"&gt;17&lt;/ref-type&gt;&lt;contributors&gt;&lt;authors&gt;&lt;author&gt;Costa, Zirlane Portugal&lt;/author&gt;&lt;author&gt;Varani, Alessandro Mello&lt;/author&gt;&lt;author&gt;Cauz-Santos, Luiz Augusto&lt;/author&gt;&lt;author&gt;Sader, Mariela Analia&lt;/author&gt;&lt;author&gt;Giopatto, Helena Augusto&lt;/author&gt;&lt;author&gt;Zirpoli, Bruna&lt;/author&gt;&lt;author&gt;Callot, Caroline&lt;/author&gt;&lt;author&gt;Cauet, Stephane&lt;/author&gt;&lt;author&gt;Marande, Willian&lt;/author&gt;&lt;author&gt;Souza Cardoso, Jessica Luana&lt;/author&gt;&lt;author&gt;Pinheiro, Daniel Guariz&lt;/author&gt;&lt;author&gt;Kitajima, Joao Paulo&lt;/author&gt;&lt;author&gt;Dornelas, Marcelo Carnier&lt;/author&gt;&lt;author&gt;Harand, Andrea Pedrosa&lt;/author&gt;&lt;author&gt;Berges, Helene&lt;/author&gt;&lt;author&gt;Monteiro-Vitorello, Claudia Barros&lt;/author&gt;&lt;author&gt;Carneiro Vieira, Maria Lucia&lt;/author&gt;&lt;/authors&gt;&lt;/contributors&gt;&lt;titles&gt;&lt;title&gt;&lt;style face="normal" font="default" size="100%"&gt;A genome sequence resource for the genus &lt;/style&gt;&lt;style face="italic" font="default" size="100%"&gt;Passiflora&lt;/style&gt;&lt;style face="normal" font="default" size="100%"&gt;, the genome of the wild diploid species &lt;/style&gt;&lt;style face="italic" font="default" size="100%"&gt;Passiflora organensis&lt;/style&gt;&lt;/title&gt;&lt;secondary-title&gt;Plant Genome&lt;/secondary-title&gt;&lt;/titles&gt;&lt;periodical&gt;&lt;full-title&gt;Plant Genome&lt;/full-title&gt;&lt;abbr-2&gt;Plant genome-Us&lt;/abbr-2&gt;&lt;/periodical&gt;&lt;volume&gt;14&lt;/volume&gt;&lt;number&gt;3&lt;/number&gt;&lt;dates&gt;&lt;year&gt;2021&lt;/year&gt;&lt;pub-dates&gt;&lt;date&gt;Nov&lt;/date&gt;&lt;/pub-dates&gt;&lt;/dates&gt;&lt;accession-num&gt;WOS:000676115300001&lt;/accession-num&gt;&lt;work-type&gt;Article&lt;/work-type&gt;&lt;urls&gt;&lt;related-urls&gt;&lt;url&gt;&lt;style face="underline" font="default" size="100%"&gt;&amp;lt;Go to ISI&amp;gt;://WOS:000676115300001&lt;/style&gt;&lt;/url&gt;&lt;/related-urls&gt;&lt;/urls&gt;&lt;custom7&gt;e20117&lt;/custom7&gt;&lt;electronic-resource-num&gt;10.1002/tpg2.2011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9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67484A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CoGe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ID:</w:t>
            </w:r>
            <w:r w:rsidRPr="003B363F">
              <w:t xml:space="preserve"> </w:t>
            </w:r>
            <w:r w:rsidRPr="003B363F">
              <w:rPr>
                <w:rFonts w:eastAsiaTheme="minorEastAsia"/>
                <w:sz w:val="21"/>
                <w:szCs w:val="21"/>
              </w:rPr>
              <w:t>59125</w:t>
            </w:r>
          </w:p>
        </w:tc>
      </w:tr>
      <w:tr w:rsidR="00C26E96" w:rsidRPr="003B363F" w14:paraId="4BEC37EC" w14:textId="77777777">
        <w:trPr>
          <w:trHeight w:val="338"/>
        </w:trPr>
        <w:tc>
          <w:tcPr>
            <w:tcW w:w="1518" w:type="pct"/>
            <w:vAlign w:val="center"/>
          </w:tcPr>
          <w:p w14:paraId="6CB621E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Populus alba</w:t>
            </w:r>
          </w:p>
        </w:tc>
        <w:tc>
          <w:tcPr>
            <w:tcW w:w="1118" w:type="pct"/>
            <w:vAlign w:val="center"/>
          </w:tcPr>
          <w:p w14:paraId="224071A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Ma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Ma&lt;/Author&gt;&lt;Year&gt;2019&lt;/Year&gt;&lt;RecNum&gt;477&lt;/RecNum&gt;&lt;DisplayText&gt;&lt;style face="superscript"&gt;194&lt;/style&gt;&lt;/DisplayText&gt;&lt;record&gt;&lt;rec-number&gt;477&lt;/rec-number&gt;&lt;foreign-keys&gt;&lt;key app="EN" db-id="dfs0zsaxpwrdrpe0s5fv0erk9tpreser9v5a" timestamp="1732195028"&gt;477&lt;/key&gt;&lt;/foreign-keys&gt;&lt;ref-type name="Journal Article"&gt;17&lt;/ref-type&gt;&lt;contributors&gt;&lt;authors&gt;&lt;author&gt;Ma, Jianchao&lt;/author&gt;&lt;author&gt;Wan, Dongshi&lt;/author&gt;&lt;author&gt;Duan, Bingbing&lt;/author&gt;&lt;author&gt;Bai, Xiaotao&lt;/author&gt;&lt;author&gt;Bai, Qiuxian&lt;/author&gt;&lt;author&gt;Chen, Ningning&lt;/author&gt;&lt;author&gt;Ma, Tao&lt;/author&gt;&lt;/authors&gt;&lt;/contributors&gt;&lt;titles&gt;&lt;title&gt;Genome sequence and genetic transformation of a widely distributed and cultivated poplar&lt;/title&gt;&lt;secondary-title&gt;Plant Biotechnology Journal&lt;/secondary-title&gt;&lt;/titles&gt;&lt;periodical&gt;&lt;full-title&gt;Plant Biotechnology Journal&lt;/full-title&gt;&lt;abbr-2&gt;Plant Biotechnol. J.&lt;/abbr-2&gt;&lt;/periodical&gt;&lt;pages&gt;451–460&lt;/pages&gt;&lt;volume&gt;17&lt;/volume&gt;&lt;number&gt;2&lt;/number&gt;&lt;dates&gt;&lt;year&gt;2019&lt;/year&gt;&lt;pub-dates&gt;&lt;date&gt;Feb&lt;/date&gt;&lt;/pub-dates&gt;&lt;/dates&gt;&lt;isbn&gt;1467-7644&lt;/isbn&gt;&lt;accession-num&gt;WOS:000456283800012&lt;/accession-num&gt;&lt;work-type&gt;Article&lt;/work-type&gt;&lt;urls&gt;&lt;related-urls&gt;&lt;url&gt;&lt;style face="underline" font="default" size="100%"&gt;&amp;lt;Go to ISI&amp;gt;://WOS:000456283800012&lt;/style&gt;&lt;/url&gt;&lt;/related-urls&gt;&lt;/urls&gt;&lt;electronic-resource-num&gt;10.1111/pbi.1298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9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D5473D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GWH: </w:t>
            </w:r>
            <w:r w:rsidRPr="003B363F">
              <w:rPr>
                <w:color w:val="000000"/>
                <w:sz w:val="21"/>
                <w:szCs w:val="21"/>
              </w:rPr>
              <w:t>GWHAAEP00000000/</w:t>
            </w:r>
          </w:p>
        </w:tc>
      </w:tr>
      <w:tr w:rsidR="00C26E96" w:rsidRPr="003B363F" w14:paraId="0B0ADE4D" w14:textId="77777777">
        <w:trPr>
          <w:trHeight w:val="338"/>
        </w:trPr>
        <w:tc>
          <w:tcPr>
            <w:tcW w:w="1518" w:type="pct"/>
            <w:vAlign w:val="center"/>
          </w:tcPr>
          <w:p w14:paraId="402A438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Salix purpurea</w:t>
            </w:r>
          </w:p>
        </w:tc>
        <w:tc>
          <w:tcPr>
            <w:tcW w:w="1118" w:type="pct"/>
            <w:vAlign w:val="center"/>
          </w:tcPr>
          <w:p w14:paraId="306CA5D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yde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yden&lt;/Author&gt;&lt;Year&gt;2023&lt;/Year&gt;&lt;RecNum&gt;478&lt;/RecNum&gt;&lt;DisplayText&gt;&lt;style face="superscript"&gt;195&lt;/style&gt;&lt;/DisplayText&gt;&lt;record&gt;&lt;rec-number&gt;478&lt;/rec-number&gt;&lt;foreign-keys&gt;&lt;key app="EN" db-id="dfs0zsaxpwrdrpe0s5fv0erk9tpreser9v5a" timestamp="1732195103"&gt;478&lt;/key&gt;&lt;/foreign-keys&gt;&lt;ref-type name="Journal Article"&gt;17&lt;/ref-type&gt;&lt;contributors&gt;&lt;authors&gt;&lt;author&gt;Hyden, Brennan&lt;/author&gt;&lt;author&gt;Feng, Kai&lt;/author&gt;&lt;author&gt;Yates, Timothy B.&lt;/author&gt;&lt;author&gt;Jawdy, Sara&lt;/author&gt;&lt;author&gt;Cereghino, Chelsea&lt;/author&gt;&lt;author&gt;Smart, Lawrence B.&lt;/author&gt;&lt;author&gt;Muchero, Wellington&lt;/author&gt;&lt;/authors&gt;&lt;/contributors&gt;&lt;titles&gt;&lt;title&gt;&lt;style face="italic" font="default" size="100%"&gt;De Novo &lt;/style&gt;&lt;style face="normal" font="default" size="100%"&gt;Assembly and Annotation of 11 Diverse Shrub Willow (&lt;/style&gt;&lt;style face="italic" font="default" size="100%"&gt;Salix&lt;/style&gt;&lt;style face="normal" font="default" size="100%"&gt;) Genomes Reveals Novel Gene Organization in Sex-Linked Regions&lt;/style&gt;&lt;/title&gt;&lt;secondary-title&gt;International Journal of Molecular Sciences&lt;/secondary-title&gt;&lt;/titles&gt;&lt;periodical&gt;&lt;full-title&gt;International Journal of Molecular Sciences&lt;/full-title&gt;&lt;abbr-2&gt;Int. J. Mol. Sci.&lt;/abbr-2&gt;&lt;/periodical&gt;&lt;volume&gt;24&lt;/volume&gt;&lt;number&gt;3&lt;/number&gt;&lt;dates&gt;&lt;year&gt;2023&lt;/year&gt;&lt;pub-dates&gt;&lt;date&gt;Feb&lt;/date&gt;&lt;/pub-dates&gt;&lt;/dates&gt;&lt;isbn&gt;1661-6596&lt;/isbn&gt;&lt;accession-num&gt;WOS:000929579300001&lt;/accession-num&gt;&lt;work-type&gt;Article&lt;/work-type&gt;&lt;urls&gt;&lt;related-urls&gt;&lt;url&gt;&lt;style face="underline" font="default" size="100%"&gt;&amp;lt;Go to ISI&amp;gt;://WOS:000929579300001&lt;/style&gt;&lt;/url&gt;&lt;/related-urls&gt;&lt;/urls&gt;&lt;custom7&gt;2904&lt;/custom7&gt;&lt;electronic-resource-num&gt;10.3390/ijms2403290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9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323449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</w:t>
            </w:r>
            <w:r w:rsidRPr="003B363F">
              <w:rPr>
                <w:sz w:val="21"/>
                <w:szCs w:val="21"/>
              </w:rPr>
              <w:t xml:space="preserve">project ID: </w:t>
            </w:r>
            <w:r w:rsidRPr="003B363F">
              <w:rPr>
                <w:color w:val="000000"/>
                <w:sz w:val="21"/>
                <w:szCs w:val="21"/>
              </w:rPr>
              <w:t>PRJCA001824</w:t>
            </w:r>
          </w:p>
        </w:tc>
      </w:tr>
      <w:tr w:rsidR="00C26E96" w:rsidRPr="003B363F" w14:paraId="3B585916" w14:textId="77777777">
        <w:trPr>
          <w:trHeight w:val="338"/>
        </w:trPr>
        <w:tc>
          <w:tcPr>
            <w:tcW w:w="1518" w:type="pct"/>
            <w:vAlign w:val="center"/>
          </w:tcPr>
          <w:p w14:paraId="3AFEDF1A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Ricinus communis</w:t>
            </w:r>
          </w:p>
        </w:tc>
        <w:tc>
          <w:tcPr>
            <w:tcW w:w="1118" w:type="pct"/>
            <w:vAlign w:val="center"/>
          </w:tcPr>
          <w:p w14:paraId="5EC1CBF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ha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han&lt;/Author&gt;&lt;Year&gt;2010&lt;/Year&gt;&lt;RecNum&gt;479&lt;/RecNum&gt;&lt;DisplayText&gt;&lt;style face="superscript"&gt;196&lt;/style&gt;&lt;/DisplayText&gt;&lt;record&gt;&lt;rec-number&gt;479&lt;/rec-number&gt;&lt;foreign-keys&gt;&lt;key app="EN" db-id="dfs0zsaxpwrdrpe0s5fv0erk9tpreser9v5a" timestamp="1732195219"&gt;479&lt;/key&gt;&lt;/foreign-keys&gt;&lt;ref-type name="Journal Article"&gt;17&lt;/ref-type&gt;&lt;contributors&gt;&lt;authors&gt;&lt;author&gt;Chan, Agnes P.&lt;/author&gt;&lt;author&gt;Crabtree, Jonathan&lt;/author&gt;&lt;author&gt;Zhao, Qi&lt;/author&gt;&lt;author&gt;Lorenzi, Hernan&lt;/author&gt;&lt;author&gt;Orvis, Joshua&lt;/author&gt;&lt;author&gt;Puiu, Daniela&lt;/author&gt;&lt;author&gt;Melake-Berhan, Admasu&lt;/author&gt;&lt;author&gt;Jones, Kristine M.&lt;/author&gt;&lt;author&gt;Redman, Julia&lt;/author&gt;&lt;author&gt;Chen, Grace&lt;/author&gt;&lt;author&gt;Cahoon, Edgar B.&lt;/author&gt;&lt;author&gt;Gedil, Melaku&lt;/author&gt;&lt;author&gt;Stanke, Mario&lt;/author&gt;&lt;author&gt;Haas, Brian J.&lt;/author&gt;&lt;author&gt;Wortman, Jennifer R.&lt;/author&gt;&lt;author&gt;Fraser-Liggett, Claire M.&lt;/author&gt;&lt;author&gt;Ravel, Jacques&lt;/author&gt;&lt;author&gt;Rabinowicz, Pablo D.&lt;/author&gt;&lt;/authors&gt;&lt;/contributors&gt;&lt;titles&gt;&lt;title&gt;&lt;style face="normal" font="default" size="100%"&gt;Draft genome sequence of the oilseed species&lt;/style&gt;&lt;style face="italic" font="default" size="100%"&gt; Ricinus communis&lt;/style&gt;&lt;/title&gt;&lt;secondary-title&gt;Nature Biotechnology&lt;/secondary-title&gt;&lt;/titles&gt;&lt;periodical&gt;&lt;full-title&gt;Nature Biotechnology&lt;/full-title&gt;&lt;abbr-2&gt;Nat. Biotechnol.&lt;/abbr-2&gt;&lt;/periodical&gt;&lt;pages&gt;951–U3&lt;/pages&gt;&lt;volume&gt;28&lt;/volume&gt;&lt;number&gt;9&lt;/number&gt;&lt;dates&gt;&lt;year&gt;2010&lt;/year&gt;&lt;pub-dates&gt;&lt;date&gt;Sep&lt;/date&gt;&lt;/pub-dates&gt;&lt;/dates&gt;&lt;isbn&gt;1087-0156&lt;/isbn&gt;&lt;accession-num&gt;WOS:000281719100021&lt;/accession-num&gt;&lt;work-type&gt;Article&lt;/work-type&gt;&lt;urls&gt;&lt;related-urls&gt;&lt;url&gt;&lt;style face="underline" font="default" size="100%"&gt;&amp;lt;Go to ISI&amp;gt;://WOS:000281719100021&lt;/style&gt;&lt;/url&gt;&lt;/related-urls&gt;&lt;/urls&gt;&lt;electronic-resource-num&gt;10.1038/nbt.167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9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BBA0B8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iCs/>
                <w:color w:val="000000"/>
                <w:sz w:val="21"/>
                <w:szCs w:val="21"/>
              </w:rPr>
              <w:t xml:space="preserve">Ricinus communis </w:t>
            </w:r>
            <w:r w:rsidRPr="003B363F">
              <w:rPr>
                <w:color w:val="000000"/>
                <w:sz w:val="21"/>
                <w:szCs w:val="21"/>
              </w:rPr>
              <w:t>v0.1</w:t>
            </w:r>
            <w:r w:rsidRPr="003B363F">
              <w:rPr>
                <w:sz w:val="21"/>
                <w:szCs w:val="21"/>
              </w:rPr>
              <w:t xml:space="preserve"> at DOE-JGI, https://phytozome-next.jgi.doe.gov/info/Rcommunis_v0_1</w:t>
            </w:r>
          </w:p>
        </w:tc>
      </w:tr>
      <w:tr w:rsidR="00C26E96" w:rsidRPr="003B363F" w14:paraId="7BFC254C" w14:textId="77777777">
        <w:trPr>
          <w:trHeight w:val="338"/>
        </w:trPr>
        <w:tc>
          <w:tcPr>
            <w:tcW w:w="1518" w:type="pct"/>
            <w:vAlign w:val="center"/>
          </w:tcPr>
          <w:p w14:paraId="475E792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Euphorbi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lathyris</w:t>
            </w:r>
            <w:proofErr w:type="spellEnd"/>
          </w:p>
        </w:tc>
        <w:tc>
          <w:tcPr>
            <w:tcW w:w="1118" w:type="pct"/>
            <w:vAlign w:val="center"/>
          </w:tcPr>
          <w:p w14:paraId="0E5BD1E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ang&lt;/Author&gt;&lt;Year&gt;2021&lt;/Year&gt;&lt;RecNum&gt;480&lt;/RecNum&gt;&lt;DisplayText&gt;&lt;style face="superscript"&gt;197&lt;/style&gt;&lt;/DisplayText&gt;&lt;record&gt;&lt;rec-number&gt;480&lt;/rec-number&gt;&lt;foreign-keys&gt;&lt;key app="EN" db-id="dfs0zsaxpwrdrpe0s5fv0erk9tpreser9v5a" timestamp="1732195369"&gt;480&lt;/key&gt;&lt;/foreign-keys&gt;&lt;ref-type name="Journal Article"&gt;17&lt;/ref-type&gt;&lt;contributors&gt;&lt;authors&gt;&lt;author&gt;Wang, Mingcheng&lt;/author&gt;&lt;author&gt;Gu, Zhijia&lt;/author&gt;&lt;author&gt;Fu, Zhixi&lt;/author&gt;&lt;author&gt;Jiang, Dechun&lt;/author&gt;&lt;/authors&gt;&lt;/contributors&gt;&lt;titles&gt;&lt;title&gt;&lt;style face="normal" font="default" size="100%"&gt;High-quality genome assembly of an important biodiesel plant, &lt;/style&gt;&lt;style face="italic" font="default" size="100%"&gt;Euphorbia lathyris&lt;/style&gt;&lt;style face="normal" font="default" size="100%"&gt; L&lt;/style&gt;&lt;/title&gt;&lt;secondary-title&gt;DNA Research&lt;/secondary-title&gt;&lt;/titles&gt;&lt;periodical&gt;&lt;full-title&gt;DNA Research&lt;/full-title&gt;&lt;abbr-2&gt;Dna Res.&lt;/abbr-2&gt;&lt;/periodical&gt;&lt;volume&gt;28&lt;/volume&gt;&lt;number&gt;6&lt;/number&gt;&lt;dates&gt;&lt;year&gt;2021&lt;/year&gt;&lt;pub-dates&gt;&lt;date&gt;Oct 11&lt;/date&gt;&lt;/pub-dates&gt;&lt;/dates&gt;&lt;isbn&gt;1340-2838&lt;/isbn&gt;&lt;accession-num&gt;WOS:000812770200004&lt;/accession-num&gt;&lt;work-type&gt;Article&lt;/work-type&gt;&lt;urls&gt;&lt;related-urls&gt;&lt;url&gt;&lt;style face="underline" font="default" size="100%"&gt;&amp;lt;Go to ISI&amp;gt;://WOS:000812770200004&lt;/style&gt;&lt;/url&gt;&lt;/related-urls&gt;&lt;/urls&gt;&lt;custom7&gt;dsab022&lt;/custom7&gt;&lt;electronic-resource-num&gt;10.1093/dnares/dsab02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9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390258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s://doi.org/10.6084/m9.figshare.14909913.v1</w:t>
            </w:r>
          </w:p>
        </w:tc>
      </w:tr>
      <w:tr w:rsidR="00C26E96" w:rsidRPr="003B363F" w14:paraId="659E29DD" w14:textId="77777777">
        <w:trPr>
          <w:trHeight w:val="338"/>
        </w:trPr>
        <w:tc>
          <w:tcPr>
            <w:tcW w:w="1518" w:type="pct"/>
            <w:vAlign w:val="center"/>
          </w:tcPr>
          <w:p w14:paraId="132FC7A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Heve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brasiliensis</w:t>
            </w:r>
            <w:proofErr w:type="spellEnd"/>
          </w:p>
        </w:tc>
        <w:tc>
          <w:tcPr>
            <w:tcW w:w="1118" w:type="pct"/>
            <w:vAlign w:val="center"/>
          </w:tcPr>
          <w:p w14:paraId="2B0A181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Falk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Falk&lt;/Author&gt;&lt;Year&gt;2018&lt;/Year&gt;&lt;RecNum&gt;411&lt;/RecNum&gt;&lt;DisplayText&gt;&lt;style face="superscript"&gt;67&lt;/style&gt;&lt;/DisplayText&gt;&lt;record&gt;&lt;rec-number&gt;411&lt;/rec-number&gt;&lt;foreign-keys&gt;&lt;key app="EN" db-id="dfs0zsaxpwrdrpe0s5fv0erk9tpreser9v5a" timestamp="1732083549"&gt;411&lt;/key&gt;&lt;/foreign-keys&gt;&lt;ref-type name="Journal Article"&gt;17&lt;/ref-type&gt;&lt;contributors&gt;&lt;authors&gt;&lt;author&gt;Falk, Taylor&lt;/author&gt;&lt;author&gt;Herndon, Nic&lt;/author&gt;&lt;author&gt;Grau, Emily&lt;/author&gt;&lt;author&gt;Buehler, Sean&lt;/author&gt;&lt;author&gt;Richter, Peter&lt;/author&gt;&lt;author&gt;Zaman, Sumaira&lt;/author&gt;&lt;author&gt;Baker, Eliza M.&lt;/author&gt;&lt;author&gt;Ramnath, Risharde&lt;/author&gt;&lt;author&gt;Ficklin, Stephen&lt;/author&gt;&lt;author&gt;Staton, Margaret&lt;/author&gt;&lt;author&gt;Feltus, Frank A.&lt;/author&gt;&lt;author&gt;Jung, Sook&lt;/author&gt;&lt;author&gt;Main, Doreen&lt;/author&gt;&lt;author&gt;Wegrzyn, Jill L.&lt;/author&gt;&lt;/authors&gt;&lt;/contributors&gt;&lt;titles&gt;&lt;title&gt;Growing and cultivating the forest genomics database, TreeGenes&lt;/title&gt;&lt;secondary-title&gt;Database-the Journal of Biological Databases and Curation&lt;/secondary-title&gt;&lt;/titles&gt;&lt;periodical&gt;&lt;full-title&gt;Database-the Journal of Biological Databases and Curation&lt;/full-title&gt;&lt;abbr-2&gt;Database-Oxford&lt;/abbr-2&gt;&lt;/periodical&gt;&lt;dates&gt;&lt;year&gt;2018&lt;/year&gt;&lt;pub-dates&gt;&lt;date&gt;Sep 18&lt;/date&gt;&lt;/pub-dates&gt;&lt;/dates&gt;&lt;isbn&gt;1758-0463&lt;/isbn&gt;&lt;accession-num&gt;WOS:000445468300001&lt;/accession-num&gt;&lt;work-type&gt;Article&lt;/work-type&gt;&lt;urls&gt;&lt;related-urls&gt;&lt;url&gt;&amp;lt;Go to ISI&amp;gt;://WOS:000445468300001&lt;/url&gt;&lt;/related-urls&gt;&lt;/urls&gt;&lt;custom7&gt;bay084&lt;/custom7&gt;&lt;electronic-resource-num&gt;10.1093/database/bay08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67</w:t>
            </w:r>
            <w:r w:rsidRPr="003B363F">
              <w:rPr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  <w:t xml:space="preserve"> </w:t>
            </w:r>
          </w:p>
        </w:tc>
        <w:tc>
          <w:tcPr>
            <w:tcW w:w="2363" w:type="pct"/>
            <w:vAlign w:val="center"/>
          </w:tcPr>
          <w:p w14:paraId="3D4A474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treegenesdb.org/</w:t>
            </w:r>
          </w:p>
        </w:tc>
      </w:tr>
      <w:tr w:rsidR="00C26E96" w:rsidRPr="003B363F" w14:paraId="47D9901A" w14:textId="77777777">
        <w:trPr>
          <w:trHeight w:val="338"/>
        </w:trPr>
        <w:tc>
          <w:tcPr>
            <w:tcW w:w="1518" w:type="pct"/>
            <w:vAlign w:val="center"/>
          </w:tcPr>
          <w:p w14:paraId="7FB8FBC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Manihot esculenta</w:t>
            </w:r>
          </w:p>
        </w:tc>
        <w:tc>
          <w:tcPr>
            <w:tcW w:w="1118" w:type="pct"/>
            <w:vAlign w:val="center"/>
          </w:tcPr>
          <w:p w14:paraId="769F916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Bredeso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Bredeson&lt;/Author&gt;&lt;Year&gt;2016&lt;/Year&gt;&lt;RecNum&gt;481&lt;/RecNum&gt;&lt;DisplayText&gt;&lt;style face="superscript"&gt;198&lt;/style&gt;&lt;/DisplayText&gt;&lt;record&gt;&lt;rec-number&gt;481&lt;/rec-number&gt;&lt;foreign-keys&gt;&lt;key app="EN" db-id="dfs0zsaxpwrdrpe0s5fv0erk9tpreser9v5a" timestamp="1732195565"&gt;481&lt;/key&gt;&lt;/foreign-keys&gt;&lt;ref-type name="Journal Article"&gt;17&lt;/ref-type&gt;&lt;contributors&gt;&lt;authors&gt;&lt;author&gt;Bredeson, Jessen V.&lt;/author&gt;&lt;author&gt;Lyons, Jessica B.&lt;/author&gt;&lt;author&gt;Prochnik, Simon E.&lt;/author&gt;&lt;author&gt;Wu, G. Albert&lt;/author&gt;&lt;author&gt;Ha, Cindy M.&lt;/author&gt;&lt;author&gt;Edsinger-Gonzales, Eric&lt;/author&gt;&lt;author&gt;Grimwood, Jane&lt;/author&gt;&lt;author&gt;Schmutz, Jeremy&lt;/author&gt;&lt;author&gt;Rabbi, Ismail Y.&lt;/author&gt;&lt;author&gt;Egesi, Chiedozie&lt;/author&gt;&lt;author&gt;Nauluvula, Poasa&lt;/author&gt;&lt;author&gt;Lebot, Vincent&lt;/author&gt;&lt;author&gt;Ndunguru, Joseph&lt;/author&gt;&lt;author&gt;Mkamilo, Geoffrey&lt;/author&gt;&lt;author&gt;Bart, Rebecca S.&lt;/author&gt;&lt;author&gt;Setter, Tim L.&lt;/author&gt;&lt;author&gt;Gleadow, Roslyn M.&lt;/author&gt;&lt;author&gt;Kulakow, Peter&lt;/author&gt;&lt;author&gt;Ferguson, Morag E.&lt;/author&gt;&lt;author&gt;Rounsley, Steve&lt;/author&gt;&lt;author&gt;Rokhsar, Daniel S.&lt;/author&gt;&lt;/authors&gt;&lt;/contributors&gt;&lt;titles&gt;&lt;title&gt;Sequencing wild and cultivated cassava and related species reveals extensive interspecific hybridization and genetic diversity&lt;/title&gt;&lt;secondary-title&gt;Nature Biotechnology&lt;/secondary-title&gt;&lt;/titles&gt;&lt;periodical&gt;&lt;full-title&gt;Nature Biotechnology&lt;/full-title&gt;&lt;abbr-2&gt;Nat. Biotechnol.&lt;/abbr-2&gt;&lt;/periodical&gt;&lt;pages&gt;562–570&lt;/pages&gt;&lt;volume&gt;34&lt;/volume&gt;&lt;number&gt;5&lt;/number&gt;&lt;dates&gt;&lt;year&gt;2016&lt;/year&gt;&lt;pub-dates&gt;&lt;date&gt;May&lt;/date&gt;&lt;/pub-dates&gt;&lt;/dates&gt;&lt;isbn&gt;1087-0156&lt;/isbn&gt;&lt;accession-num&gt;WOS:000375735000038&lt;/accession-num&gt;&lt;work-type&gt;Article&lt;/work-type&gt;&lt;urls&gt;&lt;related-urls&gt;&lt;url&gt;&lt;style face="underline" font="default" size="100%"&gt;&amp;lt;Go to ISI&amp;gt;://WOS:000375735000038&lt;/style&gt;&lt;/url&gt;&lt;/related-urls&gt;&lt;/urls&gt;&lt;electronic-resource-num&gt;10.1038/nbt.353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9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299F85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iCs/>
                <w:color w:val="000000"/>
                <w:sz w:val="21"/>
                <w:szCs w:val="21"/>
              </w:rPr>
              <w:t>Manihot esculenta</w:t>
            </w:r>
            <w:r w:rsidRPr="003B363F">
              <w:rPr>
                <w:color w:val="000000"/>
                <w:sz w:val="21"/>
                <w:szCs w:val="21"/>
              </w:rPr>
              <w:t xml:space="preserve"> v8.1</w:t>
            </w:r>
            <w:r w:rsidRPr="003B363F">
              <w:rPr>
                <w:sz w:val="21"/>
                <w:szCs w:val="21"/>
              </w:rPr>
              <w:t xml:space="preserve"> at DOE-JGI, https://phytozome-next.jgi.doe.gov/info/Mesculenta_v8_1</w:t>
            </w:r>
          </w:p>
        </w:tc>
      </w:tr>
      <w:tr w:rsidR="00C26E96" w:rsidRPr="003B363F" w14:paraId="4B699C52" w14:textId="77777777">
        <w:trPr>
          <w:trHeight w:val="338"/>
        </w:trPr>
        <w:tc>
          <w:tcPr>
            <w:tcW w:w="1518" w:type="pct"/>
            <w:vAlign w:val="center"/>
          </w:tcPr>
          <w:p w14:paraId="007A158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Vernic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fordii</w:t>
            </w:r>
            <w:proofErr w:type="spellEnd"/>
          </w:p>
        </w:tc>
        <w:tc>
          <w:tcPr>
            <w:tcW w:w="1118" w:type="pct"/>
            <w:vAlign w:val="center"/>
          </w:tcPr>
          <w:p w14:paraId="6697CA7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ui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ui&lt;/Author&gt;&lt;Year&gt;2018&lt;/Year&gt;&lt;RecNum&gt;482&lt;/RecNum&gt;&lt;DisplayText&gt;&lt;style face="superscript"&gt;199&lt;/style&gt;&lt;/DisplayText&gt;&lt;record&gt;&lt;rec-number&gt;482&lt;/rec-number&gt;&lt;foreign-keys&gt;&lt;key app="EN" db-id="dfs0zsaxpwrdrpe0s5fv0erk9tpreser9v5a" timestamp="1732195728"&gt;482&lt;/key&gt;&lt;/foreign-keys&gt;&lt;ref-type name="Journal Article"&gt;17&lt;/ref-type&gt;&lt;contributors&gt;&lt;authors&gt;&lt;author&gt;Cui, Peng&lt;/author&gt;&lt;author&gt;Lin, Qiang&lt;/author&gt;&lt;author&gt;Fang, Dongming&lt;/author&gt;&lt;author&gt;Zhang, Lingling&lt;/author&gt;&lt;author&gt;Li, Rongjun&lt;/author&gt;&lt;author&gt;Cheng, Junyong&lt;/author&gt;&lt;author&gt;Gao, Fei&lt;/author&gt;&lt;author&gt;Shockey, Jay&lt;/author&gt;&lt;author&gt;Hu, Songnian&lt;/author&gt;&lt;author&gt;Lu, Shiyou&lt;/author&gt;&lt;/authors&gt;&lt;/contributors&gt;&lt;titles&gt;&lt;title&gt;&lt;style face="normal" font="default" size="100%"&gt;Tung Tree (&lt;/style&gt;&lt;style face="italic" font="default" size="100%"&gt;Vernicia fordii,&lt;/style&gt;&lt;style face="normal" font="default" size="100%"&gt; Hemsl.) Genome and Transcriptome Sequencing Reveals Co-Ordinate Up-Regulation of Fatty Acid &lt;/style&gt;&lt;style face="normal" font="default" charset="161" size="100%"&gt;β-Oxidation and Triacylglycerol Biosynthesis Pathways During Eleostearic Acid Accumulation in Seeds&lt;/style&gt;&lt;/title&gt;&lt;secondary-title&gt;Plant and Cell Physiology&lt;/secondary-title&gt;&lt;/titles&gt;&lt;periodical&gt;&lt;full-title&gt;Plant and Cell Physiology&lt;/full-title&gt;&lt;abbr-2&gt;Plant cell Physiol.&lt;/abbr-2&gt;&lt;/periodical&gt;&lt;pages&gt;1990–2003&lt;/pages&gt;&lt;volume&gt;59&lt;/volume&gt;&lt;number&gt;10&lt;/number&gt;&lt;dates&gt;&lt;year&gt;2018&lt;/year&gt;&lt;pub-dates&gt;&lt;date&gt;Oct&lt;/date&gt;&lt;/pub-dates&gt;&lt;/dates&gt;&lt;isbn&gt;0032-0781&lt;/isbn&gt;&lt;accession-num&gt;WOS:000448668100007&lt;/accession-num&gt;&lt;work-type&gt;Article&lt;/work-type&gt;&lt;urls&gt;&lt;related-urls&gt;&lt;url&gt;&lt;style face="underline" font="default" size="100%"&gt;&amp;lt;Go to ISI&amp;gt;://WOS:000448668100007&lt;/style&gt;&lt;/url&gt;&lt;/related-urls&gt;&lt;/urls&gt;&lt;electronic-resource-num&gt;10.1093/pcp/pcy11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9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83EC71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GWH: </w:t>
            </w:r>
            <w:r w:rsidRPr="003B363F">
              <w:rPr>
                <w:color w:val="000000"/>
                <w:sz w:val="21"/>
                <w:szCs w:val="21"/>
              </w:rPr>
              <w:t>GWHAAEU00000000/</w:t>
            </w:r>
          </w:p>
        </w:tc>
      </w:tr>
      <w:tr w:rsidR="00C26E96" w:rsidRPr="003B363F" w14:paraId="3060BD78" w14:textId="77777777">
        <w:trPr>
          <w:trHeight w:val="338"/>
        </w:trPr>
        <w:tc>
          <w:tcPr>
            <w:tcW w:w="1518" w:type="pct"/>
            <w:vAlign w:val="center"/>
          </w:tcPr>
          <w:p w14:paraId="2D9EC82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Jatropha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urcas</w:t>
            </w:r>
            <w:proofErr w:type="spellEnd"/>
          </w:p>
        </w:tc>
        <w:tc>
          <w:tcPr>
            <w:tcW w:w="1118" w:type="pct"/>
            <w:vAlign w:val="center"/>
          </w:tcPr>
          <w:p w14:paraId="3F70B21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Sato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TYXRvPC9BdXRob3I+PFllYXI+MjAxMTwvWWVhcj48UmVj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TYXRvPC9BdXRob3I+PFllYXI+MjAxMTwvWWVhcj48UmVj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0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16D123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www.kazusa.or.jp/jatropha/</w:t>
            </w:r>
          </w:p>
        </w:tc>
      </w:tr>
      <w:tr w:rsidR="00C26E96" w:rsidRPr="003B363F" w14:paraId="616A5860" w14:textId="77777777">
        <w:trPr>
          <w:trHeight w:val="338"/>
        </w:trPr>
        <w:tc>
          <w:tcPr>
            <w:tcW w:w="1518" w:type="pct"/>
            <w:vAlign w:val="center"/>
          </w:tcPr>
          <w:p w14:paraId="0A51773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ephalotu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follicularis</w:t>
            </w:r>
          </w:p>
        </w:tc>
        <w:tc>
          <w:tcPr>
            <w:tcW w:w="1118" w:type="pct"/>
            <w:vAlign w:val="center"/>
          </w:tcPr>
          <w:p w14:paraId="7258466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Fukushima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GdWt1c2hpbWE8L0F1dGhvcj48WWVhcj4yMDE3PC9ZZWFy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GdWt1c2hpbWE8L0F1dGhvcj48WWVhcj4yMDE3PC9ZZWFy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0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F920F8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s://doi.org/10.5061/dryad.50tq3</w:t>
            </w:r>
          </w:p>
        </w:tc>
      </w:tr>
      <w:tr w:rsidR="00C26E96" w:rsidRPr="003B363F" w14:paraId="37E3CC43" w14:textId="77777777">
        <w:trPr>
          <w:trHeight w:val="338"/>
        </w:trPr>
        <w:tc>
          <w:tcPr>
            <w:tcW w:w="1518" w:type="pct"/>
            <w:vAlign w:val="center"/>
          </w:tcPr>
          <w:p w14:paraId="47CD4CC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verrhoa carambola</w:t>
            </w:r>
          </w:p>
        </w:tc>
        <w:tc>
          <w:tcPr>
            <w:tcW w:w="1118" w:type="pct"/>
            <w:vAlign w:val="center"/>
          </w:tcPr>
          <w:p w14:paraId="2A06D8A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Wu&lt;/Author&gt;&lt;Year&gt;2020&lt;/Year&gt;&lt;RecNum&gt;485&lt;/RecNum&gt;&lt;DisplayText&gt;&lt;style face="superscript"&gt;202&lt;/style&gt;&lt;/DisplayText&gt;&lt;record&gt;&lt;rec-number&gt;485&lt;/rec-number&gt;&lt;foreign-keys&gt;&lt;key app="EN" db-id="dfs0zsaxpwrdrpe0s5fv0erk9tpreser9v5a" timestamp="1732196084"&gt;485&lt;/key&gt;&lt;/foreign-keys&gt;&lt;ref-type name="Journal Article"&gt;17&lt;/ref-type&gt;&lt;contributors&gt;&lt;authors&gt;&lt;author&gt;Wu, Shasha&lt;/author&gt;&lt;author&gt;Sun, Wei&lt;/author&gt;&lt;author&gt;Xu, Zhichao&lt;/author&gt;&lt;author&gt;Zhai, Junwen&lt;/author&gt;&lt;author&gt;Li, Xiaoping&lt;/author&gt;&lt;author&gt;Li, Chengru&lt;/author&gt;&lt;author&gt;Zhang, Diyang&lt;/author&gt;&lt;author&gt;Wu, Xiaoqian&lt;/author&gt;&lt;author&gt;Shen, Liming&lt;/author&gt;&lt;author&gt;Chen, Junhao&lt;/author&gt;&lt;author&gt;Ren, Hui&lt;/author&gt;&lt;author&gt;Dai, Xiaoyu&lt;/author&gt;&lt;author&gt;Dai, Zhongwu&lt;/author&gt;&lt;author&gt;Zhao, Yamei&lt;/author&gt;&lt;author&gt;Chen, Lei&lt;/author&gt;&lt;author&gt;Cao, Mengxia&lt;/author&gt;&lt;author&gt;Xie, Xinyu&lt;/author&gt;&lt;author&gt;Liu, Xuedie&lt;/author&gt;&lt;author&gt;Peng, Donghui&lt;/author&gt;&lt;author&gt;Dong, Jianwen&lt;/author&gt;&lt;author&gt;Hsiao, Yu-Yun&lt;/author&gt;&lt;author&gt;Chen, Shi-lin&lt;/author&gt;&lt;author&gt;Tsai, Wen-Chieh&lt;/author&gt;&lt;author&gt;Lan, Siren&lt;/author&gt;&lt;author&gt;Liu, Zhong-Jian&lt;/author&gt;&lt;/authors&gt;&lt;/contributors&gt;&lt;titles&gt;&lt;title&gt;&lt;style face="normal" font="default" size="100%"&gt;The genome sequence of star fruit (&lt;/style&gt;&lt;style face="italic" font="default" size="100%"&gt;Averrhoa carambola&lt;/style&gt;&lt;style face="normal" font="default" size="100%"&gt;)&lt;/style&gt;&lt;/title&gt;&lt;secondary-title&gt;Horticulture Research&lt;/secondary-title&gt;&lt;/titles&gt;&lt;periodical&gt;&lt;full-title&gt;Horticulture Research&lt;/full-title&gt;&lt;abbr-2&gt;Hortic. Res.&lt;/abbr-2&gt;&lt;/periodical&gt;&lt;volume&gt;7&lt;/volume&gt;&lt;number&gt;1&lt;/number&gt;&lt;dates&gt;&lt;year&gt;2020&lt;/year&gt;&lt;pub-dates&gt;&lt;date&gt;Jun 1&lt;/date&gt;&lt;/pub-dates&gt;&lt;/dates&gt;&lt;isbn&gt;2662-6810&lt;/isbn&gt;&lt;accession-num&gt;WOS:000538044000017&lt;/accession-num&gt;&lt;work-type&gt;Article&lt;/work-type&gt;&lt;urls&gt;&lt;related-urls&gt;&lt;url&gt;&lt;style face="underline" font="default" size="100%"&gt;&amp;lt;Go to ISI&amp;gt;://WOS:000538044000017&lt;/style&gt;&lt;/url&gt;&lt;/related-urls&gt;&lt;/urls&gt;&lt;custom7&gt;95&lt;/custom7&gt;&lt;electronic-resource-num&gt;10.1038/s41438-020-0307-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0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3B1D27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GWH: </w:t>
            </w:r>
            <w:r w:rsidRPr="003B363F">
              <w:rPr>
                <w:color w:val="000000"/>
                <w:sz w:val="21"/>
                <w:szCs w:val="21"/>
              </w:rPr>
              <w:t>GWHABKE00000000</w:t>
            </w:r>
          </w:p>
        </w:tc>
      </w:tr>
      <w:tr w:rsidR="00C26E96" w:rsidRPr="003B363F" w14:paraId="5A31CDBC" w14:textId="77777777">
        <w:trPr>
          <w:trHeight w:val="338"/>
        </w:trPr>
        <w:tc>
          <w:tcPr>
            <w:tcW w:w="1518" w:type="pct"/>
            <w:vAlign w:val="center"/>
          </w:tcPr>
          <w:p w14:paraId="3920068C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Xanthocera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orbifolium</w:t>
            </w:r>
            <w:proofErr w:type="spellEnd"/>
          </w:p>
        </w:tc>
        <w:tc>
          <w:tcPr>
            <w:tcW w:w="1118" w:type="pct"/>
            <w:vAlign w:val="center"/>
          </w:tcPr>
          <w:p w14:paraId="1CA80B6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Bi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Bi&lt;/Author&gt;&lt;Year&gt;2019&lt;/Year&gt;&lt;RecNum&gt;486&lt;/RecNum&gt;&lt;DisplayText&gt;&lt;style face="superscript"&gt;203&lt;/style&gt;&lt;/DisplayText&gt;&lt;record&gt;&lt;rec-number&gt;486&lt;/rec-number&gt;&lt;foreign-keys&gt;&lt;key app="EN" db-id="dfs0zsaxpwrdrpe0s5fv0erk9tpreser9v5a" timestamp="1732196151"&gt;486&lt;/key&gt;&lt;/foreign-keys&gt;&lt;ref-type name="Journal Article"&gt;17&lt;/ref-type&gt;&lt;contributors&gt;&lt;authors&gt;&lt;author&gt;Bi, Quanxin&lt;/author&gt;&lt;author&gt;Zhao, Yang&lt;/author&gt;&lt;author&gt;Du, Wei&lt;/author&gt;&lt;author&gt;Lu, Ying&lt;/author&gt;&lt;author&gt;Gui, Lang&lt;/author&gt;&lt;author&gt;Zheng, Zhimin&lt;/author&gt;&lt;author&gt;Yu, Haiyan&lt;/author&gt;&lt;author&gt;Cui, Yifan&lt;/author&gt;&lt;author&gt;Liu, Zhi&lt;/author&gt;&lt;author&gt;Cui, Tianpeng&lt;/author&gt;&lt;author&gt;Cui, Deshi&lt;/author&gt;&lt;author&gt;Liu, Xiaojuan&lt;/author&gt;&lt;author&gt;Li, Yingchao&lt;/author&gt;&lt;author&gt;Fan, Siqi&lt;/author&gt;&lt;author&gt;Hu, Xiaoyu&lt;/author&gt;&lt;author&gt;Fu, Guanghui&lt;/author&gt;&lt;author&gt;Ding, Jian&lt;/author&gt;&lt;author&gt;Ruan, Chengjiang&lt;/author&gt;&lt;author&gt;Wang, Libing&lt;/author&gt;&lt;/authors&gt;&lt;/contributors&gt;&lt;titles&gt;&lt;title&gt;&lt;style face="normal" font="default" size="100%"&gt;Pseudomolecule-level assembly of the Chinese oil tree yellowhorn (&lt;/style&gt;&lt;style face="italic" font="default" size="100%"&gt;Xanthoceras sorbifolium&lt;/style&gt;&lt;style face="normal" font="default" size="100%"&gt;) genome&lt;/style&gt;&lt;/title&gt;&lt;secondary-title&gt;Gigascience&lt;/secondary-title&gt;&lt;/titles&gt;&lt;periodical&gt;&lt;full-title&gt;Gigascience&lt;/full-title&gt;&lt;abbr-2&gt;Gigascience&lt;/abbr-2&gt;&lt;/periodical&gt;&lt;volume&gt;8&lt;/volume&gt;&lt;number&gt;6&lt;/number&gt;&lt;dates&gt;&lt;year&gt;2019&lt;/year&gt;&lt;pub-dates&gt;&lt;date&gt;Jun&lt;/date&gt;&lt;/pub-dates&gt;&lt;/dates&gt;&lt;isbn&gt;2047-217X&lt;/isbn&gt;&lt;accession-num&gt;WOS:000475755000017&lt;/accession-num&gt;&lt;work-type&gt;Article; Data Paper&lt;/work-type&gt;&lt;urls&gt;&lt;related-urls&gt;&lt;url&gt;&lt;style face="underline" font="default" size="100%"&gt;&amp;lt;Go to ISI&amp;gt;://WOS:000475755000017&lt;/style&gt;&lt;/url&gt;&lt;/related-urls&gt;&lt;/urls&gt;&lt;custom7&gt;giz070&lt;/custom7&gt;&lt;electronic-resource-num&gt;10.1093/gigascience/giz07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0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5C9CFB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color w:val="000000"/>
                <w:sz w:val="21"/>
                <w:szCs w:val="21"/>
              </w:rPr>
              <w:t>GigaDB</w:t>
            </w:r>
            <w:proofErr w:type="spellEnd"/>
            <w:r w:rsidRPr="003B363F">
              <w:rPr>
                <w:color w:val="000000"/>
                <w:sz w:val="21"/>
                <w:szCs w:val="21"/>
              </w:rPr>
              <w:t xml:space="preserve"> ID: 100606</w:t>
            </w:r>
          </w:p>
        </w:tc>
      </w:tr>
      <w:tr w:rsidR="00C26E96" w:rsidRPr="003B363F" w14:paraId="4E1F1DD8" w14:textId="77777777">
        <w:trPr>
          <w:trHeight w:val="338"/>
        </w:trPr>
        <w:tc>
          <w:tcPr>
            <w:tcW w:w="1518" w:type="pct"/>
            <w:vAlign w:val="center"/>
          </w:tcPr>
          <w:p w14:paraId="43AE78B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Acer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yangbiense</w:t>
            </w:r>
            <w:proofErr w:type="spellEnd"/>
          </w:p>
        </w:tc>
        <w:tc>
          <w:tcPr>
            <w:tcW w:w="1118" w:type="pct"/>
            <w:vAlign w:val="center"/>
          </w:tcPr>
          <w:p w14:paraId="1758FE8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19&lt;/Year&gt;&lt;RecNum&gt;487&lt;/RecNum&gt;&lt;DisplayText&gt;&lt;style face="superscript"&gt;204&lt;/style&gt;&lt;/DisplayText&gt;&lt;record&gt;&lt;rec-number&gt;487&lt;/rec-number&gt;&lt;foreign-keys&gt;&lt;key app="EN" db-id="dfs0zsaxpwrdrpe0s5fv0erk9tpreser9v5a" timestamp="1732196235"&gt;487&lt;/key&gt;&lt;/foreign-keys&gt;&lt;ref-type name="Journal Article"&gt;17&lt;/ref-type&gt;&lt;contributors&gt;&lt;authors&gt;&lt;author&gt;Yang, Jing&lt;/author&gt;&lt;author&gt;Wariss, Hafiz Muhammad&lt;/author&gt;&lt;author&gt;Tao, Lidan&lt;/author&gt;&lt;author&gt;Zhang, Rengang&lt;/author&gt;&lt;author&gt;Yun, Quanzheng&lt;/author&gt;&lt;author&gt;Hollingsworth, Peter&lt;/author&gt;&lt;author&gt;Dao, Zhiling&lt;/author&gt;&lt;author&gt;Luo, Guifen&lt;/author&gt;&lt;author&gt;Guo, Huijun&lt;/author&gt;&lt;author&gt;Ma, Yongpeng&lt;/author&gt;&lt;author&gt;Sun, Weibang&lt;/author&gt;&lt;/authors&gt;&lt;/contributors&gt;&lt;titles&gt;&lt;title&gt;&lt;style face="italic" font="default" size="100%"&gt;De novo&lt;/style&gt;&lt;style face="normal" font="default" size="100%"&gt; genome assembly of the endangered &lt;/style&gt;&lt;style face="italic" font="default" size="100%"&gt;Acer yangbiense&lt;/style&gt;&lt;style face="normal" font="default" size="100%"&gt;, a plant species with extremely small populations endemic to Yunnan Province, China&lt;/style&gt;&lt;/title&gt;&lt;secondary-title&gt;Gigascience&lt;/secondary-title&gt;&lt;/titles&gt;&lt;periodical&gt;&lt;full-title&gt;Gigascience&lt;/full-title&gt;&lt;abbr-2&gt;Gigascience&lt;/abbr-2&gt;&lt;/periodical&gt;&lt;volume&gt;8&lt;/volume&gt;&lt;number&gt;7&lt;/number&gt;&lt;dates&gt;&lt;year&gt;2019&lt;/year&gt;&lt;pub-dates&gt;&lt;date&gt;Jul&lt;/date&gt;&lt;/pub-dates&gt;&lt;/dates&gt;&lt;isbn&gt;2047-217X&lt;/isbn&gt;&lt;accession-num&gt;WOS:000482312700009&lt;/accession-num&gt;&lt;work-type&gt;Article; Data Paper&lt;/work-type&gt;&lt;urls&gt;&lt;related-urls&gt;&lt;url&gt;&lt;style face="underline" font="default" size="100%"&gt;&amp;lt;Go to ISI&amp;gt;://WOS:000482312700009&lt;/style&gt;&lt;/url&gt;&lt;/related-urls&gt;&lt;/urls&gt;&lt;custom7&gt;giz085&lt;/custom7&gt;&lt;electronic-resource-num&gt;10.1093/gigascience/giz08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0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C28A3C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color w:val="000000"/>
                <w:sz w:val="21"/>
                <w:szCs w:val="21"/>
              </w:rPr>
              <w:t>GigaDB</w:t>
            </w:r>
            <w:proofErr w:type="spellEnd"/>
            <w:r w:rsidRPr="003B363F">
              <w:rPr>
                <w:color w:val="000000"/>
                <w:sz w:val="21"/>
                <w:szCs w:val="21"/>
              </w:rPr>
              <w:t xml:space="preserve"> ID: 100610</w:t>
            </w:r>
          </w:p>
        </w:tc>
      </w:tr>
      <w:tr w:rsidR="00C26E96" w:rsidRPr="003B363F" w14:paraId="35B850E4" w14:textId="77777777">
        <w:trPr>
          <w:trHeight w:val="338"/>
        </w:trPr>
        <w:tc>
          <w:tcPr>
            <w:tcW w:w="1518" w:type="pct"/>
            <w:vAlign w:val="center"/>
          </w:tcPr>
          <w:p w14:paraId="1AC8D58A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apindu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mukorossi</w:t>
            </w:r>
            <w:proofErr w:type="spellEnd"/>
          </w:p>
        </w:tc>
        <w:tc>
          <w:tcPr>
            <w:tcW w:w="1118" w:type="pct"/>
            <w:vAlign w:val="center"/>
          </w:tcPr>
          <w:p w14:paraId="25B4E27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X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Xue&lt;/Author&gt;&lt;Year&gt;2022&lt;/Year&gt;&lt;RecNum&gt;488&lt;/RecNum&gt;&lt;DisplayText&gt;&lt;style face="superscript"&gt;205&lt;/style&gt;&lt;/DisplayText&gt;&lt;record&gt;&lt;rec-number&gt;488&lt;/rec-number&gt;&lt;foreign-keys&gt;&lt;key app="EN" db-id="dfs0zsaxpwrdrpe0s5fv0erk9tpreser9v5a" timestamp="1732196345"&gt;488&lt;/key&gt;&lt;/foreign-keys&gt;&lt;ref-type name="Journal Article"&gt;17&lt;/ref-type&gt;&lt;contributors&gt;&lt;authors&gt;&lt;author&gt;Xue, Ting&lt;/author&gt;&lt;author&gt;Chen, Duo&lt;/author&gt;&lt;author&gt;Zhang, Tianyu&lt;/author&gt;&lt;author&gt;Chen, Youqiang&lt;/author&gt;&lt;author&gt;Fan, Huihua&lt;/author&gt;&lt;author&gt;Huang, Yunpeng&lt;/author&gt;&lt;author&gt;Zhong, Quanlin&lt;/author&gt;&lt;author&gt;Li, Baoyin&lt;/author&gt;&lt;/authors&gt;&lt;/contributors&gt;&lt;titles&gt;&lt;title&gt;&lt;style face="normal" font="default" size="100%"&gt;Chromosome-scale assembly and population diversity analyses provide insights into the evolution of &lt;/style&gt;&lt;style face="italic" font="default" size="100%"&gt;Sapindus mukorossi&lt;/style&gt;&lt;/title&gt;&lt;secondary-title&gt;Horticulture Research&lt;/secondary-title&gt;&lt;/titles&gt;&lt;periodical&gt;&lt;full-title&gt;Horticulture Research&lt;/full-title&gt;&lt;abbr-2&gt;Hortic. Res.&lt;/abbr-2&gt;&lt;/periodical&gt;&lt;volume&gt;9&lt;/volume&gt;&lt;dates&gt;&lt;year&gt;2022&lt;/year&gt;&lt;pub-dates&gt;&lt;date&gt;Jan 5&lt;/date&gt;&lt;/pub-dates&gt;&lt;/dates&gt;&lt;isbn&gt;2662-6810&lt;/isbn&gt;&lt;accession-num&gt;WOS:000791049400049&lt;/accession-num&gt;&lt;work-type&gt;Article&lt;/work-type&gt;&lt;urls&gt;&lt;related-urls&gt;&lt;url&gt;&lt;style face="underline" font="default" size="100%"&gt;&amp;lt;Go to ISI&amp;gt;://WOS:000791049400049&lt;/style&gt;&lt;/url&gt;&lt;/related-urls&gt;&lt;/urls&gt;&lt;custom7&gt;uhac012&lt;/custom7&gt;&lt;electronic-resource-num&gt;10.1093/hr/uhac01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0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760556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</w:t>
            </w:r>
            <w:r w:rsidRPr="003B363F">
              <w:rPr>
                <w:sz w:val="21"/>
                <w:szCs w:val="21"/>
              </w:rPr>
              <w:t xml:space="preserve">project ID: </w:t>
            </w:r>
            <w:r w:rsidRPr="003B363F">
              <w:rPr>
                <w:color w:val="000000"/>
                <w:sz w:val="21"/>
                <w:szCs w:val="21"/>
              </w:rPr>
              <w:t>PRJCA006298</w:t>
            </w:r>
          </w:p>
        </w:tc>
      </w:tr>
      <w:tr w:rsidR="00C26E96" w:rsidRPr="003B363F" w14:paraId="7917CB1F" w14:textId="77777777">
        <w:trPr>
          <w:trHeight w:val="338"/>
        </w:trPr>
        <w:tc>
          <w:tcPr>
            <w:tcW w:w="1518" w:type="pct"/>
            <w:vAlign w:val="center"/>
          </w:tcPr>
          <w:p w14:paraId="7B040ED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lastRenderedPageBreak/>
              <w:t>Dimocarpu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longan</w:t>
            </w:r>
          </w:p>
        </w:tc>
        <w:tc>
          <w:tcPr>
            <w:tcW w:w="1118" w:type="pct"/>
            <w:vAlign w:val="center"/>
          </w:tcPr>
          <w:p w14:paraId="65B97FE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i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MaW48L0F1dGhvcj48WWVhcj4yMDE3PC9ZZWFyPjxSZWNO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MaW48L0F1dGhvcj48WWVhcj4yMDE3PC9ZZWFyPjxSZWNO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0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86BC2A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color w:val="000000"/>
                <w:sz w:val="21"/>
                <w:szCs w:val="21"/>
              </w:rPr>
              <w:t>GigaDB</w:t>
            </w:r>
            <w:proofErr w:type="spellEnd"/>
            <w:r w:rsidRPr="003B363F">
              <w:rPr>
                <w:color w:val="000000"/>
                <w:sz w:val="21"/>
                <w:szCs w:val="21"/>
              </w:rPr>
              <w:t xml:space="preserve"> ID: 100276</w:t>
            </w:r>
          </w:p>
        </w:tc>
      </w:tr>
      <w:tr w:rsidR="00C26E96" w:rsidRPr="003B363F" w14:paraId="7BA65E52" w14:textId="77777777">
        <w:trPr>
          <w:trHeight w:val="338"/>
        </w:trPr>
        <w:tc>
          <w:tcPr>
            <w:tcW w:w="1518" w:type="pct"/>
            <w:vAlign w:val="center"/>
          </w:tcPr>
          <w:p w14:paraId="20D85C8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Toona sinensis</w:t>
            </w:r>
          </w:p>
        </w:tc>
        <w:tc>
          <w:tcPr>
            <w:tcW w:w="1118" w:type="pct"/>
            <w:vAlign w:val="center"/>
          </w:tcPr>
          <w:p w14:paraId="276248B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Ji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Ji&lt;/Author&gt;&lt;Year&gt;2021&lt;/Year&gt;&lt;RecNum&gt;490&lt;/RecNum&gt;&lt;DisplayText&gt;&lt;style face="superscript"&gt;207&lt;/style&gt;&lt;/DisplayText&gt;&lt;record&gt;&lt;rec-number&gt;490&lt;/rec-number&gt;&lt;foreign-keys&gt;&lt;key app="EN" db-id="dfs0zsaxpwrdrpe0s5fv0erk9tpreser9v5a" timestamp="1732196701"&gt;490&lt;/key&gt;&lt;/foreign-keys&gt;&lt;ref-type name="Journal Article"&gt;17&lt;/ref-type&gt;&lt;contributors&gt;&lt;authors&gt;&lt;author&gt;Ji, Yun-Tao&lt;/author&gt;&lt;author&gt;Xiu, Zhihui&lt;/author&gt;&lt;author&gt;Chen, Chun-Hai&lt;/author&gt;&lt;author&gt;Wang, Youru&lt;/author&gt;&lt;author&gt;Yang, Jing-Xia&lt;/author&gt;&lt;author&gt;Sui, Juan-Juan&lt;/author&gt;&lt;author&gt;Jiang, San-Jie&lt;/author&gt;&lt;author&gt;Wang, Ping&lt;/author&gt;&lt;author&gt;Yue, Shao-Yun&lt;/author&gt;&lt;author&gt;Zhang, Qian-Qian&lt;/author&gt;&lt;author&gt;Jin, Ji-liang&lt;/author&gt;&lt;author&gt;Wang, Guo-Shu&lt;/author&gt;&lt;author&gt;Wei, Qian-Qian&lt;/author&gt;&lt;author&gt;Wei, Bing&lt;/author&gt;&lt;author&gt;Wang, Juan&lt;/author&gt;&lt;author&gt;Zhang, Hai-Lin&lt;/author&gt;&lt;author&gt;Zhang, Qiu-Yan&lt;/author&gt;&lt;author&gt;Liu, Jun&lt;/author&gt;&lt;author&gt;Liu, Chang-Jin&lt;/author&gt;&lt;author&gt;Jian, Jian-Bo&lt;/author&gt;&lt;author&gt;Qu, Chang-Qing&lt;/author&gt;&lt;/authors&gt;&lt;/contributors&gt;&lt;titles&gt;&lt;title&gt;&lt;style face="normal" font="default" size="100%"&gt;Long read sequencing of &lt;/style&gt;&lt;style face="italic" font="default" size="100%"&gt;Toona sinensis&lt;/style&gt;&lt;style face="normal" font="default" size="100%"&gt; (A. Juss) Roem: A chromosome-level reference genome for the family Meliaceae&lt;/style&gt;&lt;/title&gt;&lt;secondary-title&gt;Molecular Ecology Resources&lt;/secondary-title&gt;&lt;/titles&gt;&lt;periodical&gt;&lt;full-title&gt;Molecular Ecology Resources&lt;/full-title&gt;&lt;abbr-2&gt;Mol. Ecol. Resour.&lt;/abbr-2&gt;&lt;/periodical&gt;&lt;pages&gt;1243–1255&lt;/pages&gt;&lt;volume&gt;21&lt;/volume&gt;&lt;number&gt;4&lt;/number&gt;&lt;dates&gt;&lt;year&gt;2021&lt;/year&gt;&lt;pub-dates&gt;&lt;date&gt;May&lt;/date&gt;&lt;/pub-dates&gt;&lt;/dates&gt;&lt;isbn&gt;1755-098X&lt;/isbn&gt;&lt;accession-num&gt;WOS:000612233000001&lt;/accession-num&gt;&lt;work-type&gt;Article&lt;/work-type&gt;&lt;urls&gt;&lt;related-urls&gt;&lt;url&gt;&lt;style face="underline" font="default" size="100%"&gt;&amp;lt;Go to ISI&amp;gt;://WOS:000612233000001&lt;/style&gt;&lt;/url&gt;&lt;/related-urls&gt;&lt;/urls&gt;&lt;electronic-resource-num&gt;10.1111/1755-0998.13318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0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08B50C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CNGB Project ID: CNP0000958</w:t>
            </w:r>
          </w:p>
        </w:tc>
      </w:tr>
      <w:tr w:rsidR="00C26E96" w:rsidRPr="003B363F" w14:paraId="5A23FDA2" w14:textId="77777777">
        <w:trPr>
          <w:trHeight w:val="338"/>
        </w:trPr>
        <w:tc>
          <w:tcPr>
            <w:tcW w:w="1518" w:type="pct"/>
            <w:vAlign w:val="center"/>
          </w:tcPr>
          <w:p w14:paraId="387D57F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itrus sinensis</w:t>
            </w:r>
          </w:p>
        </w:tc>
        <w:tc>
          <w:tcPr>
            <w:tcW w:w="1118" w:type="pct"/>
            <w:vAlign w:val="center"/>
          </w:tcPr>
          <w:p w14:paraId="3BA38A0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Xio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Xiong&lt;/Author&gt;&lt;Year&gt;2024&lt;/Year&gt;&lt;RecNum&gt;491&lt;/RecNum&gt;&lt;DisplayText&gt;&lt;style face="superscript"&gt;208&lt;/style&gt;&lt;/DisplayText&gt;&lt;record&gt;&lt;rec-number&gt;491&lt;/rec-number&gt;&lt;foreign-keys&gt;&lt;key app="EN" db-id="dfs0zsaxpwrdrpe0s5fv0erk9tpreser9v5a" timestamp="1732196966"&gt;491&lt;/key&gt;&lt;/foreign-keys&gt;&lt;ref-type name="Journal Article"&gt;17&lt;/ref-type&gt;&lt;contributors&gt;&lt;authors&gt;&lt;author&gt;Xiong, Zhiwei&lt;/author&gt;&lt;author&gt;Yin, Hui&lt;/author&gt;&lt;author&gt;Wang, Nian&lt;/author&gt;&lt;author&gt;Han, Guanzhu&lt;/author&gt;&lt;author&gt;Gao, Yuxia&lt;/author&gt;&lt;/authors&gt;&lt;/contributors&gt;&lt;titles&gt;&lt;title&gt;&lt;style face="normal" font="default" size="100%"&gt;Chromosome-level genome assembly of navel orange cv. Gannanzao (&lt;/style&gt;&lt;style face="italic" font="default" size="100%"&gt;Citrus sinensis&lt;/style&gt;&lt;style face="normal" font="default" size="100%"&gt; Osbeck cv. Gannanzao)&lt;/style&gt;&lt;/title&gt;&lt;secondary-title&gt;G3-Genes Genomes Genetics&lt;/secondary-title&gt;&lt;/titles&gt;&lt;periodical&gt;&lt;full-title&gt;G3-Genes Genomes Genetics&lt;/full-title&gt;&lt;abbr-2&gt;G3-Genes Genom. Genet.&lt;/abbr-2&gt;&lt;/periodical&gt;&lt;volume&gt;14&lt;/volume&gt;&lt;number&gt;2&lt;/number&gt;&lt;dates&gt;&lt;year&gt;2024&lt;/year&gt;&lt;pub-dates&gt;&lt;date&gt;Feb 7&lt;/date&gt;&lt;/pub-dates&gt;&lt;/dates&gt;&lt;isbn&gt;2160-1836&lt;/isbn&gt;&lt;accession-num&gt;WOS:001129772600001&lt;/accession-num&gt;&lt;work-type&gt;Article&lt;/work-type&gt;&lt;urls&gt;&lt;related-urls&gt;&lt;url&gt;&lt;style face="underline" font="default" size="100%"&gt;&amp;lt;Go to ISI&amp;gt;://WOS:001129772600001&lt;/style&gt;&lt;/url&gt;&lt;/related-urls&gt;&lt;/urls&gt;&lt;custom7&gt;jkad268&lt;/custom7&gt;&lt;electronic-resource-num&gt;10.1093/g3journal/jkad268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0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BF1E67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https://zenodo.org/records/8174988</w:t>
            </w:r>
          </w:p>
        </w:tc>
      </w:tr>
      <w:tr w:rsidR="00C26E96" w:rsidRPr="003B363F" w14:paraId="4A9D82B6" w14:textId="77777777">
        <w:trPr>
          <w:trHeight w:val="338"/>
        </w:trPr>
        <w:tc>
          <w:tcPr>
            <w:tcW w:w="1518" w:type="pct"/>
            <w:vAlign w:val="center"/>
          </w:tcPr>
          <w:p w14:paraId="31C620D8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Ponciru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trifoliata</w:t>
            </w:r>
          </w:p>
        </w:tc>
        <w:tc>
          <w:tcPr>
            <w:tcW w:w="1118" w:type="pct"/>
            <w:vAlign w:val="center"/>
          </w:tcPr>
          <w:p w14:paraId="18E6D50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Pe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Peng&lt;/Author&gt;&lt;Year&gt;2020&lt;/Year&gt;&lt;RecNum&gt;492&lt;/RecNum&gt;&lt;DisplayText&gt;&lt;style face="superscript"&gt;209&lt;/style&gt;&lt;/DisplayText&gt;&lt;record&gt;&lt;rec-number&gt;492&lt;/rec-number&gt;&lt;foreign-keys&gt;&lt;key app="EN" db-id="dfs0zsaxpwrdrpe0s5fv0erk9tpreser9v5a" timestamp="1732197140"&gt;492&lt;/key&gt;&lt;/foreign-keys&gt;&lt;ref-type name="Journal Article"&gt;17&lt;/ref-type&gt;&lt;contributors&gt;&lt;authors&gt;&lt;author&gt;Peng, Ze&lt;/author&gt;&lt;author&gt;Bredeson, Jessen V.&lt;/author&gt;&lt;author&gt;Wu, Guohong A.&lt;/author&gt;&lt;author&gt;Shu, Shengqiang&lt;/author&gt;&lt;author&gt;Rawat, Nidhi&lt;/author&gt;&lt;author&gt;Du, Dongliang&lt;/author&gt;&lt;author&gt;Parajuli, Saroj&lt;/author&gt;&lt;author&gt;Yu, Qibin&lt;/author&gt;&lt;author&gt;You, Qian&lt;/author&gt;&lt;author&gt;Rokhsar, Daniel S.&lt;/author&gt;&lt;author&gt;Gmitter, Frederick G., Jr.&lt;/author&gt;&lt;author&gt;Deng, Zhanao&lt;/author&gt;&lt;/authors&gt;&lt;/contributors&gt;&lt;titles&gt;&lt;title&gt;&lt;style face="normal" font="default" size="100%"&gt;A chromosome-scale reference genome of trifoliate orange (P&lt;/style&gt;&lt;style face="italic" font="default" size="100%"&gt;oncirus trifoliata)&lt;/style&gt;&lt;style face="normal" font="default" size="100%"&gt; provides insights into disease resistance, cold tolerance and genome evolution in &lt;/style&gt;&lt;style face="italic" font="default" size="100%"&gt;Citrus&lt;/style&gt;&lt;/title&gt;&lt;secondary-title&gt;Plant Journal&lt;/secondary-title&gt;&lt;/titles&gt;&lt;periodical&gt;&lt;full-title&gt;Plant Journal&lt;/full-title&gt;&lt;abbr-2&gt;Plant J.&lt;/abbr-2&gt;&lt;/periodical&gt;&lt;pages&gt;1215–1232&lt;/pages&gt;&lt;volume&gt;104&lt;/volume&gt;&lt;number&gt;5&lt;/number&gt;&lt;dates&gt;&lt;year&gt;2020&lt;/year&gt;&lt;pub-dates&gt;&lt;date&gt;Dec&lt;/date&gt;&lt;/pub-dates&gt;&lt;/dates&gt;&lt;isbn&gt;0960-7412&lt;/isbn&gt;&lt;accession-num&gt;WOS:000579180800001&lt;/accession-num&gt;&lt;work-type&gt;Article&lt;/work-type&gt;&lt;urls&gt;&lt;related-urls&gt;&lt;url&gt;&lt;style face="underline" font="default" size="100%"&gt;&amp;lt;Go to ISI&amp;gt;://WOS:000579180800001&lt;/style&gt;&lt;/url&gt;&lt;/related-urls&gt;&lt;/urls&gt;&lt;electronic-resource-num&gt;10.1111/tpj.1499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0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A86A60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iCs/>
                <w:sz w:val="21"/>
                <w:szCs w:val="21"/>
              </w:rPr>
              <w:t>Poncirus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trifoliata</w:t>
            </w:r>
            <w:r w:rsidRPr="003B363F">
              <w:rPr>
                <w:sz w:val="21"/>
                <w:szCs w:val="21"/>
              </w:rPr>
              <w:t xml:space="preserve"> v1.3.1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Ptrifoliata_v1_3_1</w:t>
            </w:r>
          </w:p>
        </w:tc>
      </w:tr>
      <w:tr w:rsidR="00C26E96" w:rsidRPr="003B363F" w14:paraId="5798512A" w14:textId="77777777">
        <w:trPr>
          <w:trHeight w:val="338"/>
        </w:trPr>
        <w:tc>
          <w:tcPr>
            <w:tcW w:w="1518" w:type="pct"/>
            <w:vAlign w:val="center"/>
          </w:tcPr>
          <w:p w14:paraId="17AC643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clerocary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birrea</w:t>
            </w:r>
            <w:proofErr w:type="spellEnd"/>
          </w:p>
        </w:tc>
        <w:tc>
          <w:tcPr>
            <w:tcW w:w="1118" w:type="pct"/>
            <w:vAlign w:val="center"/>
          </w:tcPr>
          <w:p w14:paraId="4B8DABF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h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hang&lt;/Author&gt;&lt;Year&gt;2019&lt;/Year&gt;&lt;RecNum&gt;493&lt;/RecNum&gt;&lt;DisplayText&gt;&lt;style face="superscript"&gt;173&lt;/style&gt;&lt;/DisplayText&gt;&lt;record&gt;&lt;rec-number&gt;493&lt;/rec-number&gt;&lt;foreign-keys&gt;&lt;key app="EN" db-id="dfs0zsaxpwrdrpe0s5fv0erk9tpreser9v5a" timestamp="1732197222"&gt;493&lt;/key&gt;&lt;/foreign-keys&gt;&lt;ref-type name="Journal Article"&gt;17&lt;/ref-type&gt;&lt;contributors&gt;&lt;authors&gt;&lt;author&gt;Chang, Yue&lt;/author&gt;&lt;author&gt;Liu, Huan&lt;/author&gt;&lt;author&gt;Liu, Min&lt;/author&gt;&lt;author&gt;Liao, Xuezhu&lt;/author&gt;&lt;author&gt;Sahu, Sunil Kumar&lt;/author&gt;&lt;author&gt;Fu, Yuan&lt;/author&gt;&lt;author&gt;Song, Bo&lt;/author&gt;&lt;author&gt;Cheng, Shifeng&lt;/author&gt;&lt;author&gt;Kariba, Robert&lt;/author&gt;&lt;author&gt;Muthemba, Samuel&lt;/author&gt;&lt;author&gt;Hendre, Prasad S.&lt;/author&gt;&lt;author&gt;Mayes, Sean&lt;/author&gt;&lt;author&gt;Ho, Wai Kuan&lt;/author&gt;&lt;author&gt;Yssel, Anna E. J.&lt;/author&gt;&lt;author&gt;Kendabie, Presidor&lt;/author&gt;&lt;author&gt;Wang, Sibo&lt;/author&gt;&lt;author&gt;Li, Linzhou&lt;/author&gt;&lt;author&gt;Muchugi, Alice&lt;/author&gt;&lt;author&gt;Jamnadass, Ramni&lt;/author&gt;&lt;author&gt;Lu, Haorong&lt;/author&gt;&lt;author&gt;Peng, Shufeng&lt;/author&gt;&lt;author&gt;Van Deynze, Allen&lt;/author&gt;&lt;author&gt;Simons, Anthony&lt;/author&gt;&lt;author&gt;Yana-Shapiro, Howard&lt;/author&gt;&lt;author&gt;Van de Peer, Yves&lt;/author&gt;&lt;author&gt;Xu, Xun&lt;/author&gt;&lt;author&gt;Yang, Huanming&lt;/author&gt;&lt;author&gt;Wang, Jian&lt;/author&gt;&lt;author&gt;Liu, Xin&lt;/author&gt;&lt;/authors&gt;&lt;/contributors&gt;&lt;titles&gt;&lt;title&gt;The draft genomes of five agriculturally important African orphan crops&lt;/title&gt;&lt;secondary-title&gt;Gigascience&lt;/secondary-title&gt;&lt;/titles&gt;&lt;periodical&gt;&lt;full-title&gt;Gigascience&lt;/full-title&gt;&lt;abbr-2&gt;Gigascience&lt;/abbr-2&gt;&lt;/periodical&gt;&lt;volume&gt;8&lt;/volume&gt;&lt;number&gt;3&lt;/number&gt;&lt;dates&gt;&lt;year&gt;2019&lt;/year&gt;&lt;pub-dates&gt;&lt;date&gt;Mar&lt;/date&gt;&lt;/pub-dates&gt;&lt;/dates&gt;&lt;isbn&gt;2047-217X&lt;/isbn&gt;&lt;accession-num&gt;WOS:000466726800001&lt;/accession-num&gt;&lt;work-type&gt;Article; Data Paper&lt;/work-type&gt;&lt;urls&gt;&lt;related-urls&gt;&lt;url&gt;&amp;lt;Go to ISI&amp;gt;://WOS:000466726800001&lt;/url&gt;&lt;/related-urls&gt;&lt;/urls&gt;&lt;custom7&gt;giy152&lt;/custom7&gt;&lt;electronic-resource-num&gt;10.1093/gigascience/giy15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50ABA4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color w:val="000000"/>
                <w:sz w:val="21"/>
                <w:szCs w:val="21"/>
              </w:rPr>
              <w:t>GigaDB</w:t>
            </w:r>
            <w:proofErr w:type="spellEnd"/>
            <w:r w:rsidRPr="003B363F">
              <w:rPr>
                <w:color w:val="000000"/>
                <w:sz w:val="21"/>
                <w:szCs w:val="21"/>
              </w:rPr>
              <w:t xml:space="preserve"> ID: 101057</w:t>
            </w:r>
          </w:p>
        </w:tc>
      </w:tr>
      <w:tr w:rsidR="00C26E96" w:rsidRPr="003B363F" w14:paraId="5DB9B41E" w14:textId="77777777">
        <w:trPr>
          <w:trHeight w:val="338"/>
        </w:trPr>
        <w:tc>
          <w:tcPr>
            <w:tcW w:w="1518" w:type="pct"/>
            <w:vAlign w:val="center"/>
          </w:tcPr>
          <w:p w14:paraId="096E944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Pistacia vera</w:t>
            </w:r>
          </w:p>
        </w:tc>
        <w:tc>
          <w:tcPr>
            <w:tcW w:w="1118" w:type="pct"/>
            <w:vAlign w:val="center"/>
          </w:tcPr>
          <w:p w14:paraId="723AF70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e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eng&lt;/Author&gt;&lt;Year&gt;2019&lt;/Year&gt;&lt;RecNum&gt;494&lt;/RecNum&gt;&lt;DisplayText&gt;&lt;style face="superscript"&gt;210&lt;/style&gt;&lt;/DisplayText&gt;&lt;record&gt;&lt;rec-number&gt;494&lt;/rec-number&gt;&lt;foreign-keys&gt;&lt;key app="EN" db-id="dfs0zsaxpwrdrpe0s5fv0erk9tpreser9v5a" timestamp="1732197352"&gt;494&lt;/key&gt;&lt;/foreign-keys&gt;&lt;ref-type name="Journal Article"&gt;17&lt;/ref-type&gt;&lt;contributors&gt;&lt;authors&gt;&lt;author&gt;Zeng, Lin&lt;/author&gt;&lt;author&gt;Tu, Xiao-Long&lt;/author&gt;&lt;author&gt;Dai, He&lt;/author&gt;&lt;author&gt;Han, Feng-Ming&lt;/author&gt;&lt;author&gt;Lu, Bing-She&lt;/author&gt;&lt;author&gt;Wang, Ming-Shan&lt;/author&gt;&lt;author&gt;Nanaei, Hojjat Asadollahpour&lt;/author&gt;&lt;author&gt;Tajabadipour, Ali&lt;/author&gt;&lt;author&gt;Mansouri, Mehdi&lt;/author&gt;&lt;author&gt;Li, Xiao-Long&lt;/author&gt;&lt;author&gt;Ji, Li-Li&lt;/author&gt;&lt;author&gt;Irwin, David M.&lt;/author&gt;&lt;author&gt;Zhou, Hong&lt;/author&gt;&lt;author&gt;Liu, Min&lt;/author&gt;&lt;author&gt;Zheng, Hong-Kun&lt;/author&gt;&lt;author&gt;Esmailizadeh, Ali&lt;/author&gt;&lt;author&gt;Wu, Dong-Dong&lt;/author&gt;&lt;/authors&gt;&lt;/contributors&gt;&lt;titles&gt;&lt;title&gt;Whole genomes and transcriptomes reveal adaptation and domestication of pistachio&lt;/title&gt;&lt;secondary-title&gt;Genome Biology&lt;/secondary-title&gt;&lt;/titles&gt;&lt;periodical&gt;&lt;full-title&gt;Genome Biology&lt;/full-title&gt;&lt;abbr-2&gt;Genome Biol.&lt;/abbr-2&gt;&lt;/periodical&gt;&lt;volume&gt;20&lt;/volume&gt;&lt;dates&gt;&lt;year&gt;2019&lt;/year&gt;&lt;pub-dates&gt;&lt;date&gt;Apr 18&lt;/date&gt;&lt;/pub-dates&gt;&lt;/dates&gt;&lt;isbn&gt;1474-760X&lt;/isbn&gt;&lt;accession-num&gt;WOS:000465145200002&lt;/accession-num&gt;&lt;work-type&gt;Article&lt;/work-type&gt;&lt;urls&gt;&lt;related-urls&gt;&lt;url&gt;&amp;lt;Go to ISI&amp;gt;://WOS:000465145200002&lt;/url&gt;&lt;/related-urls&gt;&lt;/urls&gt;&lt;custom7&gt;79&lt;/custom7&gt;&lt;electronic-resource-num&gt;10.1186/s13059-019-1686-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1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B22B65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GWH: </w:t>
            </w:r>
            <w:r w:rsidRPr="003B363F">
              <w:rPr>
                <w:color w:val="000000"/>
                <w:sz w:val="21"/>
                <w:szCs w:val="21"/>
              </w:rPr>
              <w:t>GWHAAAP00000000</w:t>
            </w:r>
          </w:p>
        </w:tc>
      </w:tr>
      <w:tr w:rsidR="00C26E96" w:rsidRPr="003B363F" w14:paraId="5AA025F7" w14:textId="77777777">
        <w:trPr>
          <w:trHeight w:val="338"/>
        </w:trPr>
        <w:tc>
          <w:tcPr>
            <w:tcW w:w="1518" w:type="pct"/>
            <w:vAlign w:val="center"/>
          </w:tcPr>
          <w:p w14:paraId="383FC98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nacardium occidentale</w:t>
            </w:r>
          </w:p>
        </w:tc>
        <w:tc>
          <w:tcPr>
            <w:tcW w:w="1118" w:type="pct"/>
            <w:vAlign w:val="center"/>
          </w:tcPr>
          <w:p w14:paraId="0223FA3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Savadi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Savadi&lt;/Author&gt;&lt;Year&gt;2022&lt;/Year&gt;&lt;RecNum&gt;495&lt;/RecNum&gt;&lt;DisplayText&gt;&lt;style face="superscript"&gt;211&lt;/style&gt;&lt;/DisplayText&gt;&lt;record&gt;&lt;rec-number&gt;495&lt;/rec-number&gt;&lt;foreign-keys&gt;&lt;key app="EN" db-id="dfs0zsaxpwrdrpe0s5fv0erk9tpreser9v5a" timestamp="1732197474"&gt;495&lt;/key&gt;&lt;/foreign-keys&gt;&lt;ref-type name="Journal Article"&gt;17&lt;/ref-type&gt;&lt;contributors&gt;&lt;authors&gt;&lt;author&gt;Savadi, Siddanna&lt;/author&gt;&lt;author&gt;Muralidhara, B. M.&lt;/author&gt;&lt;author&gt;Godwin, Jeffrey&lt;/author&gt;&lt;author&gt;Adiga, J. D.&lt;/author&gt;&lt;author&gt;Mohana, G. S.&lt;/author&gt;&lt;author&gt;Eradasappa, E.&lt;/author&gt;&lt;author&gt;Shamsudheen, M.&lt;/author&gt;&lt;author&gt;Karun, Anitha&lt;/author&gt;&lt;/authors&gt;&lt;/contributors&gt;&lt;titles&gt;&lt;title&gt;&lt;style face="italic" font="default" size="100%"&gt;De novo &lt;/style&gt;&lt;style face="normal" font="default" size="100%"&gt;assembly and characterization of the draft genome of the cashew (&lt;/style&gt;&lt;style face="italic" font="default" size="100%"&gt;Anacardium occidentale&lt;/style&gt;&lt;style face="normal" font="default" size="100%"&gt; L.)&lt;/style&gt;&lt;/title&gt;&lt;secondary-title&gt;Scientific Reports&lt;/secondary-title&gt;&lt;/titles&gt;&lt;periodical&gt;&lt;full-title&gt;Scientific Reports&lt;/full-title&gt;&lt;abbr-2&gt;Sci. Rep.&lt;/abbr-2&gt;&lt;/periodical&gt;&lt;volume&gt;12&lt;/volume&gt;&lt;number&gt;1&lt;/number&gt;&lt;dates&gt;&lt;year&gt;2022&lt;/year&gt;&lt;pub-dates&gt;&lt;date&gt;Oct 28&lt;/date&gt;&lt;/pub-dates&gt;&lt;/dates&gt;&lt;isbn&gt;2045-2322&lt;/isbn&gt;&lt;accession-num&gt;WOS:000878106700029&lt;/accession-num&gt;&lt;work-type&gt;Article&lt;/work-type&gt;&lt;urls&gt;&lt;related-urls&gt;&lt;url&gt;&lt;style face="underline" font="default" size="100%"&gt;&amp;lt;Go to ISI&amp;gt;://WOS:000878106700029&lt;/style&gt;&lt;/url&gt;&lt;/related-urls&gt;&lt;/urls&gt;&lt;custom7&gt;18187&lt;/custom7&gt;&lt;electronic-resource-num&gt;10.1038/s41598-022-22600-7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1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943019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iCs/>
                <w:sz w:val="21"/>
                <w:szCs w:val="21"/>
              </w:rPr>
              <w:t>Anacardium occidentale</w:t>
            </w:r>
            <w:r w:rsidRPr="003B363F">
              <w:rPr>
                <w:sz w:val="21"/>
                <w:szCs w:val="21"/>
              </w:rPr>
              <w:t xml:space="preserve"> v0.9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Aoccidentale_v0_9</w:t>
            </w:r>
          </w:p>
        </w:tc>
      </w:tr>
      <w:tr w:rsidR="00C26E96" w:rsidRPr="003B363F" w14:paraId="5DE5AC02" w14:textId="77777777">
        <w:trPr>
          <w:trHeight w:val="338"/>
        </w:trPr>
        <w:tc>
          <w:tcPr>
            <w:tcW w:w="1518" w:type="pct"/>
            <w:vAlign w:val="center"/>
          </w:tcPr>
          <w:p w14:paraId="4CDD631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Mangifera indica</w:t>
            </w:r>
          </w:p>
        </w:tc>
        <w:tc>
          <w:tcPr>
            <w:tcW w:w="1118" w:type="pct"/>
            <w:vAlign w:val="center"/>
          </w:tcPr>
          <w:p w14:paraId="642FA54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i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Li&lt;/Author&gt;&lt;Year&gt;2020&lt;/Year&gt;&lt;RecNum&gt;497&lt;/RecNum&gt;&lt;DisplayText&gt;&lt;style face="superscript"&gt;212&lt;/style&gt;&lt;/DisplayText&gt;&lt;record&gt;&lt;rec-number&gt;497&lt;/rec-number&gt;&lt;foreign-keys&gt;&lt;key app="EN" db-id="dfs0zsaxpwrdrpe0s5fv0erk9tpreser9v5a" timestamp="1732198017"&gt;497&lt;/key&gt;&lt;/foreign-keys&gt;&lt;ref-type name="Journal Article"&gt;17&lt;/ref-type&gt;&lt;contributors&gt;&lt;authors&gt;&lt;author&gt;Li, Wei&lt;/author&gt;&lt;author&gt;Zhu, Xun-Ge&lt;/author&gt;&lt;author&gt;Zhang, Qun-Jie&lt;/author&gt;&lt;author&gt;Li, Kui&lt;/author&gt;&lt;author&gt;Zhang, Dan&lt;/author&gt;&lt;author&gt;Shi, Cong&lt;/author&gt;&lt;author&gt;Gao, Li-Zhi&lt;/author&gt;&lt;/authors&gt;&lt;/contributors&gt;&lt;titles&gt;&lt;title&gt;&lt;style face="normal" font="default" size="100%"&gt;SMRT sequencing generates the chromosome-scale reference genome of tropical fruit mango, &lt;/style&gt;&lt;style face="italic" font="default" size="100%"&gt;Mangifera indica&lt;/style&gt;&lt;/title&gt;&lt;secondary-title&gt;bioRxiv&lt;/secondary-title&gt;&lt;/titles&gt;&lt;periodical&gt;&lt;full-title&gt;biorxiv&lt;/full-title&gt;&lt;abbr-2&gt;biorxiv&lt;/abbr-2&gt;&lt;/periodical&gt;&lt;pages&gt;2020.02.22.960880&lt;/pages&gt;&lt;dates&gt;&lt;year&gt;2020&lt;/year&gt;&lt;/dates&gt;&lt;urls&gt;&lt;related-urls&gt;&lt;url&gt;https://www.biorxiv.org/content/biorxiv/early/2020/02/23/2020.02.22.960880.full.pdf&lt;/url&gt;&lt;/related-urls&gt;&lt;/urls&gt;&lt;electronic-resource-num&gt;10.1101/2020.02.22.96088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1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2E45D8D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GWH: </w:t>
            </w:r>
            <w:r w:rsidRPr="003B363F">
              <w:rPr>
                <w:color w:val="000000"/>
                <w:sz w:val="21"/>
                <w:szCs w:val="21"/>
              </w:rPr>
              <w:t>GWHABLA00000000/</w:t>
            </w:r>
          </w:p>
        </w:tc>
      </w:tr>
      <w:tr w:rsidR="00C26E96" w:rsidRPr="003B363F" w14:paraId="751DC250" w14:textId="77777777">
        <w:trPr>
          <w:trHeight w:val="338"/>
        </w:trPr>
        <w:tc>
          <w:tcPr>
            <w:tcW w:w="1518" w:type="pct"/>
            <w:vAlign w:val="center"/>
          </w:tcPr>
          <w:p w14:paraId="4F04B4F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quilaria sinensis</w:t>
            </w:r>
          </w:p>
        </w:tc>
        <w:tc>
          <w:tcPr>
            <w:tcW w:w="1118" w:type="pct"/>
            <w:vAlign w:val="center"/>
          </w:tcPr>
          <w:p w14:paraId="02A0868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Di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Ding&lt;/Author&gt;&lt;Year&gt;2020&lt;/Year&gt;&lt;RecNum&gt;496&lt;/RecNum&gt;&lt;DisplayText&gt;&lt;style face="superscript"&gt;213&lt;/style&gt;&lt;/DisplayText&gt;&lt;record&gt;&lt;rec-number&gt;496&lt;/rec-number&gt;&lt;foreign-keys&gt;&lt;key app="EN" db-id="dfs0zsaxpwrdrpe0s5fv0erk9tpreser9v5a" timestamp="1732197570"&gt;496&lt;/key&gt;&lt;/foreign-keys&gt;&lt;ref-type name="Journal Article"&gt;17&lt;/ref-type&gt;&lt;contributors&gt;&lt;authors&gt;&lt;author&gt;Ding, Xupo&lt;/author&gt;&lt;author&gt;Mei, Wenli&lt;/author&gt;&lt;author&gt;Lin, Qiang&lt;/author&gt;&lt;author&gt;Wang, Hao&lt;/author&gt;&lt;author&gt;Wang, Jun&lt;/author&gt;&lt;author&gt;Peng, Shiqing&lt;/author&gt;&lt;author&gt;Li, Huiliang&lt;/author&gt;&lt;author&gt;Zhu, Jiahong&lt;/author&gt;&lt;author&gt;Li, Wei&lt;/author&gt;&lt;author&gt;Wang, Pei&lt;/author&gt;&lt;author&gt;Chen, Huiqin&lt;/author&gt;&lt;author&gt;Dong, Wenhua&lt;/author&gt;&lt;author&gt;Guo, Dong&lt;/author&gt;&lt;author&gt;Cai, Caihong&lt;/author&gt;&lt;author&gt;Huang, Shengzhuo&lt;/author&gt;&lt;author&gt;Cui, Peng&lt;/author&gt;&lt;author&gt;Dai, Haofu&lt;/author&gt;&lt;/authors&gt;&lt;/contributors&gt;&lt;titles&gt;&lt;title&gt;&lt;style face="normal" font="default" size="100%"&gt;Genome sequence of the agarwood tree &lt;/style&gt;&lt;style face="italic" font="default" size="100%"&gt;Aquilaria sinensis&lt;/style&gt;&lt;style face="normal" font="default" size="100%"&gt; (Lour.) Spreng: the first chromosome-level draft genome in the Thymelaeceae family&lt;/style&gt;&lt;/title&gt;&lt;secondary-title&gt;Gigascience&lt;/secondary-title&gt;&lt;/titles&gt;&lt;periodical&gt;&lt;full-title&gt;Gigascience&lt;/full-title&gt;&lt;abbr-2&gt;Gigascience&lt;/abbr-2&gt;&lt;/periodical&gt;&lt;volume&gt;9&lt;/volume&gt;&lt;number&gt;3&lt;/number&gt;&lt;dates&gt;&lt;year&gt;2020&lt;/year&gt;&lt;pub-dates&gt;&lt;date&gt;Mar&lt;/date&gt;&lt;/pub-dates&gt;&lt;/dates&gt;&lt;isbn&gt;2047-217X&lt;/isbn&gt;&lt;accession-num&gt;WOS:000524699400004&lt;/accession-num&gt;&lt;work-type&gt;Article; Data Paper&lt;/work-type&gt;&lt;urls&gt;&lt;related-urls&gt;&lt;url&gt;&lt;style face="underline" font="default" size="100%"&gt;&amp;lt;Go to ISI&amp;gt;://WOS:000524699400004&lt;/style&gt;&lt;/url&gt;&lt;/related-urls&gt;&lt;/urls&gt;&lt;custom7&gt;giaa013&lt;/custom7&gt;&lt;electronic-resource-num&gt;10.1093/gigascience/giaa01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1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355FED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color w:val="000000"/>
                <w:sz w:val="21"/>
                <w:szCs w:val="21"/>
              </w:rPr>
              <w:t>GigaDB</w:t>
            </w:r>
            <w:proofErr w:type="spellEnd"/>
            <w:r w:rsidRPr="003B363F">
              <w:rPr>
                <w:color w:val="000000"/>
                <w:sz w:val="21"/>
                <w:szCs w:val="21"/>
              </w:rPr>
              <w:t xml:space="preserve"> ID: 100702</w:t>
            </w:r>
          </w:p>
        </w:tc>
      </w:tr>
      <w:tr w:rsidR="00C26E96" w:rsidRPr="003B363F" w14:paraId="5A909BA2" w14:textId="77777777">
        <w:trPr>
          <w:trHeight w:val="338"/>
        </w:trPr>
        <w:tc>
          <w:tcPr>
            <w:tcW w:w="1518" w:type="pct"/>
            <w:vAlign w:val="center"/>
          </w:tcPr>
          <w:p w14:paraId="11B469D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Corchorus capsularis</w:t>
            </w:r>
          </w:p>
        </w:tc>
        <w:tc>
          <w:tcPr>
            <w:tcW w:w="1118" w:type="pct"/>
            <w:vAlign w:val="center"/>
          </w:tcPr>
          <w:p w14:paraId="514DB48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h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hang&lt;/Author&gt;&lt;Year&gt;2021&lt;/Year&gt;&lt;RecNum&gt;498&lt;/RecNum&gt;&lt;DisplayText&gt;&lt;style face="superscript"&gt;214&lt;/style&gt;&lt;/DisplayText&gt;&lt;record&gt;&lt;rec-number&gt;498&lt;/rec-number&gt;&lt;foreign-keys&gt;&lt;key app="EN" db-id="dfs0zsaxpwrdrpe0s5fv0erk9tpreser9v5a" timestamp="1732198216"&gt;498&lt;/key&gt;&lt;/foreign-keys&gt;&lt;ref-type name="Journal Article"&gt;17&lt;/ref-type&gt;&lt;contributors&gt;&lt;authors&gt;&lt;author&gt;Zhang, Lilan&lt;/author&gt;&lt;author&gt;Ma, Xiaokai&lt;/author&gt;&lt;author&gt;Zhang, Xingtan&lt;/author&gt;&lt;author&gt;Xu, Yi&lt;/author&gt;&lt;author&gt;Ibrahim, Aminu Kurawa&lt;/author&gt;&lt;author&gt;Yao, Jiayu&lt;/author&gt;&lt;author&gt;Huang, Huaxing&lt;/author&gt;&lt;author&gt;Chen, Shuai&lt;/author&gt;&lt;author&gt;Liao, Zhenyang&lt;/author&gt;&lt;author&gt;Zhang, Qing&lt;/author&gt;&lt;author&gt;Niyitanga, Sylvain&lt;/author&gt;&lt;author&gt;Yu, Jiaxin&lt;/author&gt;&lt;author&gt;Liu, Yi&lt;/author&gt;&lt;author&gt;Xu, Xiuming&lt;/author&gt;&lt;author&gt;Wang, Jingjing&lt;/author&gt;&lt;author&gt;Tao, Aifen&lt;/author&gt;&lt;author&gt;Xu, Jiantang&lt;/author&gt;&lt;author&gt;Chen, Siyuan&lt;/author&gt;&lt;author&gt;Yang, Xin&lt;/author&gt;&lt;author&gt;He, Qingyao&lt;/author&gt;&lt;author&gt;Lin, Lihui&lt;/author&gt;&lt;author&gt;Fang, Pingping&lt;/author&gt;&lt;author&gt;Zhang, Liemei&lt;/author&gt;&lt;author&gt;Ming, Ray&lt;/author&gt;&lt;author&gt;Qi, Jianmin&lt;/author&gt;&lt;author&gt;Zhang, Liwu&lt;/author&gt;&lt;/authors&gt;&lt;/contributors&gt;&lt;titles&gt;&lt;title&gt;Reference genomes of the two cultivated jute species&lt;/title&gt;&lt;secondary-title&gt;Plant Biotechnology Journal&lt;/secondary-title&gt;&lt;/titles&gt;&lt;periodical&gt;&lt;full-title&gt;Plant Biotechnology Journal&lt;/full-title&gt;&lt;abbr-2&gt;Plant Biotechnol. J.&lt;/abbr-2&gt;&lt;/periodical&gt;&lt;pages&gt;2235–2248&lt;/pages&gt;&lt;volume&gt;19&lt;/volume&gt;&lt;number&gt;11&lt;/number&gt;&lt;dates&gt;&lt;year&gt;2021&lt;/year&gt;&lt;pub-dates&gt;&lt;date&gt;Nov&lt;/date&gt;&lt;/pub-dates&gt;&lt;/dates&gt;&lt;isbn&gt;1467-7644&lt;/isbn&gt;&lt;accession-num&gt;WOS:000670629800001&lt;/accession-num&gt;&lt;work-type&gt;Article&lt;/work-type&gt;&lt;urls&gt;&lt;related-urls&gt;&lt;url&gt;&lt;style face="underline" font="default" size="100%"&gt;&amp;lt;Go to ISI&amp;gt;://WOS:000670629800001&lt;/style&gt;&lt;/url&gt;&lt;/related-urls&gt;&lt;/urls&gt;&lt;electronic-resource-num&gt;10.1111/pbi.1365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1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D135AD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</w:t>
            </w:r>
            <w:r w:rsidRPr="003B363F">
              <w:rPr>
                <w:sz w:val="21"/>
                <w:szCs w:val="21"/>
              </w:rPr>
              <w:t xml:space="preserve">project ID: </w:t>
            </w:r>
            <w:r w:rsidRPr="003B363F">
              <w:rPr>
                <w:color w:val="000000"/>
                <w:sz w:val="21"/>
                <w:szCs w:val="21"/>
              </w:rPr>
              <w:t>PRJCA002486</w:t>
            </w:r>
          </w:p>
        </w:tc>
      </w:tr>
      <w:tr w:rsidR="00C26E96" w:rsidRPr="003B363F" w14:paraId="0898E8B3" w14:textId="77777777">
        <w:trPr>
          <w:trHeight w:val="338"/>
        </w:trPr>
        <w:tc>
          <w:tcPr>
            <w:tcW w:w="1518" w:type="pct"/>
            <w:vAlign w:val="center"/>
          </w:tcPr>
          <w:p w14:paraId="78AF722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Theobroma cacao</w:t>
            </w:r>
          </w:p>
        </w:tc>
        <w:tc>
          <w:tcPr>
            <w:tcW w:w="1118" w:type="pct"/>
            <w:vAlign w:val="center"/>
          </w:tcPr>
          <w:p w14:paraId="7DBB86B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Motamayor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Nb3RhbWF5b3I8L0F1dGhvcj48WWVhcj4yMDEzPC9ZZWFy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Nb3RhbWF5b3I8L0F1dGhvcj48WWVhcj4yMDEzPC9ZZWFy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1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E2B925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i/>
                <w:iCs/>
                <w:sz w:val="21"/>
                <w:szCs w:val="21"/>
              </w:rPr>
              <w:t>Theobroma cacao</w:t>
            </w:r>
            <w:r w:rsidRPr="003B363F">
              <w:rPr>
                <w:sz w:val="21"/>
                <w:szCs w:val="21"/>
              </w:rPr>
              <w:t xml:space="preserve"> v2.1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Tcacao_v2_1</w:t>
            </w:r>
          </w:p>
        </w:tc>
      </w:tr>
      <w:tr w:rsidR="00C26E96" w:rsidRPr="003B363F" w14:paraId="115B3A89" w14:textId="77777777">
        <w:trPr>
          <w:trHeight w:val="338"/>
        </w:trPr>
        <w:tc>
          <w:tcPr>
            <w:tcW w:w="1518" w:type="pct"/>
            <w:vAlign w:val="center"/>
          </w:tcPr>
          <w:p w14:paraId="6D23C22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Herran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umbratica</w:t>
            </w:r>
            <w:proofErr w:type="spellEnd"/>
          </w:p>
        </w:tc>
        <w:tc>
          <w:tcPr>
            <w:tcW w:w="1118" w:type="pct"/>
            <w:vAlign w:val="center"/>
          </w:tcPr>
          <w:p w14:paraId="0FDBB1E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o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ong&lt;/Author&gt;&lt;Year&gt;2021&lt;/Year&gt;&lt;RecNum&gt;500&lt;/RecNum&gt;&lt;DisplayText&gt;&lt;style face="superscript"&gt;216&lt;/style&gt;&lt;/DisplayText&gt;&lt;record&gt;&lt;rec-number&gt;500&lt;/rec-number&gt;&lt;foreign-keys&gt;&lt;key app="EN" db-id="dfs0zsaxpwrdrpe0s5fv0erk9tpreser9v5a" timestamp="1732198512"&gt;500&lt;/key&gt;&lt;/foreign-keys&gt;&lt;ref-type name="Journal Article"&gt;17&lt;/ref-type&gt;&lt;contributors&gt;&lt;authors&gt;&lt;author&gt;Hong, Seongmin&lt;/author&gt;&lt;author&gt;Lim, Yong Pyo&lt;/author&gt;&lt;author&gt;Kwon, Suk-Yoon&lt;/author&gt;&lt;author&gt;Shin, Ah-Young&lt;/author&gt;&lt;author&gt;Kim, Yong-Min&lt;/author&gt;&lt;/authors&gt;&lt;/contributors&gt;&lt;titles&gt;&lt;title&gt;Genome-Wide Comparative Analysis of Flowering-Time Genes; Insights on the Gene Family Expansion and Evolutionary Perspective&lt;/title&gt;&lt;secondary-title&gt;Frontiers in Plant Science&lt;/secondary-title&gt;&lt;/titles&gt;&lt;periodical&gt;&lt;full-title&gt;Frontiers in Plant Science&lt;/full-title&gt;&lt;abbr-2&gt;Front. plant Sci.&lt;/abbr-2&gt;&lt;/periodical&gt;&lt;volume&gt;12&lt;/volume&gt;&lt;dates&gt;&lt;year&gt;2021&lt;/year&gt;&lt;pub-dates&gt;&lt;date&gt;Jul 5&lt;/date&gt;&lt;/pub-dates&gt;&lt;/dates&gt;&lt;isbn&gt;1664-462X&lt;/isbn&gt;&lt;accession-num&gt;WOS:000674386100001&lt;/accession-num&gt;&lt;work-type&gt;Article&lt;/work-type&gt;&lt;urls&gt;&lt;related-urls&gt;&lt;url&gt;&amp;lt;Go to ISI&amp;gt;://WOS:000674386100001&lt;/url&gt;&lt;/related-urls&gt;&lt;/urls&gt;&lt;custom7&gt;702243&lt;/custom7&gt;&lt;electronic-resource-num&gt;10.3389/fpls.2021.70224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1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A43AD4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GenBank: </w:t>
            </w:r>
            <w:r w:rsidRPr="003B363F">
              <w:rPr>
                <w:color w:val="000000"/>
                <w:sz w:val="21"/>
                <w:szCs w:val="21"/>
              </w:rPr>
              <w:t>GCA_002168275</w:t>
            </w:r>
          </w:p>
        </w:tc>
      </w:tr>
      <w:tr w:rsidR="00C26E96" w:rsidRPr="003B363F" w14:paraId="2B6B7B53" w14:textId="77777777">
        <w:trPr>
          <w:trHeight w:val="338"/>
        </w:trPr>
        <w:tc>
          <w:tcPr>
            <w:tcW w:w="1518" w:type="pct"/>
            <w:vAlign w:val="center"/>
          </w:tcPr>
          <w:p w14:paraId="73E16705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urio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zibethinus</w:t>
            </w:r>
            <w:proofErr w:type="spellEnd"/>
          </w:p>
        </w:tc>
        <w:tc>
          <w:tcPr>
            <w:tcW w:w="1118" w:type="pct"/>
            <w:vAlign w:val="center"/>
          </w:tcPr>
          <w:p w14:paraId="293A0F1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Teh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Teh&lt;/Author&gt;&lt;Year&gt;2017&lt;/Year&gt;&lt;RecNum&gt;501&lt;/RecNum&gt;&lt;DisplayText&gt;&lt;style face="superscript"&gt;217&lt;/style&gt;&lt;/DisplayText&gt;&lt;record&gt;&lt;rec-number&gt;501&lt;/rec-number&gt;&lt;foreign-keys&gt;&lt;key app="EN" db-id="dfs0zsaxpwrdrpe0s5fv0erk9tpreser9v5a" timestamp="1732198654"&gt;501&lt;/key&gt;&lt;/foreign-keys&gt;&lt;ref-type name="Journal Article"&gt;17&lt;/ref-type&gt;&lt;contributors&gt;&lt;authors&gt;&lt;author&gt;Teh, Bin Tean&lt;/author&gt;&lt;author&gt;Lim, Kevin&lt;/author&gt;&lt;author&gt;Yong, Chern Han&lt;/author&gt;&lt;author&gt;Ng, Cedric Chuan Young&lt;/author&gt;&lt;author&gt;Rao, Sushma Ramesh&lt;/author&gt;&lt;author&gt;Rajasegaran, Vikneswari&lt;/author&gt;&lt;author&gt;Lim, Weng Khong&lt;/author&gt;&lt;author&gt;Ong, Choon Kiat&lt;/author&gt;&lt;author&gt;Chan, Ki&lt;/author&gt;&lt;author&gt;Cheng, Vincent Kin Yuen&lt;/author&gt;&lt;author&gt;Soh, Poh Sheng&lt;/author&gt;&lt;author&gt;Swarup, Sanjay&lt;/author&gt;&lt;author&gt;Rozen, Steven G.&lt;/author&gt;&lt;author&gt;Nagarajan, Niranjan&lt;/author&gt;&lt;author&gt;Tan, Patrick&lt;/author&gt;&lt;/authors&gt;&lt;/contributors&gt;&lt;titles&gt;&lt;title&gt;&lt;style face="normal" font="default" size="100%"&gt;The draft genome of tropical fruit durian (&lt;/style&gt;&lt;style face="italic" font="default" size="100%"&gt;Durio zibethinus&lt;/style&gt;&lt;style face="normal" font="default" size="100%"&gt;)&lt;/style&gt;&lt;/title&gt;&lt;secondary-title&gt;Nature Genetics&lt;/secondary-title&gt;&lt;/titles&gt;&lt;periodical&gt;&lt;full-title&gt;Nature Genetics&lt;/full-title&gt;&lt;abbr-2&gt;Nat. Genet.&lt;/abbr-2&gt;&lt;/periodical&gt;&lt;pages&gt;1633–1641&lt;/pages&gt;&lt;volume&gt;49&lt;/volume&gt;&lt;number&gt;11&lt;/number&gt;&lt;dates&gt;&lt;year&gt;2017&lt;/year&gt;&lt;pub-dates&gt;&lt;date&gt;Nov&lt;/date&gt;&lt;/pub-dates&gt;&lt;/dates&gt;&lt;isbn&gt;1061-4036&lt;/isbn&gt;&lt;accession-num&gt;WOS:000413909800012&lt;/accession-num&gt;&lt;work-type&gt;Article&lt;/work-type&gt;&lt;urls&gt;&lt;related-urls&gt;&lt;url&gt;&lt;style face="underline" font="default" size="100%"&gt;&amp;lt;Go to ISI&amp;gt;://WOS:000413909800012&lt;/style&gt;&lt;/url&gt;&lt;/related-urls&gt;&lt;/urls&gt;&lt;electronic-resource-num&gt;10.1038/ng.397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1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36100E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NA400310</w:t>
            </w:r>
          </w:p>
        </w:tc>
      </w:tr>
      <w:tr w:rsidR="00C26E96" w:rsidRPr="003B363F" w14:paraId="069ED7F0" w14:textId="77777777">
        <w:trPr>
          <w:trHeight w:val="338"/>
        </w:trPr>
        <w:tc>
          <w:tcPr>
            <w:tcW w:w="1518" w:type="pct"/>
            <w:vAlign w:val="center"/>
          </w:tcPr>
          <w:p w14:paraId="5566F2D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Bombax ceiba</w:t>
            </w:r>
          </w:p>
        </w:tc>
        <w:tc>
          <w:tcPr>
            <w:tcW w:w="1118" w:type="pct"/>
            <w:vAlign w:val="center"/>
          </w:tcPr>
          <w:p w14:paraId="697F448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Gao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ao&lt;/Author&gt;&lt;Year&gt;2018&lt;/Year&gt;&lt;RecNum&gt;502&lt;/RecNum&gt;&lt;DisplayText&gt;&lt;style face="superscript"&gt;218&lt;/style&gt;&lt;/DisplayText&gt;&lt;record&gt;&lt;rec-number&gt;502&lt;/rec-number&gt;&lt;foreign-keys&gt;&lt;key app="EN" db-id="dfs0zsaxpwrdrpe0s5fv0erk9tpreser9v5a" timestamp="1732198725"&gt;502&lt;/key&gt;&lt;/foreign-keys&gt;&lt;ref-type name="Journal Article"&gt;17&lt;/ref-type&gt;&lt;contributors&gt;&lt;authors&gt;&lt;author&gt;Gao, Yong&lt;/author&gt;&lt;author&gt;Wang, Haibo&lt;/author&gt;&lt;author&gt;Liu, Chao&lt;/author&gt;&lt;author&gt;Chu, Honglong&lt;/author&gt;&lt;author&gt;Dai, Dongqin&lt;/author&gt;&lt;author&gt;Song, Shengnan&lt;/author&gt;&lt;author&gt;Yu, Long&lt;/author&gt;&lt;author&gt;Han, Lihong&lt;/author&gt;&lt;author&gt;Fu, Yi&lt;/author&gt;&lt;author&gt;Tian, Bin&lt;/author&gt;&lt;author&gt;Tang, Lizhou&lt;/author&gt;&lt;/authors&gt;&lt;/contributors&gt;&lt;titles&gt;&lt;title&gt;&lt;style face="italic" font="default" size="100%"&gt;De novo&lt;/style&gt;&lt;style face="normal" font="default" size="100%"&gt; genome assembly of the red silk cotton tree (&lt;/style&gt;&lt;style face="italic" font="default" size="100%"&gt;Bombax ceiba&lt;/style&gt;&lt;style face="normal" font="default" size="100%"&gt;)&lt;/style&gt;&lt;/title&gt;&lt;secondary-title&gt;Gigascience&lt;/secondary-title&gt;&lt;/titles&gt;&lt;periodical&gt;&lt;full-title&gt;Gigascience&lt;/full-title&gt;&lt;abbr-2&gt;Gigascience&lt;/abbr-2&gt;&lt;/periodical&gt;&lt;volume&gt;7&lt;/volume&gt;&lt;number&gt;5&lt;/number&gt;&lt;dates&gt;&lt;year&gt;2018&lt;/year&gt;&lt;pub-dates&gt;&lt;date&gt;May 10&lt;/date&gt;&lt;/pub-dates&gt;&lt;/dates&gt;&lt;isbn&gt;2047-217X&lt;/isbn&gt;&lt;accession-num&gt;WOS:000438568800001&lt;/accession-num&gt;&lt;work-type&gt;Article; Data Paper&lt;/work-type&gt;&lt;urls&gt;&lt;related-urls&gt;&lt;url&gt;&lt;style face="underline" font="default" size="100%"&gt;&amp;lt;Go to ISI&amp;gt;://WOS:000438568800001&lt;/style&gt;&lt;/url&gt;&lt;/related-urls&gt;&lt;/urls&gt;&lt;custom7&gt;giy051&lt;/custom7&gt;&lt;electronic-resource-num&gt;10.1093/gigascience/giy051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1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275A74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color w:val="000000"/>
                <w:sz w:val="21"/>
                <w:szCs w:val="21"/>
              </w:rPr>
              <w:t>GigaDB</w:t>
            </w:r>
            <w:proofErr w:type="spellEnd"/>
            <w:r w:rsidRPr="003B363F">
              <w:rPr>
                <w:color w:val="000000"/>
                <w:sz w:val="21"/>
                <w:szCs w:val="21"/>
              </w:rPr>
              <w:t xml:space="preserve"> ID: 100445</w:t>
            </w:r>
          </w:p>
        </w:tc>
      </w:tr>
      <w:tr w:rsidR="00C26E96" w:rsidRPr="003B363F" w14:paraId="4433988C" w14:textId="77777777">
        <w:trPr>
          <w:trHeight w:val="338"/>
        </w:trPr>
        <w:tc>
          <w:tcPr>
            <w:tcW w:w="1518" w:type="pct"/>
            <w:vAlign w:val="center"/>
          </w:tcPr>
          <w:p w14:paraId="16CECBCF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Hibiscus cannabinus</w:t>
            </w:r>
          </w:p>
        </w:tc>
        <w:tc>
          <w:tcPr>
            <w:tcW w:w="1118" w:type="pct"/>
            <w:vAlign w:val="center"/>
          </w:tcPr>
          <w:p w14:paraId="166D91D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h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Zhang&lt;/Author&gt;&lt;Year&gt;2020&lt;/Year&gt;&lt;RecNum&gt;503&lt;/RecNum&gt;&lt;DisplayText&gt;&lt;style face="superscript"&gt;219&lt;/style&gt;&lt;/DisplayText&gt;&lt;record&gt;&lt;rec-number&gt;503&lt;/rec-number&gt;&lt;foreign-keys&gt;&lt;key app="EN" db-id="dfs0zsaxpwrdrpe0s5fv0erk9tpreser9v5a" timestamp="1732198809"&gt;503&lt;/key&gt;&lt;/foreign-keys&gt;&lt;ref-type name="Journal Article"&gt;17&lt;/ref-type&gt;&lt;contributors&gt;&lt;authors&gt;&lt;author&gt;Zhang, Liwu&lt;/author&gt;&lt;author&gt;Xu, Yi&lt;/author&gt;&lt;author&gt;Zhang, Xingtan&lt;/author&gt;&lt;author&gt;Ma, Xiaokai&lt;/author&gt;&lt;author&gt;Zhang, Lilan&lt;/author&gt;&lt;author&gt;Liao, Zhenyang&lt;/author&gt;&lt;author&gt;Zhang, Qing&lt;/author&gt;&lt;author&gt;Wan, Xuebei&lt;/author&gt;&lt;author&gt;Cheng, Yan&lt;/author&gt;&lt;author&gt;Zhang, Jisen&lt;/author&gt;&lt;author&gt;Li, Dongxu&lt;/author&gt;&lt;author&gt;Zhang, Liemei&lt;/author&gt;&lt;author&gt;Xu, Jiantang&lt;/author&gt;&lt;author&gt;Tao, Aifen&lt;/author&gt;&lt;author&gt;Lin, Lihui&lt;/author&gt;&lt;author&gt;Fang, Pingping&lt;/author&gt;&lt;author&gt;Chen, Shuai&lt;/author&gt;&lt;author&gt;Qi, Rui&lt;/author&gt;&lt;author&gt;Xu, Xiuming&lt;/author&gt;&lt;author&gt;Qi, Jianmin&lt;/author&gt;&lt;author&gt;Ming, Ray&lt;/author&gt;&lt;/authors&gt;&lt;/contributors&gt;&lt;titles&gt;&lt;title&gt;&lt;style face="normal" font="default" size="100%"&gt;The genome of kenaf (&lt;/style&gt;&lt;style face="italic" font="default" size="100%"&gt;Hibiscus cannabinus&lt;/style&gt;&lt;style face="normal" font="default" size="100%"&gt; L.) provides insights into bast fibre and leaf shape biogenesis&lt;/style&gt;&lt;/title&gt;&lt;secondary-title&gt;Plant Biotechnology Journal&lt;/secondary-title&gt;&lt;/titles&gt;&lt;periodical&gt;&lt;full-title&gt;Plant Biotechnology Journal&lt;/full-title&gt;&lt;abbr-2&gt;Plant Biotechnol. J.&lt;/abbr-2&gt;&lt;/periodical&gt;&lt;pages&gt;1796–1809&lt;/pages&gt;&lt;volume&gt;18&lt;/volume&gt;&lt;number&gt;8&lt;/number&gt;&lt;dates&gt;&lt;year&gt;2020&lt;/year&gt;&lt;pub-dates&gt;&lt;date&gt;Aug&lt;/date&gt;&lt;/pub-dates&gt;&lt;/dates&gt;&lt;isbn&gt;1467-7644&lt;/isbn&gt;&lt;accession-num&gt;WOS:000510042500001&lt;/accession-num&gt;&lt;work-type&gt;Article&lt;/work-type&gt;&lt;urls&gt;&lt;related-urls&gt;&lt;url&gt;&lt;style face="underline" font="default" size="100%"&gt;&amp;lt;Go to ISI&amp;gt;://WOS:000510042500001&lt;/style&gt;&lt;/url&gt;&lt;/related-urls&gt;&lt;/urls&gt;&lt;electronic-resource-num&gt;10.1111/pbi.13341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1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4802C6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GWH: </w:t>
            </w:r>
            <w:r w:rsidRPr="003B363F">
              <w:rPr>
                <w:color w:val="000000"/>
                <w:sz w:val="21"/>
                <w:szCs w:val="21"/>
              </w:rPr>
              <w:t>GWHACDB00000000/</w:t>
            </w:r>
          </w:p>
        </w:tc>
      </w:tr>
      <w:tr w:rsidR="00C26E96" w:rsidRPr="003B363F" w14:paraId="21EB3E0C" w14:textId="77777777">
        <w:trPr>
          <w:trHeight w:val="338"/>
        </w:trPr>
        <w:tc>
          <w:tcPr>
            <w:tcW w:w="1518" w:type="pct"/>
            <w:vAlign w:val="center"/>
          </w:tcPr>
          <w:p w14:paraId="0A7010C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Gossypium australe</w:t>
            </w:r>
          </w:p>
        </w:tc>
        <w:tc>
          <w:tcPr>
            <w:tcW w:w="1118" w:type="pct"/>
            <w:vAlign w:val="center"/>
          </w:tcPr>
          <w:p w14:paraId="083F39B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he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hen&lt;/Author&gt;&lt;Year&gt;2018&lt;/Year&gt;&lt;RecNum&gt;504&lt;/RecNum&gt;&lt;DisplayText&gt;&lt;style face="superscript"&gt;220&lt;/style&gt;&lt;/DisplayText&gt;&lt;record&gt;&lt;rec-number&gt;504&lt;/rec-number&gt;&lt;foreign-keys&gt;&lt;key app="EN" db-id="dfs0zsaxpwrdrpe0s5fv0erk9tpreser9v5a" timestamp="1732199054"&gt;504&lt;/key&gt;&lt;/foreign-keys&gt;&lt;ref-type name="Journal Article"&gt;17&lt;/ref-type&gt;&lt;contributors&gt;&lt;authors&gt;&lt;author&gt;Chen, Fei&lt;/author&gt;&lt;author&gt;Dong, Wei&lt;/author&gt;&lt;author&gt;Zhang, Jiawei&lt;/author&gt;&lt;author&gt;Guo, Xinyue&lt;/author&gt;&lt;author&gt;Chen, Junhao&lt;/author&gt;&lt;author&gt;Wang, Zhengjia&lt;/author&gt;&lt;author&gt;Lin, Zhenguo&lt;/author&gt;&lt;author&gt;Tang, Haibao&lt;/author&gt;&lt;author&gt;Zhang, Liangsheng&lt;/author&gt;&lt;/authors&gt;&lt;/contributors&gt;&lt;titles&gt;&lt;title&gt;The Sequenced Angiosperm Genomes and Genome Databases&lt;/title&gt;&lt;secondary-title&gt;Frontiers in Plant Science&lt;/secondary-title&gt;&lt;/titles&gt;&lt;periodical&gt;&lt;full-title&gt;Frontiers in Plant Science&lt;/full-title&gt;&lt;abbr-2&gt;Front. plant Sci.&lt;/abbr-2&gt;&lt;/periodical&gt;&lt;volume&gt;9&lt;/volume&gt;&lt;dates&gt;&lt;year&gt;2018&lt;/year&gt;&lt;pub-dates&gt;&lt;date&gt;Apr 13&lt;/date&gt;&lt;/pub-dates&gt;&lt;/dates&gt;&lt;isbn&gt;1664-462X&lt;/isbn&gt;&lt;accession-num&gt;WOS:000429906700001&lt;/accession-num&gt;&lt;work-type&gt;Review&lt;/work-type&gt;&lt;urls&gt;&lt;related-urls&gt;&lt;url&gt;&amp;lt;Go to ISI&amp;gt;://WOS:000429906700001&lt;/url&gt;&lt;/related-urls&gt;&lt;/urls&gt;&lt;custom7&gt;418&lt;/custom7&gt;&lt;electronic-resource-num&gt;10.3389/fpls.2018.00418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C96028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ftp://ftp.bioinfo.wsu.edu/</w:t>
            </w:r>
          </w:p>
        </w:tc>
      </w:tr>
      <w:tr w:rsidR="00C26E96" w:rsidRPr="003B363F" w14:paraId="29738F58" w14:textId="77777777">
        <w:trPr>
          <w:trHeight w:val="338"/>
        </w:trPr>
        <w:tc>
          <w:tcPr>
            <w:tcW w:w="1518" w:type="pct"/>
            <w:vAlign w:val="center"/>
          </w:tcPr>
          <w:p w14:paraId="58B81FE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Moringa oleifera</w:t>
            </w:r>
          </w:p>
        </w:tc>
        <w:tc>
          <w:tcPr>
            <w:tcW w:w="1118" w:type="pct"/>
            <w:vAlign w:val="center"/>
          </w:tcPr>
          <w:p w14:paraId="2AAD076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h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Chang&lt;/Author&gt;&lt;Year&gt;2019&lt;/Year&gt;&lt;RecNum&gt;505&lt;/RecNum&gt;&lt;DisplayText&gt;&lt;style face="superscript"&gt;173&lt;/style&gt;&lt;/DisplayText&gt;&lt;record&gt;&lt;rec-number&gt;505&lt;/rec-number&gt;&lt;foreign-keys&gt;&lt;key app="EN" db-id="dfs0zsaxpwrdrpe0s5fv0erk9tpreser9v5a" timestamp="1732199199"&gt;505&lt;/key&gt;&lt;/foreign-keys&gt;&lt;ref-type name="Journal Article"&gt;17&lt;/ref-type&gt;&lt;contributors&gt;&lt;authors&gt;&lt;author&gt;Chang, Yue&lt;/author&gt;&lt;author&gt;Liu, Huan&lt;/author&gt;&lt;author&gt;Liu, Min&lt;/author&gt;&lt;author&gt;Liao, Xuezhu&lt;/author&gt;&lt;author&gt;Sahu, Sunil Kumar&lt;/author&gt;&lt;author&gt;Fu, Yuan&lt;/author&gt;&lt;author&gt;Song, Bo&lt;/author&gt;&lt;author&gt;Cheng, Shifeng&lt;/author&gt;&lt;author&gt;Kariba, Robert&lt;/author&gt;&lt;author&gt;Muthemba, Samuel&lt;/author&gt;&lt;author&gt;Hendre, Prasad S.&lt;/author&gt;&lt;author&gt;Mayes, Sean&lt;/author&gt;&lt;author&gt;Ho, Wai Kuan&lt;/author&gt;&lt;author&gt;Yssel, Anna E. J.&lt;/author&gt;&lt;author&gt;Kendabie, Presidor&lt;/author&gt;&lt;author&gt;Wang, Sibo&lt;/author&gt;&lt;author&gt;Li, Linzhou&lt;/author&gt;&lt;author&gt;Muchugi, Alice&lt;/author&gt;&lt;author&gt;Jamnadass, Ramni&lt;/author&gt;&lt;author&gt;Lu, Haorong&lt;/author&gt;&lt;author&gt;Peng, Shufeng&lt;/author&gt;&lt;author&gt;Van Deynze, Allen&lt;/author&gt;&lt;author&gt;Simons, Anthony&lt;/author&gt;&lt;author&gt;Yana-Shapiro, Howard&lt;/author&gt;&lt;author&gt;Van de Peer, Yves&lt;/author&gt;&lt;author&gt;Xu, Xun&lt;/author&gt;&lt;author&gt;Yang, Huanming&lt;/author&gt;&lt;author&gt;Wang, Jian&lt;/author&gt;&lt;author&gt;Liu, Xin&lt;/author&gt;&lt;/authors&gt;&lt;/contributors&gt;&lt;titles&gt;&lt;title&gt;The draft genomes of five agriculturally important African orphan crops&lt;/title&gt;&lt;secondary-title&gt;Gigascience&lt;/secondary-title&gt;&lt;/titles&gt;&lt;periodical&gt;&lt;full-title&gt;Gigascience&lt;/full-title&gt;&lt;abbr-2&gt;Gigascience&lt;/abbr-2&gt;&lt;/periodical&gt;&lt;volume&gt;8&lt;/volume&gt;&lt;number&gt;3&lt;/number&gt;&lt;dates&gt;&lt;year&gt;2019&lt;/year&gt;&lt;pub-dates&gt;&lt;date&gt;Mar&lt;/date&gt;&lt;/pub-dates&gt;&lt;/dates&gt;&lt;isbn&gt;2047-217X&lt;/isbn&gt;&lt;accession-num&gt;WOS:000466726800001&lt;/accession-num&gt;&lt;work-type&gt;Article; Data Paper&lt;/work-type&gt;&lt;urls&gt;&lt;related-urls&gt;&lt;url&gt;&amp;lt;Go to ISI&amp;gt;://WOS:000466726800001&lt;/url&gt;&lt;/related-urls&gt;&lt;/urls&gt;&lt;custom7&gt;giy152&lt;/custom7&gt;&lt;electronic-resource-num&gt;10.1093/gigascience/giy15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17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B0211D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color w:val="000000"/>
                <w:sz w:val="21"/>
                <w:szCs w:val="21"/>
              </w:rPr>
              <w:t>GigaDB</w:t>
            </w:r>
            <w:proofErr w:type="spellEnd"/>
            <w:r w:rsidRPr="003B363F">
              <w:rPr>
                <w:color w:val="000000"/>
                <w:sz w:val="21"/>
                <w:szCs w:val="21"/>
              </w:rPr>
              <w:t xml:space="preserve"> ID: 101058</w:t>
            </w:r>
          </w:p>
        </w:tc>
      </w:tr>
      <w:tr w:rsidR="00C26E96" w:rsidRPr="003B363F" w14:paraId="2524C334" w14:textId="77777777">
        <w:trPr>
          <w:trHeight w:val="338"/>
        </w:trPr>
        <w:tc>
          <w:tcPr>
            <w:tcW w:w="1518" w:type="pct"/>
            <w:vAlign w:val="center"/>
          </w:tcPr>
          <w:p w14:paraId="514EF0D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aric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papaya</w:t>
            </w:r>
          </w:p>
        </w:tc>
        <w:tc>
          <w:tcPr>
            <w:tcW w:w="1118" w:type="pct"/>
            <w:vAlign w:val="center"/>
          </w:tcPr>
          <w:p w14:paraId="5C79779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Mi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NaW5nPC9BdXRob3I+PFllYXI+MjAwODwvWWVhcj48UmVj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NaW5nPC9BdXRob3I+PFllYXI+MjAwODwvWWVhcj48UmVj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AECAFE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iCs/>
                <w:sz w:val="21"/>
                <w:szCs w:val="21"/>
              </w:rPr>
              <w:t>Carica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papaya</w:t>
            </w:r>
            <w:r w:rsidRPr="003B363F">
              <w:rPr>
                <w:sz w:val="21"/>
                <w:szCs w:val="21"/>
              </w:rPr>
              <w:t xml:space="preserve"> ASGPBv0.4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Cpapaya_ASGPBv0_4</w:t>
            </w:r>
          </w:p>
        </w:tc>
      </w:tr>
      <w:tr w:rsidR="00C26E96" w:rsidRPr="003B363F" w14:paraId="0A22B7B2" w14:textId="77777777">
        <w:trPr>
          <w:trHeight w:val="338"/>
        </w:trPr>
        <w:tc>
          <w:tcPr>
            <w:tcW w:w="1518" w:type="pct"/>
            <w:vAlign w:val="center"/>
          </w:tcPr>
          <w:p w14:paraId="0E6161A8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arenay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hassleriana</w:t>
            </w:r>
          </w:p>
        </w:tc>
        <w:tc>
          <w:tcPr>
            <w:tcW w:w="1118" w:type="pct"/>
            <w:vAlign w:val="center"/>
          </w:tcPr>
          <w:p w14:paraId="48EC339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he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DaGVuZzwvQXV0aG9yPjxZZWFyPjIwMTM8L1llYXI+PFJl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DaGVuZzwvQXV0aG9yPjxZZWFyPjIwMTM8L1llYXI+PFJl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2884CFC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NCBI project ID: </w:t>
            </w:r>
            <w:r w:rsidRPr="003B363F">
              <w:rPr>
                <w:color w:val="000000"/>
                <w:sz w:val="21"/>
                <w:szCs w:val="21"/>
              </w:rPr>
              <w:t>PRJNA175230</w:t>
            </w:r>
          </w:p>
        </w:tc>
      </w:tr>
      <w:tr w:rsidR="00C26E96" w:rsidRPr="003B363F" w14:paraId="6454B752" w14:textId="77777777">
        <w:trPr>
          <w:trHeight w:val="338"/>
        </w:trPr>
        <w:tc>
          <w:tcPr>
            <w:tcW w:w="1518" w:type="pct"/>
            <w:vAlign w:val="center"/>
          </w:tcPr>
          <w:p w14:paraId="70EDCAF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ethionem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rabicum</w:t>
            </w:r>
            <w:proofErr w:type="spellEnd"/>
          </w:p>
        </w:tc>
        <w:tc>
          <w:tcPr>
            <w:tcW w:w="1118" w:type="pct"/>
            <w:vAlign w:val="center"/>
          </w:tcPr>
          <w:p w14:paraId="6D8FE1A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Haudry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IYXVkcnk8L0F1dGhvcj48WWVhcj4yMDEzPC9ZZWFyPjxS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IYXVkcnk8L0F1dGhvcj48WWVhcj4yMDEzPC9ZZWFyPjxS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3D1D7E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1C46B927" w14:textId="77777777">
        <w:trPr>
          <w:trHeight w:val="338"/>
        </w:trPr>
        <w:tc>
          <w:tcPr>
            <w:tcW w:w="1518" w:type="pct"/>
            <w:vAlign w:val="center"/>
          </w:tcPr>
          <w:p w14:paraId="2109AF0A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uclidium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yriacum</w:t>
            </w:r>
            <w:proofErr w:type="spellEnd"/>
          </w:p>
        </w:tc>
        <w:tc>
          <w:tcPr>
            <w:tcW w:w="1118" w:type="pct"/>
            <w:vAlign w:val="center"/>
          </w:tcPr>
          <w:p w14:paraId="0B8CDBD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5DA8C5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color w:val="000000"/>
                <w:sz w:val="21"/>
                <w:szCs w:val="21"/>
              </w:rPr>
            </w:pPr>
            <w:proofErr w:type="spellStart"/>
            <w:r w:rsidRPr="003B363F">
              <w:rPr>
                <w:i/>
                <w:iCs/>
                <w:sz w:val="21"/>
                <w:szCs w:val="21"/>
              </w:rPr>
              <w:t>Euclidium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i/>
                <w:iCs/>
                <w:sz w:val="21"/>
                <w:szCs w:val="21"/>
              </w:rPr>
              <w:t>syriacum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</w:t>
            </w:r>
            <w:r w:rsidRPr="003B363F">
              <w:rPr>
                <w:sz w:val="21"/>
                <w:szCs w:val="21"/>
              </w:rPr>
              <w:t xml:space="preserve">v1.1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Dstrictus_v2_1</w:t>
            </w:r>
          </w:p>
        </w:tc>
      </w:tr>
      <w:tr w:rsidR="00C26E96" w:rsidRPr="003B363F" w14:paraId="16C8515C" w14:textId="77777777">
        <w:trPr>
          <w:trHeight w:val="338"/>
        </w:trPr>
        <w:tc>
          <w:tcPr>
            <w:tcW w:w="1518" w:type="pct"/>
            <w:vAlign w:val="center"/>
          </w:tcPr>
          <w:p w14:paraId="050FC7B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iptychocarpus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trictus</w:t>
            </w:r>
            <w:proofErr w:type="spellEnd"/>
          </w:p>
        </w:tc>
        <w:tc>
          <w:tcPr>
            <w:tcW w:w="1118" w:type="pct"/>
            <w:vAlign w:val="center"/>
          </w:tcPr>
          <w:p w14:paraId="496C4DD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AF226D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iCs/>
                <w:sz w:val="21"/>
                <w:szCs w:val="21"/>
              </w:rPr>
              <w:t>Diptychocarpus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i/>
                <w:iCs/>
                <w:sz w:val="21"/>
                <w:szCs w:val="21"/>
              </w:rPr>
              <w:t>strictus</w:t>
            </w:r>
            <w:proofErr w:type="spellEnd"/>
            <w:r w:rsidRPr="003B363F">
              <w:rPr>
                <w:sz w:val="21"/>
                <w:szCs w:val="21"/>
              </w:rPr>
              <w:t xml:space="preserve"> v2.1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Dstrictus_v2_1</w:t>
            </w:r>
          </w:p>
        </w:tc>
      </w:tr>
      <w:tr w:rsidR="00C26E96" w:rsidRPr="003B363F" w14:paraId="6E0C8A11" w14:textId="77777777">
        <w:trPr>
          <w:trHeight w:val="338"/>
        </w:trPr>
        <w:tc>
          <w:tcPr>
            <w:tcW w:w="1518" w:type="pct"/>
            <w:vAlign w:val="center"/>
          </w:tcPr>
          <w:p w14:paraId="1DE5EEB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Cardamine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hirsuta</w:t>
            </w:r>
            <w:proofErr w:type="spellEnd"/>
          </w:p>
        </w:tc>
        <w:tc>
          <w:tcPr>
            <w:tcW w:w="1118" w:type="pct"/>
            <w:vAlign w:val="center"/>
          </w:tcPr>
          <w:p w14:paraId="1902E5F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Ga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HYW48L0F1dGhvcj48WWVhcj4yMDE2PC9ZZWFyPjxSZWNO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HYW48L0F1dGhvcj48WWVhcj4yMDE2PC9ZZWFyPjxSZWNO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F3C797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s://chi.mpipz.mpg.de/assembly.html</w:t>
            </w:r>
          </w:p>
        </w:tc>
      </w:tr>
      <w:tr w:rsidR="00C26E96" w:rsidRPr="003B363F" w14:paraId="3C2EDC1D" w14:textId="77777777">
        <w:trPr>
          <w:trHeight w:val="338"/>
        </w:trPr>
        <w:tc>
          <w:tcPr>
            <w:tcW w:w="1518" w:type="pct"/>
            <w:vAlign w:val="center"/>
          </w:tcPr>
          <w:p w14:paraId="7219A516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Leavenworth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labamica</w:t>
            </w:r>
            <w:proofErr w:type="spellEnd"/>
          </w:p>
        </w:tc>
        <w:tc>
          <w:tcPr>
            <w:tcW w:w="1118" w:type="pct"/>
            <w:vAlign w:val="center"/>
          </w:tcPr>
          <w:p w14:paraId="5CDF210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Haudry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IYXVkcnk8L0F1dGhvcj48WWVhcj4yMDEzPC9ZZWFyPjxS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IYXVkcnk8L0F1dGhvcj48WWVhcj4yMDEzPC9ZZWFyPjxS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702A98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4ADD0B2E" w14:textId="77777777">
        <w:trPr>
          <w:trHeight w:val="338"/>
        </w:trPr>
        <w:tc>
          <w:tcPr>
            <w:tcW w:w="1518" w:type="pct"/>
            <w:vAlign w:val="center"/>
          </w:tcPr>
          <w:p w14:paraId="6CBF1B6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Roripp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islandica</w:t>
            </w:r>
            <w:proofErr w:type="spellEnd"/>
          </w:p>
        </w:tc>
        <w:tc>
          <w:tcPr>
            <w:tcW w:w="1118" w:type="pct"/>
            <w:vAlign w:val="center"/>
          </w:tcPr>
          <w:p w14:paraId="7A8A1FB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FEFBAC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iCs/>
                <w:sz w:val="21"/>
                <w:szCs w:val="21"/>
              </w:rPr>
              <w:t>Rorippa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i/>
                <w:iCs/>
                <w:sz w:val="21"/>
                <w:szCs w:val="21"/>
              </w:rPr>
              <w:t>islandica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</w:t>
            </w:r>
            <w:r w:rsidRPr="003B363F">
              <w:rPr>
                <w:sz w:val="21"/>
                <w:szCs w:val="21"/>
              </w:rPr>
              <w:t xml:space="preserve">v1.1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Rislandica_v1_1</w:t>
            </w:r>
          </w:p>
        </w:tc>
      </w:tr>
      <w:tr w:rsidR="00C26E96" w:rsidRPr="003B363F" w14:paraId="2CF7A38A" w14:textId="77777777">
        <w:trPr>
          <w:trHeight w:val="338"/>
        </w:trPr>
        <w:tc>
          <w:tcPr>
            <w:tcW w:w="1518" w:type="pct"/>
            <w:vAlign w:val="center"/>
          </w:tcPr>
          <w:p w14:paraId="1D02C7F8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escurain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ophioides</w:t>
            </w:r>
            <w:proofErr w:type="spellEnd"/>
          </w:p>
        </w:tc>
        <w:tc>
          <w:tcPr>
            <w:tcW w:w="1118" w:type="pct"/>
            <w:vAlign w:val="center"/>
          </w:tcPr>
          <w:p w14:paraId="0EBE29E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05AF86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iCs/>
                <w:color w:val="000000"/>
                <w:sz w:val="21"/>
                <w:szCs w:val="21"/>
              </w:rPr>
              <w:t>Descurainia</w:t>
            </w:r>
            <w:proofErr w:type="spellEnd"/>
            <w:r w:rsidRPr="003B363F">
              <w:rPr>
                <w:i/>
                <w:iCs/>
                <w:color w:val="000000"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i/>
                <w:iCs/>
                <w:color w:val="000000"/>
                <w:sz w:val="21"/>
                <w:szCs w:val="21"/>
              </w:rPr>
              <w:t>sophioides</w:t>
            </w:r>
            <w:proofErr w:type="spellEnd"/>
            <w:r w:rsidRPr="003B363F">
              <w:rPr>
                <w:color w:val="000000"/>
                <w:sz w:val="21"/>
                <w:szCs w:val="21"/>
              </w:rPr>
              <w:t xml:space="preserve"> v1.1 </w:t>
            </w:r>
            <w:r w:rsidRPr="003B363F">
              <w:rPr>
                <w:sz w:val="21"/>
                <w:szCs w:val="21"/>
              </w:rPr>
              <w:t>at DOE-JGI, https://phytozome-next.jgi.doe.gov/info/Dsophioides_v1_1</w:t>
            </w:r>
          </w:p>
        </w:tc>
      </w:tr>
      <w:tr w:rsidR="00C26E96" w:rsidRPr="003B363F" w14:paraId="30AB2149" w14:textId="77777777">
        <w:trPr>
          <w:trHeight w:val="338"/>
        </w:trPr>
        <w:tc>
          <w:tcPr>
            <w:tcW w:w="1518" w:type="pct"/>
            <w:vAlign w:val="center"/>
          </w:tcPr>
          <w:p w14:paraId="3349BA1A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lastRenderedPageBreak/>
              <w:t>Malcolm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maritima</w:t>
            </w:r>
          </w:p>
        </w:tc>
        <w:tc>
          <w:tcPr>
            <w:tcW w:w="1118" w:type="pct"/>
            <w:vAlign w:val="center"/>
          </w:tcPr>
          <w:p w14:paraId="2E75508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59F707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iCs/>
                <w:sz w:val="21"/>
                <w:szCs w:val="21"/>
              </w:rPr>
              <w:t>Malcolmia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maritima</w:t>
            </w:r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color w:val="000000"/>
                <w:sz w:val="21"/>
                <w:szCs w:val="21"/>
              </w:rPr>
              <w:t xml:space="preserve">v1.1 </w:t>
            </w:r>
            <w:r w:rsidRPr="003B363F">
              <w:rPr>
                <w:sz w:val="21"/>
                <w:szCs w:val="21"/>
              </w:rPr>
              <w:t xml:space="preserve">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Mmaritima_v1_1</w:t>
            </w:r>
          </w:p>
        </w:tc>
      </w:tr>
      <w:tr w:rsidR="00C26E96" w:rsidRPr="003B363F" w14:paraId="1F70C6D5" w14:textId="77777777">
        <w:trPr>
          <w:trHeight w:val="338"/>
        </w:trPr>
        <w:tc>
          <w:tcPr>
            <w:tcW w:w="1518" w:type="pct"/>
            <w:vAlign w:val="center"/>
          </w:tcPr>
          <w:p w14:paraId="3028B80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rabidopsis thaliana</w:t>
            </w:r>
          </w:p>
        </w:tc>
        <w:tc>
          <w:tcPr>
            <w:tcW w:w="1118" w:type="pct"/>
            <w:vAlign w:val="center"/>
          </w:tcPr>
          <w:p w14:paraId="2527A09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Kaul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LYXVsPC9BdXRob3I+PFllYXI+MjAwMDwvWWVhcj48UmVj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LYXVsPC9BdXRob3I+PFllYXI+MjAwMDwvWWVhcj48UmVj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C49348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348CC2EC" w14:textId="77777777">
        <w:trPr>
          <w:trHeight w:val="338"/>
        </w:trPr>
        <w:tc>
          <w:tcPr>
            <w:tcW w:w="1518" w:type="pct"/>
            <w:vAlign w:val="center"/>
          </w:tcPr>
          <w:p w14:paraId="44889E3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Boecher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stricta</w:t>
            </w:r>
          </w:p>
        </w:tc>
        <w:tc>
          <w:tcPr>
            <w:tcW w:w="1118" w:type="pct"/>
            <w:vAlign w:val="center"/>
          </w:tcPr>
          <w:p w14:paraId="482B613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ee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Lee&lt;/Author&gt;&lt;Year&gt;2017&lt;/Year&gt;&lt;RecNum&gt;521&lt;/RecNum&gt;&lt;DisplayText&gt;&lt;style face="superscript"&gt;226&lt;/style&gt;&lt;/DisplayText&gt;&lt;record&gt;&lt;rec-number&gt;521&lt;/rec-number&gt;&lt;foreign-keys&gt;&lt;key app="EN" db-id="dfs0zsaxpwrdrpe0s5fv0erk9tpreser9v5a" timestamp="1732209640"&gt;521&lt;/key&gt;&lt;/foreign-keys&gt;&lt;ref-type name="Journal Article"&gt;17&lt;/ref-type&gt;&lt;contributors&gt;&lt;authors&gt;&lt;author&gt;Lee, Cheng-Ruei&lt;/author&gt;&lt;author&gt;Wang, Baosheng&lt;/author&gt;&lt;author&gt;Mojica, Julius P.&lt;/author&gt;&lt;author&gt;Mandakova, Terezie&lt;/author&gt;&lt;author&gt;Prasad, Kasavajhala Y. S. K.&lt;/author&gt;&lt;author&gt;Goicoechea, Jose Luis&lt;/author&gt;&lt;author&gt;Perera, Nadeesha&lt;/author&gt;&lt;author&gt;Hellsten, Uffe&lt;/author&gt;&lt;author&gt;Hundley, Hope N.&lt;/author&gt;&lt;author&gt;Johnson, Jenifer&lt;/author&gt;&lt;author&gt;Grimwood, Jane&lt;/author&gt;&lt;author&gt;Barry, Kerrie&lt;/author&gt;&lt;author&gt;Fairclough, Stephen&lt;/author&gt;&lt;author&gt;Jenkins, Jerry W.&lt;/author&gt;&lt;author&gt;Yu, Yeisoo&lt;/author&gt;&lt;author&gt;Kudrna, Dave&lt;/author&gt;&lt;author&gt;Zhang, Jianwei&lt;/author&gt;&lt;author&gt;Talag, Jayson&lt;/author&gt;&lt;author&gt;Golser, Wolfgang&lt;/author&gt;&lt;author&gt;Ghattas, Kathryn&lt;/author&gt;&lt;author&gt;Schranz, M. Eric&lt;/author&gt;&lt;author&gt;Wing, Rod&lt;/author&gt;&lt;author&gt;Lysak, Martin A.&lt;/author&gt;&lt;author&gt;Schmutz, Jeremy&lt;/author&gt;&lt;author&gt;Rokhsar, Daniel S.&lt;/author&gt;&lt;author&gt;Mitchell-Olds, Thomas&lt;/author&gt;&lt;/authors&gt;&lt;/contributors&gt;&lt;titles&gt;&lt;title&gt;Young inversion with multiple linked QTLs under selection in a hybrid zone&lt;/title&gt;&lt;secondary-title&gt;Nature Ecology &amp;amp; Evolution&lt;/secondary-title&gt;&lt;/titles&gt;&lt;periodical&gt;&lt;full-title&gt;Nature Ecology &amp;amp; Evolution&lt;/full-title&gt;&lt;abbr-2&gt;Nat. Ecol. Evol.&lt;/abbr-2&gt;&lt;/periodical&gt;&lt;volume&gt;1&lt;/volume&gt;&lt;number&gt;5&lt;/number&gt;&lt;dates&gt;&lt;year&gt;2017&lt;/year&gt;&lt;pub-dates&gt;&lt;date&gt;May&lt;/date&gt;&lt;/pub-dates&gt;&lt;/dates&gt;&lt;isbn&gt;2397-334X&lt;/isbn&gt;&lt;accession-num&gt;WOS:000417173100009&lt;/accession-num&gt;&lt;work-type&gt;Article&lt;/work-type&gt;&lt;urls&gt;&lt;related-urls&gt;&lt;url&gt;&amp;lt;Go to ISI&amp;gt;://WOS:000417173100009&lt;/url&gt;&lt;/related-urls&gt;&lt;/urls&gt;&lt;custom7&gt;0119&lt;/custom7&gt;&lt;electronic-resource-num&gt;10.1038/s41559-017-011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33DCA7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23500688" w14:textId="77777777">
        <w:trPr>
          <w:trHeight w:val="338"/>
        </w:trPr>
        <w:tc>
          <w:tcPr>
            <w:tcW w:w="1518" w:type="pct"/>
            <w:vAlign w:val="center"/>
          </w:tcPr>
          <w:p w14:paraId="171E981A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apsell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rubella</w:t>
            </w:r>
          </w:p>
        </w:tc>
        <w:tc>
          <w:tcPr>
            <w:tcW w:w="1118" w:type="pct"/>
            <w:vAlign w:val="center"/>
          </w:tcPr>
          <w:p w14:paraId="0BBDD20C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Slotte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TbG90dGU8L0F1dGhvcj48WWVhcj4yMDEzPC9ZZWFyPjxS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TbG90dGU8L0F1dGhvcj48WWVhcj4yMDEzPC9ZZWFyPjxS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C2FDD7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5BEF719C" w14:textId="77777777">
        <w:trPr>
          <w:trHeight w:val="338"/>
        </w:trPr>
        <w:tc>
          <w:tcPr>
            <w:tcW w:w="1518" w:type="pct"/>
            <w:vAlign w:val="center"/>
          </w:tcPr>
          <w:p w14:paraId="5017634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Iberis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amara</w:t>
            </w:r>
            <w:proofErr w:type="spellEnd"/>
          </w:p>
        </w:tc>
        <w:tc>
          <w:tcPr>
            <w:tcW w:w="1118" w:type="pct"/>
            <w:vAlign w:val="center"/>
          </w:tcPr>
          <w:p w14:paraId="2C4771E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BE99B1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 xml:space="preserve">Iberis </w:t>
            </w:r>
            <w:proofErr w:type="spellStart"/>
            <w:r w:rsidRPr="003B363F">
              <w:rPr>
                <w:sz w:val="21"/>
                <w:szCs w:val="21"/>
              </w:rPr>
              <w:t>amara</w:t>
            </w:r>
            <w:proofErr w:type="spellEnd"/>
            <w:r w:rsidRPr="003B363F">
              <w:rPr>
                <w:sz w:val="21"/>
                <w:szCs w:val="21"/>
              </w:rPr>
              <w:t xml:space="preserve"> v1.1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Iamara_v1_1</w:t>
            </w:r>
          </w:p>
        </w:tc>
      </w:tr>
      <w:tr w:rsidR="00C26E96" w:rsidRPr="003B363F" w14:paraId="66F036B9" w14:textId="77777777">
        <w:trPr>
          <w:trHeight w:val="338"/>
        </w:trPr>
        <w:tc>
          <w:tcPr>
            <w:tcW w:w="1518" w:type="pct"/>
            <w:vAlign w:val="center"/>
          </w:tcPr>
          <w:p w14:paraId="0BE6469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Lobularia maritima</w:t>
            </w:r>
          </w:p>
        </w:tc>
        <w:tc>
          <w:tcPr>
            <w:tcW w:w="1118" w:type="pct"/>
            <w:vAlign w:val="center"/>
          </w:tcPr>
          <w:p w14:paraId="1C2FBFD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Hu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Huang&lt;/Author&gt;&lt;Year&gt;2020&lt;/Year&gt;&lt;RecNum&gt;527&lt;/RecNum&gt;&lt;DisplayText&gt;&lt;style face="superscript"&gt;228&lt;/style&gt;&lt;/DisplayText&gt;&lt;record&gt;&lt;rec-number&gt;527&lt;/rec-number&gt;&lt;foreign-keys&gt;&lt;key app="EN" db-id="dfs0zsaxpwrdrpe0s5fv0erk9tpreser9v5a" timestamp="1732210682"&gt;527&lt;/key&gt;&lt;/foreign-keys&gt;&lt;ref-type name="Journal Article"&gt;17&lt;/ref-type&gt;&lt;contributors&gt;&lt;authors&gt;&lt;author&gt;Huang, Li&lt;/author&gt;&lt;author&gt;Ma, Yazhen&lt;/author&gt;&lt;author&gt;Jiang, Jiebei&lt;/author&gt;&lt;author&gt;Li, Ting&lt;/author&gt;&lt;author&gt;Yang, Wenjie&lt;/author&gt;&lt;author&gt;Zhang, Lei&lt;/author&gt;&lt;author&gt;Wu, Lei&lt;/author&gt;&lt;author&gt;Feng, Landi&lt;/author&gt;&lt;author&gt;Xi, Zhenxiang&lt;/author&gt;&lt;author&gt;Xu, Xiaoting&lt;/author&gt;&lt;author&gt;Liu, Jianquan&lt;/author&gt;&lt;author&gt;Hu, Quanjun&lt;/author&gt;&lt;/authors&gt;&lt;/contributors&gt;&lt;titles&gt;&lt;title&gt;&lt;style face="normal" font="default" size="100%"&gt;A chromosome-scale reference genome of &lt;/style&gt;&lt;style face="italic" font="default" size="100%"&gt;Lobularia maritima&lt;/style&gt;&lt;style face="normal" font="default" size="100%"&gt;, an ornamental plant with high stress tolerance&lt;/style&gt;&lt;/title&gt;&lt;secondary-title&gt;Horticulture Research&lt;/secondary-title&gt;&lt;/titles&gt;&lt;periodical&gt;&lt;full-title&gt;Horticulture Research&lt;/full-title&gt;&lt;abbr-2&gt;Hortic. Res.&lt;/abbr-2&gt;&lt;/periodical&gt;&lt;volume&gt;7&lt;/volume&gt;&lt;number&gt;1&lt;/number&gt;&lt;dates&gt;&lt;year&gt;2020&lt;/year&gt;&lt;pub-dates&gt;&lt;date&gt;Dec&lt;/date&gt;&lt;/pub-dates&gt;&lt;/dates&gt;&lt;isbn&gt;2662-6810&lt;/isbn&gt;&lt;accession-num&gt;WOS:000596244000008&lt;/accession-num&gt;&lt;work-type&gt;Article&lt;/work-type&gt;&lt;urls&gt;&lt;related-urls&gt;&lt;url&gt;&lt;style face="underline" font="default" size="100%"&gt;&amp;lt;Go to ISI&amp;gt;://WOS:000596244000008&lt;/style&gt;&lt;/url&gt;&lt;/related-urls&gt;&lt;/urls&gt;&lt;custom7&gt;197&lt;/custom7&gt;&lt;electronic-resource-num&gt;10.1038/s41438-020-00422-w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6EDE730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</w:t>
            </w:r>
            <w:r w:rsidRPr="003B363F">
              <w:rPr>
                <w:sz w:val="21"/>
                <w:szCs w:val="21"/>
              </w:rPr>
              <w:t xml:space="preserve">project ID: </w:t>
            </w:r>
            <w:r w:rsidRPr="003B363F">
              <w:rPr>
                <w:color w:val="000000"/>
                <w:sz w:val="21"/>
                <w:szCs w:val="21"/>
              </w:rPr>
              <w:t>PRJCA002888</w:t>
            </w:r>
          </w:p>
        </w:tc>
      </w:tr>
      <w:tr w:rsidR="00C26E96" w:rsidRPr="003B363F" w14:paraId="1BA95D27" w14:textId="77777777">
        <w:trPr>
          <w:trHeight w:val="338"/>
        </w:trPr>
        <w:tc>
          <w:tcPr>
            <w:tcW w:w="1518" w:type="pct"/>
            <w:vAlign w:val="center"/>
          </w:tcPr>
          <w:p w14:paraId="28704D3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Megadeni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pygmaea</w:t>
            </w:r>
          </w:p>
        </w:tc>
        <w:tc>
          <w:tcPr>
            <w:tcW w:w="1118" w:type="pct"/>
            <w:vAlign w:val="center"/>
          </w:tcPr>
          <w:p w14:paraId="774F3A6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21&lt;/Year&gt;&lt;RecNum&gt;528&lt;/RecNum&gt;&lt;DisplayText&gt;&lt;style face="superscript"&gt;229&lt;/style&gt;&lt;/DisplayText&gt;&lt;record&gt;&lt;rec-number&gt;528&lt;/rec-number&gt;&lt;foreign-keys&gt;&lt;key app="EN" db-id="dfs0zsaxpwrdrpe0s5fv0erk9tpreser9v5a" timestamp="1732210819"&gt;528&lt;/key&gt;&lt;/foreign-keys&gt;&lt;ref-type name="Journal Article"&gt;17&lt;/ref-type&gt;&lt;contributors&gt;&lt;authors&gt;&lt;author&gt;Yang, Wenjie&lt;/author&gt;&lt;author&gt;Zhang, Lei&lt;/author&gt;&lt;author&gt;Mandakova, Terezie&lt;/author&gt;&lt;author&gt;Huang, Li&lt;/author&gt;&lt;author&gt;Li, Ting&lt;/author&gt;&lt;author&gt;Jiang, Jiebei&lt;/author&gt;&lt;author&gt;Yang, Yongzhi&lt;/author&gt;&lt;author&gt;Lysak, Martin A.&lt;/author&gt;&lt;author&gt;Liu, Jianquan&lt;/author&gt;&lt;author&gt;Hu, Quanjun&lt;/author&gt;&lt;/authors&gt;&lt;/contributors&gt;&lt;titles&gt;&lt;title&gt;&lt;style face="normal" font="default" size="100%"&gt;The chromosome-level genome sequence and karyotypic evolution ofn &lt;/style&gt;&lt;style face="italic" font="default" size="100%"&gt;Megadenia pygmaea&lt;/style&gt;&lt;style face="normal" font="default" size="100%"&gt;(Brassicaceae)&lt;/style&gt;&lt;/title&gt;&lt;secondary-title&gt;Molecular Ecology Resources&lt;/secondary-title&gt;&lt;/titles&gt;&lt;periodical&gt;&lt;full-title&gt;Molecular Ecology Resources&lt;/full-title&gt;&lt;abbr-2&gt;Mol. Ecol. Resour.&lt;/abbr-2&gt;&lt;/periodical&gt;&lt;pages&gt;871–879&lt;/pages&gt;&lt;volume&gt;21&lt;/volume&gt;&lt;number&gt;3&lt;/number&gt;&lt;dates&gt;&lt;year&gt;2021&lt;/year&gt;&lt;pub-dates&gt;&lt;date&gt;Apr&lt;/date&gt;&lt;/pub-dates&gt;&lt;/dates&gt;&lt;isbn&gt;1755-098X&lt;/isbn&gt;&lt;accession-num&gt;WOS:000594666000001&lt;/accession-num&gt;&lt;work-type&gt;Article&lt;/work-type&gt;&lt;urls&gt;&lt;related-urls&gt;&lt;url&gt;&lt;style face="underline" font="default" size="100%"&gt;&amp;lt;Go to ISI&amp;gt;://WOS:000594666000001&lt;/style&gt;&lt;/url&gt;&lt;/related-urls&gt;&lt;/urls&gt;&lt;electronic-resource-num&gt;10.1111/1755-0998.13291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580723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</w:t>
            </w:r>
            <w:r w:rsidRPr="003B363F">
              <w:rPr>
                <w:sz w:val="21"/>
                <w:szCs w:val="21"/>
              </w:rPr>
              <w:t xml:space="preserve">project ID: </w:t>
            </w:r>
            <w:r w:rsidRPr="003B363F">
              <w:rPr>
                <w:color w:val="000000"/>
                <w:sz w:val="21"/>
                <w:szCs w:val="21"/>
              </w:rPr>
              <w:t>PRJCA002905</w:t>
            </w:r>
          </w:p>
        </w:tc>
      </w:tr>
      <w:tr w:rsidR="00C26E96" w:rsidRPr="003B363F" w14:paraId="01EDB9DA" w14:textId="77777777">
        <w:trPr>
          <w:trHeight w:val="338"/>
        </w:trPr>
        <w:tc>
          <w:tcPr>
            <w:tcW w:w="1518" w:type="pct"/>
            <w:vAlign w:val="center"/>
          </w:tcPr>
          <w:p w14:paraId="4B67601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Lunaria annua</w:t>
            </w:r>
          </w:p>
        </w:tc>
        <w:tc>
          <w:tcPr>
            <w:tcW w:w="1118" w:type="pct"/>
            <w:vAlign w:val="center"/>
          </w:tcPr>
          <w:p w14:paraId="57DEDBD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1BA41CB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Lunaria annua</w:t>
            </w:r>
            <w:r w:rsidRPr="003B363F">
              <w:rPr>
                <w:sz w:val="21"/>
                <w:szCs w:val="21"/>
              </w:rPr>
              <w:t xml:space="preserve"> </w:t>
            </w:r>
            <w:r w:rsidRPr="003B363F">
              <w:rPr>
                <w:rFonts w:eastAsiaTheme="minorEastAsia"/>
                <w:sz w:val="21"/>
                <w:szCs w:val="21"/>
              </w:rPr>
              <w:t xml:space="preserve">v1.1 </w:t>
            </w:r>
            <w:r w:rsidRPr="003B363F">
              <w:rPr>
                <w:sz w:val="21"/>
                <w:szCs w:val="21"/>
              </w:rPr>
              <w:t xml:space="preserve">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Lannua_v1_1</w:t>
            </w:r>
          </w:p>
        </w:tc>
      </w:tr>
      <w:tr w:rsidR="00C26E96" w:rsidRPr="003B363F" w14:paraId="0BD9DB7A" w14:textId="77777777">
        <w:trPr>
          <w:trHeight w:val="338"/>
        </w:trPr>
        <w:tc>
          <w:tcPr>
            <w:tcW w:w="1518" w:type="pct"/>
            <w:vAlign w:val="center"/>
          </w:tcPr>
          <w:p w14:paraId="17FF83DD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rab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nivalis</w:t>
            </w:r>
          </w:p>
        </w:tc>
        <w:tc>
          <w:tcPr>
            <w:tcW w:w="1118" w:type="pct"/>
            <w:vAlign w:val="center"/>
          </w:tcPr>
          <w:p w14:paraId="40727A7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Nowak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Nowak&lt;/Author&gt;&lt;Year&gt;2021&lt;/Year&gt;&lt;RecNum&gt;519&lt;/RecNum&gt;&lt;DisplayText&gt;&lt;style face="superscript"&gt;230&lt;/style&gt;&lt;/DisplayText&gt;&lt;record&gt;&lt;rec-number&gt;519&lt;/rec-number&gt;&lt;foreign-keys&gt;&lt;key app="EN" db-id="dfs0zsaxpwrdrpe0s5fv0erk9tpreser9v5a" timestamp="1732209424"&gt;519&lt;/key&gt;&lt;/foreign-keys&gt;&lt;ref-type name="Journal Article"&gt;17&lt;/ref-type&gt;&lt;contributors&gt;&lt;authors&gt;&lt;author&gt;Nowak, Michael D.&lt;/author&gt;&lt;author&gt;Birkeland, Siri&lt;/author&gt;&lt;author&gt;Mandakova, Terezie&lt;/author&gt;&lt;author&gt;Roy Choudhury, Rimjhim&lt;/author&gt;&lt;author&gt;Guo, Xinyi&lt;/author&gt;&lt;author&gt;Gustafsson, Anna Lovisa S.&lt;/author&gt;&lt;author&gt;Gizaw, Abel&lt;/author&gt;&lt;author&gt;Schroder-Nielsen, Audun&lt;/author&gt;&lt;author&gt;Fracassetti, Marco&lt;/author&gt;&lt;author&gt;Brysting, Anne K.&lt;/author&gt;&lt;author&gt;Rieseberg, Loren&lt;/author&gt;&lt;author&gt;Slotte, Tanja&lt;/author&gt;&lt;author&gt;Parisod, Christian&lt;/author&gt;&lt;author&gt;Lysak, Martin A.&lt;/author&gt;&lt;author&gt;Brochmann, Christian&lt;/author&gt;&lt;/authors&gt;&lt;/contributors&gt;&lt;titles&gt;&lt;title&gt;&lt;style face="normal" font="default" size="100%"&gt;The genome of &lt;/style&gt;&lt;style face="italic" font="default" size="100%"&gt;Draba nivalis&lt;/style&gt;&lt;style face="normal" font="default" size="100%"&gt; shows signatures of adaptation to the extreme environmental stresses of the Arctic&lt;/style&gt;&lt;/title&gt;&lt;secondary-title&gt;Molecular Ecology Resources&lt;/secondary-title&gt;&lt;/titles&gt;&lt;periodical&gt;&lt;full-title&gt;Molecular Ecology Resources&lt;/full-title&gt;&lt;abbr-2&gt;Mol. Ecol. Resour.&lt;/abbr-2&gt;&lt;/periodical&gt;&lt;pages&gt;661–676&lt;/pages&gt;&lt;volume&gt;21&lt;/volume&gt;&lt;number&gt;3&lt;/number&gt;&lt;dates&gt;&lt;year&gt;2021&lt;/year&gt;&lt;pub-dates&gt;&lt;date&gt;Apr&lt;/date&gt;&lt;/pub-dates&gt;&lt;/dates&gt;&lt;isbn&gt;1755-098X&lt;/isbn&gt;&lt;accession-num&gt;WOS:000588640600001&lt;/accession-num&gt;&lt;work-type&gt;Article&lt;/work-type&gt;&lt;urls&gt;&lt;related-urls&gt;&lt;url&gt;&lt;style face="underline" font="default" size="100%"&gt;&amp;lt;Go to ISI&amp;gt;://WOS:000588640600001&lt;/style&gt;&lt;/url&gt;&lt;/related-urls&gt;&lt;/urls&gt;&lt;electronic-resource-num&gt;10.1111/1755-0998.13280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0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2D04AFF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s://doi.org/10.5061/dryad.pg4f4qrm4</w:t>
            </w:r>
          </w:p>
        </w:tc>
      </w:tr>
      <w:tr w:rsidR="00C26E96" w:rsidRPr="003B363F" w14:paraId="37D72F44" w14:textId="77777777">
        <w:trPr>
          <w:trHeight w:val="338"/>
        </w:trPr>
        <w:tc>
          <w:tcPr>
            <w:tcW w:w="1518" w:type="pct"/>
            <w:vAlign w:val="center"/>
          </w:tcPr>
          <w:p w14:paraId="3FC58BB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Arabis alpina</w:t>
            </w:r>
          </w:p>
        </w:tc>
        <w:tc>
          <w:tcPr>
            <w:tcW w:w="1118" w:type="pct"/>
            <w:vAlign w:val="center"/>
          </w:tcPr>
          <w:p w14:paraId="188D1B3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Willi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XaWxsaW5nPC9BdXRob3I+PFllYXI+MjAxNTwvWWVhcj48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XaWxsaW5nPC9BdXRob3I+PFllYXI+MjAxNTwvWWVhcj48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85A360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745B6DBA" w14:textId="77777777">
        <w:trPr>
          <w:trHeight w:val="338"/>
        </w:trPr>
        <w:tc>
          <w:tcPr>
            <w:tcW w:w="1518" w:type="pct"/>
            <w:vAlign w:val="center"/>
          </w:tcPr>
          <w:p w14:paraId="553D0843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Megacarpae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delavayi</w:t>
            </w:r>
            <w:proofErr w:type="spellEnd"/>
          </w:p>
        </w:tc>
        <w:tc>
          <w:tcPr>
            <w:tcW w:w="1118" w:type="pct"/>
            <w:vAlign w:val="center"/>
          </w:tcPr>
          <w:p w14:paraId="2172D3E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20&lt;/Year&gt;&lt;RecNum&gt;530&lt;/RecNum&gt;&lt;DisplayText&gt;&lt;style face="superscript"&gt;232&lt;/style&gt;&lt;/DisplayText&gt;&lt;record&gt;&lt;rec-number&gt;530&lt;/rec-number&gt;&lt;foreign-keys&gt;&lt;key app="EN" db-id="dfs0zsaxpwrdrpe0s5fv0erk9tpreser9v5a" timestamp="1732211062"&gt;530&lt;/key&gt;&lt;/foreign-keys&gt;&lt;ref-type name="Journal Article"&gt;17&lt;/ref-type&gt;&lt;contributors&gt;&lt;authors&gt;&lt;author&gt;Yang, Qiao&lt;/author&gt;&lt;author&gt;Bi, Hao&lt;/author&gt;&lt;author&gt;Yang, Wenjie&lt;/author&gt;&lt;author&gt;Li, Ting&lt;/author&gt;&lt;author&gt;Jiang, Jiebei&lt;/author&gt;&lt;author&gt;Zhang, Lei&lt;/author&gt;&lt;author&gt;Liu, Jianquan&lt;/author&gt;&lt;author&gt;Hu, Quanjun&lt;/author&gt;&lt;/authors&gt;&lt;/contributors&gt;&lt;titles&gt;&lt;title&gt;&lt;style face="normal" font="default" size="100%"&gt;The Genome Sequence of Alpine&lt;/style&gt;&lt;style face="italic" font="default" size="100%"&gt; Megacarpaea delavayi&lt;/style&gt;&lt;style face="normal" font="default" size="100%"&gt; Identifies Species-Specific Whole-Genome Duplication&lt;/style&gt;&lt;/title&gt;&lt;secondary-title&gt;Frontiers in Genetics&lt;/secondary-title&gt;&lt;/titles&gt;&lt;periodical&gt;&lt;full-title&gt;Frontiers in Genetics&lt;/full-title&gt;&lt;abbr-2&gt;Front. Genet.&lt;/abbr-2&gt;&lt;/periodical&gt;&lt;volume&gt;11&lt;/volume&gt;&lt;dates&gt;&lt;year&gt;2020&lt;/year&gt;&lt;pub-dates&gt;&lt;date&gt;Aug 3&lt;/date&gt;&lt;/pub-dates&gt;&lt;/dates&gt;&lt;accession-num&gt;WOS:000562244700001&lt;/accession-num&gt;&lt;work-type&gt;Article&lt;/work-type&gt;&lt;urls&gt;&lt;related-urls&gt;&lt;url&gt;&lt;style face="underline" font="default" size="100%"&gt;&amp;lt;Go to ISI&amp;gt;://WOS:000562244700001&lt;/style&gt;&lt;/url&gt;&lt;/related-urls&gt;&lt;/urls&gt;&lt;custom7&gt;812&lt;/custom7&gt;&lt;electronic-resource-num&gt;10.3389/fgene.2020.00812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2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D37E510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CNCB </w:t>
            </w:r>
            <w:r w:rsidRPr="003B363F">
              <w:rPr>
                <w:sz w:val="21"/>
                <w:szCs w:val="21"/>
              </w:rPr>
              <w:t xml:space="preserve">project ID: </w:t>
            </w:r>
            <w:r w:rsidRPr="003B363F">
              <w:rPr>
                <w:color w:val="000000"/>
                <w:sz w:val="21"/>
                <w:szCs w:val="21"/>
              </w:rPr>
              <w:t>PRJCA002887</w:t>
            </w:r>
          </w:p>
        </w:tc>
      </w:tr>
      <w:tr w:rsidR="00C26E96" w:rsidRPr="003B363F" w14:paraId="6576F268" w14:textId="77777777">
        <w:trPr>
          <w:trHeight w:val="338"/>
        </w:trPr>
        <w:tc>
          <w:tcPr>
            <w:tcW w:w="1518" w:type="pct"/>
            <w:vAlign w:val="center"/>
          </w:tcPr>
          <w:p w14:paraId="728D6D6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Microthlaspi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rraticum</w:t>
            </w:r>
            <w:proofErr w:type="spellEnd"/>
          </w:p>
        </w:tc>
        <w:tc>
          <w:tcPr>
            <w:tcW w:w="1118" w:type="pct"/>
            <w:vAlign w:val="center"/>
          </w:tcPr>
          <w:p w14:paraId="36AA295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Mishra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Mishra&lt;/Author&gt;&lt;Year&gt;2020&lt;/Year&gt;&lt;RecNum&gt;529&lt;/RecNum&gt;&lt;DisplayText&gt;&lt;style face="superscript"&gt;233&lt;/style&gt;&lt;/DisplayText&gt;&lt;record&gt;&lt;rec-number&gt;529&lt;/rec-number&gt;&lt;foreign-keys&gt;&lt;key app="EN" db-id="dfs0zsaxpwrdrpe0s5fv0erk9tpreser9v5a" timestamp="1732210994"&gt;529&lt;/key&gt;&lt;/foreign-keys&gt;&lt;ref-type name="Journal Article"&gt;17&lt;/ref-type&gt;&lt;contributors&gt;&lt;authors&gt;&lt;author&gt;Mishra, Bagdevi&lt;/author&gt;&lt;author&gt;Ploch, Sebastian&lt;/author&gt;&lt;author&gt;Runge, Fabian&lt;/author&gt;&lt;author&gt;Schmuker, Angelika&lt;/author&gt;&lt;author&gt;Xia, Xiaojuan&lt;/author&gt;&lt;author&gt;Gupta, Deepak K.&lt;/author&gt;&lt;author&gt;Sharma, Rahul&lt;/author&gt;&lt;author&gt;Thines, Marco&lt;/author&gt;&lt;/authors&gt;&lt;/contributors&gt;&lt;titles&gt;&lt;title&gt;&lt;style face="normal" font="default" size="100%"&gt;The Genome of &lt;/style&gt;&lt;style face="italic" font="default" size="100%"&gt;Microthlaspi erraticum&lt;/style&gt;&lt;style face="normal" font="default" size="100%"&gt; (Brassicaceae) Provides Insights Into the Adaptation to Highly Calcareous Soils&lt;/style&gt;&lt;/title&gt;&lt;secondary-title&gt;Frontiers in Plant Science&lt;/secondary-title&gt;&lt;/titles&gt;&lt;periodical&gt;&lt;full-title&gt;Frontiers in Plant Science&lt;/full-title&gt;&lt;abbr-2&gt;Front. plant Sci.&lt;/abbr-2&gt;&lt;/periodical&gt;&lt;volume&gt;11&lt;/volume&gt;&lt;dates&gt;&lt;year&gt;2020&lt;/year&gt;&lt;pub-dates&gt;&lt;date&gt;Jul 3&lt;/date&gt;&lt;/pub-dates&gt;&lt;/dates&gt;&lt;isbn&gt;1664-462X&lt;/isbn&gt;&lt;accession-num&gt;WOS:000553960000001&lt;/accession-num&gt;&lt;work-type&gt;Article&lt;/work-type&gt;&lt;urls&gt;&lt;related-urls&gt;&lt;url&gt;&lt;style face="underline" font="default" size="100%"&gt;&amp;lt;Go to ISI&amp;gt;://WOS:000553960000001&lt;/style&gt;&lt;/url&gt;&lt;/related-urls&gt;&lt;/urls&gt;&lt;custom7&gt;943&lt;/custom7&gt;&lt;electronic-resource-num&gt;10.3389/fpls.2020.00943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9008EE6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NCBI project ID: PRJEB35998</w:t>
            </w:r>
          </w:p>
        </w:tc>
      </w:tr>
      <w:tr w:rsidR="00C26E96" w:rsidRPr="003B363F" w14:paraId="32FC8666" w14:textId="77777777">
        <w:trPr>
          <w:trHeight w:val="338"/>
        </w:trPr>
        <w:tc>
          <w:tcPr>
            <w:tcW w:w="1518" w:type="pct"/>
            <w:vAlign w:val="center"/>
          </w:tcPr>
          <w:p w14:paraId="1F3E6C5B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hlaspi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arvense</w:t>
            </w:r>
          </w:p>
        </w:tc>
        <w:tc>
          <w:tcPr>
            <w:tcW w:w="1118" w:type="pct"/>
            <w:vAlign w:val="center"/>
          </w:tcPr>
          <w:p w14:paraId="38CF9A1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Dorn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Dorn&lt;/Author&gt;&lt;Year&gt;2015&lt;/Year&gt;&lt;RecNum&gt;517&lt;/RecNum&gt;&lt;DisplayText&gt;&lt;style face="superscript"&gt;234&lt;/style&gt;&lt;/DisplayText&gt;&lt;record&gt;&lt;rec-number&gt;517&lt;/rec-number&gt;&lt;foreign-keys&gt;&lt;key app="EN" db-id="dfs0zsaxpwrdrpe0s5fv0erk9tpreser9v5a" timestamp="1732209269"&gt;517&lt;/key&gt;&lt;/foreign-keys&gt;&lt;ref-type name="Journal Article"&gt;17&lt;/ref-type&gt;&lt;contributors&gt;&lt;authors&gt;&lt;author&gt;Dorn, Kevin M.&lt;/author&gt;&lt;author&gt;Fankhauser, Johnathon D.&lt;/author&gt;&lt;author&gt;Wyse, Donald L.&lt;/author&gt;&lt;author&gt;Marks, M. David&lt;/author&gt;&lt;/authors&gt;&lt;/contributors&gt;&lt;titles&gt;&lt;title&gt;&lt;style face="normal" font="default" size="100%"&gt;A draft genome of field pennycress (&lt;/style&gt;&lt;style face="italic" font="default" size="100%"&gt;Thlaspi arvense&lt;/style&gt;&lt;style face="normal" font="default" size="100%"&gt;) provides tools for the domestication of a new winter biofuel crop&lt;/style&gt;&lt;/title&gt;&lt;secondary-title&gt;DNA Research&lt;/secondary-title&gt;&lt;/titles&gt;&lt;periodical&gt;&lt;full-title&gt;DNA Research&lt;/full-title&gt;&lt;abbr-2&gt;Dna Res.&lt;/abbr-2&gt;&lt;/periodical&gt;&lt;pages&gt;121–131&lt;/pages&gt;&lt;volume&gt;22&lt;/volume&gt;&lt;number&gt;2&lt;/number&gt;&lt;dates&gt;&lt;year&gt;2015&lt;/year&gt;&lt;pub-dates&gt;&lt;date&gt;Apr&lt;/date&gt;&lt;/pub-dates&gt;&lt;/dates&gt;&lt;isbn&gt;1340-2838&lt;/isbn&gt;&lt;accession-num&gt;WOS:000353644600001&lt;/accession-num&gt;&lt;work-type&gt;Article&lt;/work-type&gt;&lt;urls&gt;&lt;related-urls&gt;&lt;url&gt;&lt;style face="underline" font="default" size="100%"&gt;&amp;lt;Go to ISI&amp;gt;://WOS:000353644600001&lt;/style&gt;&lt;/url&gt;&lt;/related-urls&gt;&lt;/urls&gt;&lt;electronic-resource-num&gt;10.1093/dnares/dsu045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4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F57B662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3B84773A" w14:textId="77777777">
        <w:trPr>
          <w:trHeight w:val="338"/>
        </w:trPr>
        <w:tc>
          <w:tcPr>
            <w:tcW w:w="1518" w:type="pct"/>
            <w:vAlign w:val="center"/>
          </w:tcPr>
          <w:p w14:paraId="1CBCC4C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Eutrem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alsugineum</w:t>
            </w:r>
            <w:proofErr w:type="spellEnd"/>
          </w:p>
        </w:tc>
        <w:tc>
          <w:tcPr>
            <w:tcW w:w="1118" w:type="pct"/>
            <w:vAlign w:val="center"/>
          </w:tcPr>
          <w:p w14:paraId="10D507D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13&lt;/Year&gt;&lt;RecNum&gt;531&lt;/RecNum&gt;&lt;DisplayText&gt;&lt;style face="superscript"&gt;235&lt;/style&gt;&lt;/DisplayText&gt;&lt;record&gt;&lt;rec-number&gt;531&lt;/rec-number&gt;&lt;foreign-keys&gt;&lt;key app="EN" db-id="dfs0zsaxpwrdrpe0s5fv0erk9tpreser9v5a" timestamp="1732211145"&gt;531&lt;/key&gt;&lt;/foreign-keys&gt;&lt;ref-type name="Journal Article"&gt;17&lt;/ref-type&gt;&lt;contributors&gt;&lt;authors&gt;&lt;author&gt;Yang, Ruolin&lt;/author&gt;&lt;author&gt;Jarvis, David E.&lt;/author&gt;&lt;author&gt;Chen, Hao&lt;/author&gt;&lt;author&gt;Beilstein, Mark A.&lt;/author&gt;&lt;author&gt;Grimwood, Jane&lt;/author&gt;&lt;author&gt;Jenkins, Jerry&lt;/author&gt;&lt;author&gt;Shu, Sheng Qiang&lt;/author&gt;&lt;author&gt;Prochnik, Simon&lt;/author&gt;&lt;author&gt;Xin, Mingming&lt;/author&gt;&lt;author&gt;Ma, Chuang&lt;/author&gt;&lt;author&gt;Schmutz, Jeremy&lt;/author&gt;&lt;author&gt;Wing, Rod A.&lt;/author&gt;&lt;author&gt;Mitchell-Olds, Thomas&lt;/author&gt;&lt;author&gt;Schumaker, Karen S.&lt;/author&gt;&lt;author&gt;Wang, Xiangfeng&lt;/author&gt;&lt;/authors&gt;&lt;/contributors&gt;&lt;titles&gt;&lt;title&gt;&lt;style face="normal" font="default" size="100%"&gt;The reference genome of the halophytic plant &lt;/style&gt;&lt;style face="italic" font="default" size="100%"&gt;Eutrema salsugineum&lt;/style&gt;&lt;/title&gt;&lt;secondary-title&gt;Frontiers in Plant Science&lt;/secondary-title&gt;&lt;/titles&gt;&lt;periodical&gt;&lt;full-title&gt;Frontiers in Plant Science&lt;/full-title&gt;&lt;abbr-2&gt;Front. plant Sci.&lt;/abbr-2&gt;&lt;/periodical&gt;&lt;volume&gt;4&lt;/volume&gt;&lt;dates&gt;&lt;year&gt;2013&lt;/year&gt;&lt;pub-dates&gt;&lt;date&gt;Mar 21&lt;/date&gt;&lt;/pub-dates&gt;&lt;/dates&gt;&lt;isbn&gt;1664-462X&lt;/isbn&gt;&lt;accession-num&gt;WOS:000329583700001&lt;/accession-num&gt;&lt;work-type&gt;Article&lt;/work-type&gt;&lt;urls&gt;&lt;related-urls&gt;&lt;url&gt;&lt;style face="underline" font="default" size="100%"&gt;&amp;lt;Go to ISI&amp;gt;://WOS:000329583700001&lt;/style&gt;&lt;/url&gt;&lt;/related-urls&gt;&lt;/urls&gt;&lt;custom7&gt;46&lt;/custom7&gt;&lt;electronic-resource-num&gt;10.3389/fpls.2013.0004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7999F6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iCs/>
                <w:sz w:val="21"/>
                <w:szCs w:val="21"/>
              </w:rPr>
              <w:t>Eutrema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i/>
                <w:iCs/>
                <w:sz w:val="21"/>
                <w:szCs w:val="21"/>
              </w:rPr>
              <w:t>salsugineum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</w:t>
            </w:r>
            <w:r w:rsidRPr="003B363F">
              <w:rPr>
                <w:sz w:val="21"/>
                <w:szCs w:val="21"/>
              </w:rPr>
              <w:t xml:space="preserve">v1.0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Esalsugineum_v1_0</w:t>
            </w:r>
          </w:p>
        </w:tc>
      </w:tr>
      <w:tr w:rsidR="00C26E96" w:rsidRPr="003B363F" w14:paraId="19788DBA" w14:textId="77777777">
        <w:trPr>
          <w:trHeight w:val="338"/>
        </w:trPr>
        <w:tc>
          <w:tcPr>
            <w:tcW w:w="1518" w:type="pct"/>
            <w:vAlign w:val="center"/>
          </w:tcPr>
          <w:p w14:paraId="63DEB2E0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Thellungiell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halophila</w:t>
            </w:r>
          </w:p>
        </w:tc>
        <w:tc>
          <w:tcPr>
            <w:tcW w:w="1118" w:type="pct"/>
            <w:vAlign w:val="center"/>
          </w:tcPr>
          <w:p w14:paraId="71812E2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Y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Yang&lt;/Author&gt;&lt;Year&gt;2013&lt;/Year&gt;&lt;RecNum&gt;516&lt;/RecNum&gt;&lt;DisplayText&gt;&lt;style face="superscript"&gt;235&lt;/style&gt;&lt;/DisplayText&gt;&lt;record&gt;&lt;rec-number&gt;516&lt;/rec-number&gt;&lt;foreign-keys&gt;&lt;key app="EN" db-id="dfs0zsaxpwrdrpe0s5fv0erk9tpreser9v5a" timestamp="1732209200"&gt;516&lt;/key&gt;&lt;/foreign-keys&gt;&lt;ref-type name="Journal Article"&gt;17&lt;/ref-type&gt;&lt;contributors&gt;&lt;authors&gt;&lt;author&gt;Yang, Ruolin&lt;/author&gt;&lt;author&gt;Jarvis, David E.&lt;/author&gt;&lt;author&gt;Chen, Hao&lt;/author&gt;&lt;author&gt;Beilstein, Mark A.&lt;/author&gt;&lt;author&gt;Grimwood, Jane&lt;/author&gt;&lt;author&gt;Jenkins, Jerry&lt;/author&gt;&lt;author&gt;Shu, Sheng Qiang&lt;/author&gt;&lt;author&gt;Prochnik, Simon&lt;/author&gt;&lt;author&gt;Xin, Mingming&lt;/author&gt;&lt;author&gt;Ma, Chuang&lt;/author&gt;&lt;author&gt;Schmutz, Jeremy&lt;/author&gt;&lt;author&gt;Wing, Rod A.&lt;/author&gt;&lt;author&gt;Mitchell-Olds, Thomas&lt;/author&gt;&lt;author&gt;Schumaker, Karen S.&lt;/author&gt;&lt;author&gt;Wang, Xiangfeng&lt;/author&gt;&lt;/authors&gt;&lt;/contributors&gt;&lt;titles&gt;&lt;title&gt;&lt;style face="normal" font="default" size="100%"&gt;The reference genome of the halophytic plant &lt;/style&gt;&lt;style face="italic" font="default" size="100%"&gt;Eutrema salsugineum&lt;/style&gt;&lt;/title&gt;&lt;secondary-title&gt;Frontiers in Plant Science&lt;/secondary-title&gt;&lt;/titles&gt;&lt;periodical&gt;&lt;full-title&gt;Frontiers in Plant Science&lt;/full-title&gt;&lt;abbr-2&gt;Front. plant Sci.&lt;/abbr-2&gt;&lt;/periodical&gt;&lt;volume&gt;4&lt;/volume&gt;&lt;dates&gt;&lt;year&gt;2013&lt;/year&gt;&lt;pub-dates&gt;&lt;date&gt;Mar 21&lt;/date&gt;&lt;/pub-dates&gt;&lt;/dates&gt;&lt;isbn&gt;1664-462X&lt;/isbn&gt;&lt;accession-num&gt;WOS:000329583700001&lt;/accession-num&gt;&lt;work-type&gt;Article&lt;/work-type&gt;&lt;urls&gt;&lt;related-urls&gt;&lt;url&gt;&lt;style face="underline" font="default" size="100%"&gt;&amp;lt;Go to ISI&amp;gt;://WOS:000329583700001&lt;/style&gt;&lt;/url&gt;&lt;/related-urls&gt;&lt;/urls&gt;&lt;custom7&gt;46&lt;/custom7&gt;&lt;electronic-resource-num&gt;10.3389/fpls.2013.00046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5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3D4E59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1CDC956C" w14:textId="77777777">
        <w:trPr>
          <w:trHeight w:val="338"/>
        </w:trPr>
        <w:tc>
          <w:tcPr>
            <w:tcW w:w="1518" w:type="pct"/>
            <w:vAlign w:val="center"/>
          </w:tcPr>
          <w:p w14:paraId="40E1D11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Schrenkiell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parvula</w:t>
            </w:r>
          </w:p>
        </w:tc>
        <w:tc>
          <w:tcPr>
            <w:tcW w:w="1118" w:type="pct"/>
            <w:vAlign w:val="center"/>
          </w:tcPr>
          <w:p w14:paraId="321E515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Dassanayake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Dassanayake&lt;/Author&gt;&lt;Year&gt;2011&lt;/Year&gt;&lt;RecNum&gt;515&lt;/RecNum&gt;&lt;DisplayText&gt;&lt;style face="superscript"&gt;236&lt;/style&gt;&lt;/DisplayText&gt;&lt;record&gt;&lt;rec-number&gt;515&lt;/rec-number&gt;&lt;foreign-keys&gt;&lt;key app="EN" db-id="dfs0zsaxpwrdrpe0s5fv0erk9tpreser9v5a" timestamp="1732209146"&gt;515&lt;/key&gt;&lt;/foreign-keys&gt;&lt;ref-type name="Journal Article"&gt;17&lt;/ref-type&gt;&lt;contributors&gt;&lt;authors&gt;&lt;author&gt;Dassanayake, Maheshi&lt;/author&gt;&lt;author&gt;Oh, Dong-Ha&lt;/author&gt;&lt;author&gt;Haas, Jeffrey S.&lt;/author&gt;&lt;author&gt;Hernandez, Alvaro&lt;/author&gt;&lt;author&gt;Hong, Hyewon&lt;/author&gt;&lt;author&gt;Ali, Shahjahan&lt;/author&gt;&lt;author&gt;Yun, Dae-Jin&lt;/author&gt;&lt;author&gt;Bressan, Ray A.&lt;/author&gt;&lt;author&gt;Zhu, Jian-Kang&lt;/author&gt;&lt;author&gt;Bohnert, Hans J.&lt;/author&gt;&lt;author&gt;Cheeseman, John M.&lt;/author&gt;&lt;/authors&gt;&lt;/contributors&gt;&lt;titles&gt;&lt;title&gt;&lt;style face="normal" font="default" size="100%"&gt;The genome of the extremophile crucifer &lt;/style&gt;&lt;style face="italic" font="default" size="100%"&gt;Thellungiella parvula&lt;/style&gt;&lt;/title&gt;&lt;secondary-title&gt;Nature Genetics&lt;/secondary-title&gt;&lt;/titles&gt;&lt;periodical&gt;&lt;full-title&gt;Nature Genetics&lt;/full-title&gt;&lt;abbr-2&gt;Nat. Genet.&lt;/abbr-2&gt;&lt;/periodical&gt;&lt;pages&gt;913–U137&lt;/pages&gt;&lt;volume&gt;43&lt;/volume&gt;&lt;number&gt;9&lt;/number&gt;&lt;dates&gt;&lt;year&gt;2011&lt;/year&gt;&lt;pub-dates&gt;&lt;date&gt;Sep&lt;/date&gt;&lt;/pub-dates&gt;&lt;/dates&gt;&lt;isbn&gt;1061-4036&lt;/isbn&gt;&lt;accession-num&gt;WOS:000294325800022&lt;/accession-num&gt;&lt;work-type&gt;Article&lt;/work-type&gt;&lt;urls&gt;&lt;related-urls&gt;&lt;url&gt;&lt;style face="underline" font="default" size="100%"&gt;&amp;lt;Go to ISI&amp;gt;://WOS:000294325800022&lt;/style&gt;&lt;/url&gt;&lt;/related-urls&gt;&lt;/urls&gt;&lt;electronic-resource-num&gt;10.1038/ng.889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6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02454F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7187E03C" w14:textId="77777777">
        <w:trPr>
          <w:trHeight w:val="338"/>
        </w:trPr>
        <w:tc>
          <w:tcPr>
            <w:tcW w:w="1518" w:type="pct"/>
            <w:vAlign w:val="center"/>
          </w:tcPr>
          <w:p w14:paraId="555D1637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Myagrum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perfoliatum</w:t>
            </w:r>
          </w:p>
        </w:tc>
        <w:tc>
          <w:tcPr>
            <w:tcW w:w="1118" w:type="pct"/>
            <w:vAlign w:val="center"/>
          </w:tcPr>
          <w:p w14:paraId="6F2A2ED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053FFC4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iCs/>
                <w:sz w:val="21"/>
                <w:szCs w:val="21"/>
              </w:rPr>
              <w:t>Myagrum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perfoliatum</w:t>
            </w:r>
            <w:r w:rsidRPr="003B363F">
              <w:rPr>
                <w:sz w:val="21"/>
                <w:szCs w:val="21"/>
              </w:rPr>
              <w:t xml:space="preserve"> v2.1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Mperfoliatum_v2_1</w:t>
            </w:r>
          </w:p>
        </w:tc>
      </w:tr>
      <w:tr w:rsidR="00C26E96" w:rsidRPr="003B363F" w14:paraId="5863511F" w14:textId="77777777">
        <w:trPr>
          <w:trHeight w:val="338"/>
        </w:trPr>
        <w:tc>
          <w:tcPr>
            <w:tcW w:w="1518" w:type="pct"/>
            <w:vAlign w:val="center"/>
          </w:tcPr>
          <w:p w14:paraId="04B25C6E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Sisymbrium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irio</w:t>
            </w:r>
            <w:proofErr w:type="spellEnd"/>
          </w:p>
        </w:tc>
        <w:tc>
          <w:tcPr>
            <w:tcW w:w="1118" w:type="pct"/>
            <w:vAlign w:val="center"/>
          </w:tcPr>
          <w:p w14:paraId="49909A8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rFonts w:eastAsiaTheme="minorEastAsia"/>
                <w:sz w:val="21"/>
                <w:szCs w:val="21"/>
              </w:rPr>
              <w:t>Haudry</w:t>
            </w:r>
            <w:proofErr w:type="spellEnd"/>
            <w:r w:rsidRPr="003B363F">
              <w:rPr>
                <w:rFonts w:eastAsiaTheme="minorEastAsia"/>
                <w:sz w:val="21"/>
                <w:szCs w:val="21"/>
              </w:rPr>
              <w:t xml:space="preserve">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IYXVkcnk8L0F1dGhvcj48WWVhcj4yMDEzPC9ZZWFyPjxS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IYXVkcnk8L0F1dGhvcj48WWVhcj4yMDEzPC9ZZWFyPjxS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23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B856AE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15771434" w14:textId="77777777">
        <w:trPr>
          <w:trHeight w:val="338"/>
        </w:trPr>
        <w:tc>
          <w:tcPr>
            <w:tcW w:w="1518" w:type="pct"/>
            <w:vAlign w:val="center"/>
          </w:tcPr>
          <w:p w14:paraId="752C025A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akile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maritima</w:t>
            </w:r>
          </w:p>
        </w:tc>
        <w:tc>
          <w:tcPr>
            <w:tcW w:w="1118" w:type="pct"/>
            <w:vAlign w:val="center"/>
          </w:tcPr>
          <w:p w14:paraId="34632CB5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5BB6F8E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iCs/>
                <w:sz w:val="21"/>
                <w:szCs w:val="21"/>
              </w:rPr>
              <w:t>Cakile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maritima</w:t>
            </w:r>
            <w:r w:rsidRPr="003B363F">
              <w:rPr>
                <w:sz w:val="21"/>
                <w:szCs w:val="21"/>
              </w:rPr>
              <w:t xml:space="preserve"> v1.1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Cmaritima_v1_1</w:t>
            </w:r>
          </w:p>
        </w:tc>
      </w:tr>
      <w:tr w:rsidR="00C26E96" w:rsidRPr="003B363F" w14:paraId="18FC729C" w14:textId="77777777">
        <w:trPr>
          <w:trHeight w:val="338"/>
        </w:trPr>
        <w:tc>
          <w:tcPr>
            <w:tcW w:w="1518" w:type="pct"/>
            <w:vAlign w:val="center"/>
          </w:tcPr>
          <w:p w14:paraId="144ECC69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rambe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hispanica</w:t>
            </w:r>
          </w:p>
        </w:tc>
        <w:tc>
          <w:tcPr>
            <w:tcW w:w="1118" w:type="pct"/>
            <w:vAlign w:val="center"/>
          </w:tcPr>
          <w:p w14:paraId="2E04907E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sz w:val="21"/>
                <w:szCs w:val="21"/>
              </w:rPr>
              <w:t>Goodstein</w:t>
            </w:r>
            <w:r w:rsidRPr="003B363F">
              <w:rPr>
                <w:i/>
                <w:iCs/>
                <w:sz w:val="21"/>
                <w:szCs w:val="21"/>
              </w:rPr>
              <w:t xml:space="preserve"> 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/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&lt;EndNote&gt;&lt;Cite&gt;&lt;Author&gt;Goodstein&lt;/Author&gt;&lt;Year&gt;2012&lt;/Year&gt;&lt;RecNum&gt;524&lt;/RecNum&gt;&lt;DisplayText&gt;&lt;style face="superscript"&gt;51&lt;/style&gt;&lt;/DisplayText&gt;&lt;record&gt;&lt;rec-number&gt;524&lt;/rec-number&gt;&lt;foreign-keys&gt;&lt;key app="EN" db-id="dfs0zsaxpwrdrpe0s5fv0erk9tpreser9v5a" timestamp="1732210212"&gt;524&lt;/key&gt;&lt;/foreign-keys&gt;&lt;ref-type name="Journal Article"&gt;17&lt;/ref-type&gt;&lt;contributors&gt;&lt;authors&gt;&lt;author&gt;Goodstein, David M.&lt;/author&gt;&lt;author&gt;Shu, Shengqiang&lt;/author&gt;&lt;author&gt;Howson, Russell&lt;/author&gt;&lt;author&gt;Neupane, Rochak&lt;/author&gt;&lt;author&gt;Hayes, Richard D.&lt;/author&gt;&lt;author&gt;Fazo, Joni&lt;/author&gt;&lt;author&gt;Mitros, Therese&lt;/author&gt;&lt;author&gt;Dirks, William&lt;/author&gt;&lt;author&gt;Hellsten, Uffe&lt;/author&gt;&lt;author&gt;Putnam, Nicholas&lt;/author&gt;&lt;author&gt;Rokhsar, Daniel S.&lt;/author&gt;&lt;/authors&gt;&lt;/contributors&gt;&lt;titles&gt;&lt;title&gt;Phytozome: a comparative platform for green plant genomics&lt;/title&gt;&lt;secondary-title&gt;Nucleic Acids Research&lt;/secondary-title&gt;&lt;/titles&gt;&lt;periodical&gt;&lt;full-title&gt;Nucleic Acids Research&lt;/full-title&gt;&lt;abbr-2&gt;Nucleic acids. Res.&lt;/abbr-2&gt;&lt;/periodical&gt;&lt;pages&gt;D1178–D1186&lt;/pages&gt;&lt;volume&gt;40&lt;/volume&gt;&lt;number&gt;D1&lt;/number&gt;&lt;dates&gt;&lt;year&gt;2012&lt;/year&gt;&lt;pub-dates&gt;&lt;date&gt;Jan&lt;/date&gt;&lt;/pub-dates&gt;&lt;/dates&gt;&lt;isbn&gt;0305-1048&lt;/isbn&gt;&lt;accession-num&gt;WOS:000298601300176&lt;/accession-num&gt;&lt;work-type&gt;Article&lt;/work-type&gt;&lt;urls&gt;&lt;related-urls&gt;&lt;url&gt;&lt;style face="underline" font="default" size="100%"&gt;&amp;lt;Go to ISI&amp;gt;://WOS:000298601300176&lt;/style&gt;&lt;/url&gt;&lt;/related-urls&gt;&lt;/urls&gt;&lt;electronic-resource-num&gt;10.1093/nar/gkr944&lt;/electronic-resource-num&gt;&lt;/record&gt;&lt;/Cite&gt;&lt;/EndNote&gt;</w:instrText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51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0027FC08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proofErr w:type="spellStart"/>
            <w:r w:rsidRPr="003B363F">
              <w:rPr>
                <w:i/>
                <w:iCs/>
                <w:sz w:val="21"/>
                <w:szCs w:val="21"/>
              </w:rPr>
              <w:t>Crambe</w:t>
            </w:r>
            <w:proofErr w:type="spellEnd"/>
            <w:r w:rsidRPr="003B363F">
              <w:rPr>
                <w:i/>
                <w:iCs/>
                <w:sz w:val="21"/>
                <w:szCs w:val="21"/>
              </w:rPr>
              <w:t xml:space="preserve"> hispanica</w:t>
            </w:r>
            <w:r w:rsidRPr="003B363F">
              <w:rPr>
                <w:sz w:val="21"/>
                <w:szCs w:val="21"/>
              </w:rPr>
              <w:t xml:space="preserve"> v1.1 at DOE-JGI, </w:t>
            </w:r>
            <w:r w:rsidRPr="003B363F">
              <w:rPr>
                <w:color w:val="000000"/>
                <w:sz w:val="21"/>
                <w:szCs w:val="21"/>
              </w:rPr>
              <w:t>https://phytozome-next.jgi.doe.gov/info/Chispanica_v1_1</w:t>
            </w:r>
          </w:p>
        </w:tc>
      </w:tr>
      <w:tr w:rsidR="00C26E96" w:rsidRPr="003B363F" w14:paraId="72D42D50" w14:textId="77777777">
        <w:trPr>
          <w:trHeight w:val="338"/>
        </w:trPr>
        <w:tc>
          <w:tcPr>
            <w:tcW w:w="1518" w:type="pct"/>
            <w:vAlign w:val="center"/>
          </w:tcPr>
          <w:p w14:paraId="27C58AE4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Crucihimalaya</w:t>
            </w:r>
            <w:proofErr w:type="spellEnd"/>
            <w:r w:rsidRPr="003B363F">
              <w:rPr>
                <w:rFonts w:eastAsia="DengXi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3B363F">
              <w:rPr>
                <w:rFonts w:eastAsia="DengXian"/>
                <w:i/>
                <w:iCs/>
                <w:sz w:val="21"/>
                <w:szCs w:val="21"/>
              </w:rPr>
              <w:t>himalaica</w:t>
            </w:r>
            <w:proofErr w:type="spellEnd"/>
          </w:p>
        </w:tc>
        <w:tc>
          <w:tcPr>
            <w:tcW w:w="1118" w:type="pct"/>
            <w:vAlign w:val="center"/>
          </w:tcPr>
          <w:p w14:paraId="606E01DB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h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aaGFuZzwvQXV0aG9yPjxZZWFyPjIwMTk8L1llYXI+PFJl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aaGFuZzwvQXV0aG9yPjxZZWFyPjIwMTk8L1llYXI+PFJl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7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774A2757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04F14DE4" w14:textId="77777777">
        <w:trPr>
          <w:trHeight w:val="338"/>
        </w:trPr>
        <w:tc>
          <w:tcPr>
            <w:tcW w:w="1518" w:type="pct"/>
            <w:vAlign w:val="center"/>
          </w:tcPr>
          <w:p w14:paraId="50DB47E1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Brassica oleracea</w:t>
            </w:r>
          </w:p>
        </w:tc>
        <w:tc>
          <w:tcPr>
            <w:tcW w:w="1118" w:type="pct"/>
            <w:vAlign w:val="center"/>
          </w:tcPr>
          <w:p w14:paraId="07615949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Liu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MaXU8L0F1dGhvcj48WWVhcj4yMDE0PC9ZZWFyPjxSZWNO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MaXU8L0F1dGhvcj48WWVhcj4yMDE0PC9ZZWFyPjxSZWNO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8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3CAAF121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  <w:tr w:rsidR="00C26E96" w:rsidRPr="003B363F" w14:paraId="60E04C0D" w14:textId="77777777">
        <w:trPr>
          <w:trHeight w:val="338"/>
        </w:trPr>
        <w:tc>
          <w:tcPr>
            <w:tcW w:w="1518" w:type="pct"/>
            <w:vAlign w:val="center"/>
          </w:tcPr>
          <w:p w14:paraId="3845E192" w14:textId="77777777" w:rsidR="00C26E96" w:rsidRPr="003B363F" w:rsidRDefault="00000000">
            <w:pPr>
              <w:rPr>
                <w:rFonts w:eastAsia="DengXian"/>
                <w:i/>
                <w:iCs/>
                <w:sz w:val="21"/>
                <w:szCs w:val="21"/>
              </w:rPr>
            </w:pPr>
            <w:r w:rsidRPr="003B363F">
              <w:rPr>
                <w:rFonts w:eastAsia="DengXian"/>
                <w:i/>
                <w:iCs/>
                <w:sz w:val="21"/>
                <w:szCs w:val="21"/>
              </w:rPr>
              <w:t>Raphanus sativus</w:t>
            </w:r>
          </w:p>
        </w:tc>
        <w:tc>
          <w:tcPr>
            <w:tcW w:w="1118" w:type="pct"/>
            <w:vAlign w:val="center"/>
          </w:tcPr>
          <w:p w14:paraId="6BEB6B4A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rFonts w:eastAsiaTheme="minorEastAsia"/>
                <w:sz w:val="21"/>
                <w:szCs w:val="21"/>
              </w:rPr>
              <w:t xml:space="preserve">Zhang </w:t>
            </w:r>
            <w:r w:rsidRPr="003B363F">
              <w:rPr>
                <w:i/>
                <w:iCs/>
                <w:sz w:val="21"/>
                <w:szCs w:val="21"/>
              </w:rPr>
              <w:t>et al</w:t>
            </w:r>
            <w:r w:rsidRPr="003B363F">
              <w:rPr>
                <w:sz w:val="21"/>
                <w:szCs w:val="21"/>
              </w:rPr>
              <w:t>.</w:t>
            </w:r>
            <w:r w:rsidRPr="003B363F">
              <w:rPr>
                <w:sz w:val="21"/>
                <w:szCs w:val="21"/>
              </w:rPr>
              <w:fldChar w:fldCharType="begin">
                <w:fldData xml:space="preserve">PEVuZE5vdGU+PENpdGU+PEF1dGhvcj5aaGFuZzwvQXV0aG9yPjxZZWFyPjIwMTU8L1llYXI+PFJl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 </w:instrText>
            </w:r>
            <w:r w:rsidRPr="003B363F">
              <w:rPr>
                <w:rFonts w:eastAsia="SimSun"/>
                <w:sz w:val="21"/>
                <w:szCs w:val="21"/>
              </w:rPr>
              <w:fldChar w:fldCharType="begin">
                <w:fldData xml:space="preserve">PEVuZE5vdGU+PENpdGU+PEF1dGhvcj5aaGFuZzwvQXV0aG9yPjxZZWFyPjIwMTU8L1llYXI+PFJl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</w:fldData>
              </w:fldChar>
            </w:r>
            <w:r w:rsidRPr="003B363F">
              <w:rPr>
                <w:rFonts w:eastAsia="SimSun"/>
                <w:sz w:val="21"/>
                <w:szCs w:val="21"/>
              </w:rPr>
              <w:instrText xml:space="preserve"> ADDIN EN.CITE.DATA </w:instrText>
            </w:r>
            <w:r w:rsidRPr="003B363F">
              <w:rPr>
                <w:rFonts w:eastAsia="SimSun"/>
                <w:sz w:val="21"/>
                <w:szCs w:val="21"/>
              </w:rPr>
            </w:r>
            <w:r w:rsidRPr="003B363F">
              <w:rPr>
                <w:rFonts w:eastAsia="SimSun"/>
                <w:sz w:val="21"/>
                <w:szCs w:val="21"/>
              </w:rPr>
              <w:fldChar w:fldCharType="separate"/>
            </w:r>
            <w:r w:rsidRPr="003B363F">
              <w:rPr>
                <w:rFonts w:eastAsia="SimSun"/>
                <w:sz w:val="21"/>
                <w:szCs w:val="21"/>
              </w:rPr>
              <w:fldChar w:fldCharType="end"/>
            </w:r>
            <w:r w:rsidRPr="003B363F">
              <w:rPr>
                <w:sz w:val="21"/>
                <w:szCs w:val="21"/>
              </w:rPr>
            </w:r>
            <w:r w:rsidRPr="003B363F">
              <w:rPr>
                <w:sz w:val="21"/>
                <w:szCs w:val="21"/>
              </w:rPr>
              <w:fldChar w:fldCharType="separate"/>
            </w:r>
            <w:r w:rsidRPr="003B363F">
              <w:rPr>
                <w:sz w:val="21"/>
                <w:szCs w:val="21"/>
                <w:vertAlign w:val="superscript"/>
              </w:rPr>
              <w:t>239</w:t>
            </w:r>
            <w:r w:rsidRPr="003B363F">
              <w:rPr>
                <w:sz w:val="21"/>
                <w:szCs w:val="21"/>
              </w:rPr>
              <w:fldChar w:fldCharType="end"/>
            </w:r>
          </w:p>
        </w:tc>
        <w:tc>
          <w:tcPr>
            <w:tcW w:w="2363" w:type="pct"/>
            <w:vAlign w:val="center"/>
          </w:tcPr>
          <w:p w14:paraId="417FDA23" w14:textId="77777777" w:rsidR="00C26E96" w:rsidRPr="003B363F" w:rsidRDefault="00000000">
            <w:pPr>
              <w:adjustRightInd w:val="0"/>
              <w:snapToGrid w:val="0"/>
              <w:spacing w:line="276" w:lineRule="auto"/>
              <w:rPr>
                <w:sz w:val="21"/>
                <w:szCs w:val="21"/>
              </w:rPr>
            </w:pPr>
            <w:r w:rsidRPr="003B363F">
              <w:rPr>
                <w:color w:val="000000"/>
                <w:sz w:val="21"/>
                <w:szCs w:val="21"/>
              </w:rPr>
              <w:t>http://brassicadb.cn/</w:t>
            </w:r>
          </w:p>
        </w:tc>
      </w:tr>
    </w:tbl>
    <w:p w14:paraId="5146116D" w14:textId="77777777" w:rsidR="00C26E96" w:rsidRPr="003B363F" w:rsidRDefault="00C26E96">
      <w:pPr>
        <w:rPr>
          <w:sz w:val="21"/>
          <w:szCs w:val="21"/>
        </w:rPr>
      </w:pPr>
    </w:p>
    <w:p w14:paraId="0E765AAF" w14:textId="3F1A202F" w:rsidR="00C26E96" w:rsidRPr="005833D0" w:rsidRDefault="005833D0">
      <w:pPr>
        <w:rPr>
          <w:b/>
          <w:bCs/>
          <w:sz w:val="21"/>
          <w:szCs w:val="21"/>
        </w:rPr>
      </w:pPr>
      <w:r w:rsidRPr="005833D0">
        <w:rPr>
          <w:b/>
          <w:bCs/>
          <w:sz w:val="21"/>
          <w:szCs w:val="21"/>
        </w:rPr>
        <w:t>References</w:t>
      </w:r>
    </w:p>
    <w:p w14:paraId="4CF8CB5B" w14:textId="622082EF" w:rsidR="00190B9F" w:rsidRPr="00190B9F" w:rsidRDefault="00000000" w:rsidP="00190B9F">
      <w:pPr>
        <w:pStyle w:val="EndNoteBibliography"/>
        <w:ind w:left="720" w:hanging="720"/>
        <w:rPr>
          <w:noProof/>
        </w:rPr>
      </w:pPr>
      <w:r w:rsidRPr="003B363F">
        <w:rPr>
          <w:sz w:val="21"/>
          <w:szCs w:val="21"/>
        </w:rPr>
        <w:fldChar w:fldCharType="begin"/>
      </w:r>
      <w:r w:rsidRPr="003B363F">
        <w:rPr>
          <w:sz w:val="21"/>
          <w:szCs w:val="21"/>
        </w:rPr>
        <w:instrText xml:space="preserve"> ADDIN EN.REFLIST </w:instrText>
      </w:r>
      <w:r w:rsidRPr="003B363F">
        <w:rPr>
          <w:sz w:val="21"/>
          <w:szCs w:val="21"/>
        </w:rPr>
        <w:fldChar w:fldCharType="separate"/>
      </w:r>
      <w:r w:rsidR="00190B9F" w:rsidRPr="00190B9F">
        <w:rPr>
          <w:noProof/>
        </w:rPr>
        <w:t>1.</w:t>
      </w:r>
      <w:r w:rsidR="00190B9F" w:rsidRPr="00190B9F">
        <w:rPr>
          <w:noProof/>
        </w:rPr>
        <w:tab/>
        <w:t>Li F-W</w:t>
      </w:r>
      <w:r w:rsidR="00190B9F" w:rsidRPr="00190B9F">
        <w:rPr>
          <w:i/>
          <w:noProof/>
        </w:rPr>
        <w:t>, et al.</w:t>
      </w:r>
      <w:r w:rsidR="00190B9F" w:rsidRPr="00190B9F">
        <w:rPr>
          <w:noProof/>
        </w:rPr>
        <w:t xml:space="preserve"> Fern genomes elucidate land plant evolution and cyanobacterial symbioses. </w:t>
      </w:r>
      <w:r w:rsidR="00190B9F" w:rsidRPr="00190B9F">
        <w:rPr>
          <w:i/>
          <w:noProof/>
        </w:rPr>
        <w:t xml:space="preserve">Nat. </w:t>
      </w:r>
      <w:r w:rsidR="00190B9F">
        <w:rPr>
          <w:i/>
          <w:noProof/>
        </w:rPr>
        <w:t>P</w:t>
      </w:r>
      <w:r w:rsidR="00190B9F" w:rsidRPr="00190B9F">
        <w:rPr>
          <w:i/>
          <w:noProof/>
        </w:rPr>
        <w:t>lants</w:t>
      </w:r>
      <w:r w:rsidR="00190B9F" w:rsidRPr="00190B9F">
        <w:rPr>
          <w:noProof/>
        </w:rPr>
        <w:t xml:space="preserve"> </w:t>
      </w:r>
      <w:r w:rsidR="00190B9F" w:rsidRPr="00190B9F">
        <w:rPr>
          <w:b/>
          <w:noProof/>
        </w:rPr>
        <w:t>4</w:t>
      </w:r>
      <w:r w:rsidR="00190B9F" w:rsidRPr="00190B9F">
        <w:rPr>
          <w:noProof/>
        </w:rPr>
        <w:t>, 460–472 (2018).</w:t>
      </w:r>
    </w:p>
    <w:p w14:paraId="74F991E3" w14:textId="0EE450B3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2.</w:t>
      </w:r>
      <w:r w:rsidRPr="00190B9F">
        <w:rPr>
          <w:noProof/>
        </w:rPr>
        <w:tab/>
        <w:t>Stevens K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Sequence of the sugar pine megagenome. </w:t>
      </w:r>
      <w:r w:rsidRPr="00190B9F">
        <w:rPr>
          <w:i/>
          <w:noProof/>
        </w:rPr>
        <w:t>Genetic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04</w:t>
      </w:r>
      <w:r w:rsidRPr="00190B9F">
        <w:rPr>
          <w:noProof/>
        </w:rPr>
        <w:t>, 1613–1626 (2016).</w:t>
      </w:r>
    </w:p>
    <w:p w14:paraId="2D6F4251" w14:textId="4061CA7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3.</w:t>
      </w:r>
      <w:r w:rsidRPr="00190B9F">
        <w:rPr>
          <w:noProof/>
        </w:rPr>
        <w:tab/>
        <w:t>Wan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genome for gnetophytes and early evolution of seed plants. </w:t>
      </w:r>
      <w:r w:rsidRPr="00190B9F">
        <w:rPr>
          <w:i/>
          <w:noProof/>
        </w:rPr>
        <w:t xml:space="preserve">Nat. </w:t>
      </w:r>
      <w:r>
        <w:rPr>
          <w:i/>
          <w:noProof/>
        </w:rPr>
        <w:t>P</w:t>
      </w:r>
      <w:r w:rsidRPr="00190B9F">
        <w:rPr>
          <w:i/>
          <w:noProof/>
        </w:rPr>
        <w:t>lant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</w:t>
      </w:r>
      <w:r w:rsidRPr="00190B9F">
        <w:rPr>
          <w:noProof/>
        </w:rPr>
        <w:t>, 82–89 (2018).</w:t>
      </w:r>
    </w:p>
    <w:p w14:paraId="3255B0D9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4.</w:t>
      </w:r>
      <w:r w:rsidRPr="00190B9F">
        <w:rPr>
          <w:noProof/>
        </w:rPr>
        <w:tab/>
        <w:t>Wan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Welwitschia</w:t>
      </w:r>
      <w:r w:rsidRPr="00190B9F">
        <w:rPr>
          <w:noProof/>
        </w:rPr>
        <w:t xml:space="preserve"> genome reveals a unique biology underpinning extreme longevity in deserts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>, 42–47 (2021).</w:t>
      </w:r>
    </w:p>
    <w:p w14:paraId="4A8AB45A" w14:textId="25ABBDD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5.</w:t>
      </w:r>
      <w:r w:rsidRPr="00190B9F">
        <w:rPr>
          <w:noProof/>
        </w:rPr>
        <w:tab/>
        <w:t>Albert V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Amborella</w:t>
      </w:r>
      <w:r w:rsidRPr="00190B9F">
        <w:rPr>
          <w:noProof/>
        </w:rPr>
        <w:t xml:space="preserve"> </w:t>
      </w:r>
      <w:r>
        <w:rPr>
          <w:noProof/>
        </w:rPr>
        <w:t>g</w:t>
      </w:r>
      <w:r w:rsidRPr="00190B9F">
        <w:rPr>
          <w:noProof/>
        </w:rPr>
        <w:t xml:space="preserve">enome and the </w:t>
      </w:r>
      <w:r>
        <w:rPr>
          <w:noProof/>
        </w:rPr>
        <w:t>e</w:t>
      </w:r>
      <w:r w:rsidRPr="00190B9F">
        <w:rPr>
          <w:noProof/>
        </w:rPr>
        <w:t xml:space="preserve">volution of </w:t>
      </w:r>
      <w:r>
        <w:rPr>
          <w:noProof/>
        </w:rPr>
        <w:t>f</w:t>
      </w:r>
      <w:r w:rsidRPr="00190B9F">
        <w:rPr>
          <w:noProof/>
        </w:rPr>
        <w:t xml:space="preserve">lowering </w:t>
      </w:r>
      <w:r>
        <w:rPr>
          <w:noProof/>
        </w:rPr>
        <w:t>p</w:t>
      </w:r>
      <w:r w:rsidRPr="00190B9F">
        <w:rPr>
          <w:noProof/>
        </w:rPr>
        <w:t xml:space="preserve">lants. </w:t>
      </w:r>
      <w:r w:rsidRPr="00190B9F">
        <w:rPr>
          <w:i/>
          <w:noProof/>
        </w:rPr>
        <w:t>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42</w:t>
      </w:r>
      <w:r w:rsidRPr="00190B9F">
        <w:rPr>
          <w:noProof/>
        </w:rPr>
        <w:t>, 1241089 (2013).</w:t>
      </w:r>
    </w:p>
    <w:p w14:paraId="189AB06A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6.</w:t>
      </w:r>
      <w:r w:rsidRPr="00190B9F">
        <w:rPr>
          <w:noProof/>
        </w:rPr>
        <w:tab/>
        <w:t>Yang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Prickly waterlily and rigid hornwort genomes shed light on early angiosperm evolution. </w:t>
      </w:r>
      <w:r w:rsidRPr="00190B9F">
        <w:rPr>
          <w:i/>
          <w:noProof/>
        </w:rPr>
        <w:t>Nat. plant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>, 215–222 (2020).</w:t>
      </w:r>
    </w:p>
    <w:p w14:paraId="672E8BAA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7.</w:t>
      </w:r>
      <w:r w:rsidRPr="00190B9F">
        <w:rPr>
          <w:noProof/>
        </w:rPr>
        <w:tab/>
        <w:t>Zhang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water lily genome and the early evolution of flowering plants. </w:t>
      </w:r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77</w:t>
      </w:r>
      <w:r w:rsidRPr="00190B9F">
        <w:rPr>
          <w:noProof/>
        </w:rPr>
        <w:t>, 79–84 (2020).</w:t>
      </w:r>
    </w:p>
    <w:p w14:paraId="4178AC18" w14:textId="49E8BF8C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8.</w:t>
      </w:r>
      <w:r w:rsidRPr="00190B9F">
        <w:rPr>
          <w:noProof/>
        </w:rPr>
        <w:tab/>
        <w:t>Shi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slow-evolving </w:t>
      </w:r>
      <w:r w:rsidRPr="00190B9F">
        <w:rPr>
          <w:i/>
          <w:noProof/>
        </w:rPr>
        <w:t xml:space="preserve">Acorus tatarinowii </w:t>
      </w:r>
      <w:r w:rsidRPr="00190B9F">
        <w:rPr>
          <w:noProof/>
        </w:rPr>
        <w:t xml:space="preserve">genome sheds light on ancestral monocot evolution. </w:t>
      </w:r>
      <w:r w:rsidRPr="00190B9F">
        <w:rPr>
          <w:i/>
          <w:noProof/>
        </w:rPr>
        <w:t xml:space="preserve">Nat. </w:t>
      </w:r>
      <w:r>
        <w:rPr>
          <w:i/>
          <w:noProof/>
        </w:rPr>
        <w:t>P</w:t>
      </w:r>
      <w:r w:rsidRPr="00190B9F">
        <w:rPr>
          <w:i/>
          <w:noProof/>
        </w:rPr>
        <w:t>lant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>, 764–777 (2022).</w:t>
      </w:r>
    </w:p>
    <w:p w14:paraId="4A47FC2C" w14:textId="0B7F222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9.</w:t>
      </w:r>
      <w:r w:rsidRPr="00190B9F">
        <w:rPr>
          <w:noProof/>
        </w:rPr>
        <w:tab/>
        <w:t>Wang W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 xml:space="preserve">Spirodela polyrhiza </w:t>
      </w:r>
      <w:r w:rsidRPr="00190B9F">
        <w:rPr>
          <w:noProof/>
        </w:rPr>
        <w:t xml:space="preserve">genome reveals insights into its neotenous reduction fast growth and aquatic lifestyle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</w:t>
      </w:r>
      <w:r w:rsidRPr="00190B9F">
        <w:rPr>
          <w:noProof/>
        </w:rPr>
        <w:t xml:space="preserve">, </w:t>
      </w:r>
      <w:r w:rsidR="00A41F31">
        <w:rPr>
          <w:noProof/>
        </w:rPr>
        <w:t>3311</w:t>
      </w:r>
      <w:r w:rsidRPr="00190B9F">
        <w:rPr>
          <w:noProof/>
        </w:rPr>
        <w:t xml:space="preserve"> (2014).</w:t>
      </w:r>
    </w:p>
    <w:p w14:paraId="51B8609F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0.</w:t>
      </w:r>
      <w:r w:rsidRPr="00190B9F">
        <w:rPr>
          <w:noProof/>
        </w:rPr>
        <w:tab/>
        <w:t>Olsen J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of the seagrass </w:t>
      </w:r>
      <w:r w:rsidRPr="00190B9F">
        <w:rPr>
          <w:i/>
          <w:noProof/>
        </w:rPr>
        <w:t>Zostera marina</w:t>
      </w:r>
      <w:r w:rsidRPr="00190B9F">
        <w:rPr>
          <w:noProof/>
        </w:rPr>
        <w:t xml:space="preserve"> reveals angiosperm adaptation to the sea. </w:t>
      </w:r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30</w:t>
      </w:r>
      <w:r w:rsidRPr="00190B9F">
        <w:rPr>
          <w:noProof/>
        </w:rPr>
        <w:t>, 331–335 (2016).</w:t>
      </w:r>
    </w:p>
    <w:p w14:paraId="55951C70" w14:textId="0FF4D5E0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1.</w:t>
      </w:r>
      <w:r w:rsidRPr="00190B9F">
        <w:rPr>
          <w:noProof/>
        </w:rPr>
        <w:tab/>
        <w:t xml:space="preserve">Gao Z-Y, Li Z-H, Lin D-L, Jin X-H. </w:t>
      </w:r>
      <w:bookmarkStart w:id="2" w:name="OLE_LINK195"/>
      <w:r w:rsidRPr="00190B9F">
        <w:rPr>
          <w:noProof/>
        </w:rPr>
        <w:t xml:space="preserve">Chromosome-scale genome assembly of the resurrection plant </w:t>
      </w:r>
      <w:r w:rsidRPr="00190B9F">
        <w:rPr>
          <w:i/>
          <w:noProof/>
        </w:rPr>
        <w:t xml:space="preserve">Acanthochlamys bracteata </w:t>
      </w:r>
      <w:r w:rsidRPr="00190B9F">
        <w:rPr>
          <w:noProof/>
        </w:rPr>
        <w:t>(Velloziaceae</w:t>
      </w:r>
      <w:bookmarkEnd w:id="2"/>
      <w:r w:rsidRPr="00190B9F">
        <w:rPr>
          <w:noProof/>
        </w:rPr>
        <w:t xml:space="preserve">). </w:t>
      </w:r>
      <w:r w:rsidRPr="00190B9F">
        <w:rPr>
          <w:i/>
          <w:noProof/>
        </w:rPr>
        <w:t>Genome Biol. Ev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3</w:t>
      </w:r>
      <w:r w:rsidRPr="00190B9F">
        <w:rPr>
          <w:noProof/>
        </w:rPr>
        <w:t xml:space="preserve">, </w:t>
      </w:r>
      <w:r w:rsidR="00A41F31" w:rsidRPr="00A41F31">
        <w:rPr>
          <w:noProof/>
        </w:rPr>
        <w:t>evab147</w:t>
      </w:r>
      <w:r w:rsidRPr="00190B9F">
        <w:rPr>
          <w:noProof/>
        </w:rPr>
        <w:t xml:space="preserve"> (2021).</w:t>
      </w:r>
    </w:p>
    <w:p w14:paraId="57C02107" w14:textId="3F7267B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2.</w:t>
      </w:r>
      <w:r w:rsidRPr="00190B9F">
        <w:rPr>
          <w:noProof/>
        </w:rPr>
        <w:tab/>
        <w:t>Tamiru 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3" w:name="OLE_LINK196"/>
      <w:r w:rsidRPr="00190B9F">
        <w:rPr>
          <w:noProof/>
        </w:rPr>
        <w:t>Genome sequencing of the staple food crop white Guinea yam enables the development of a molecular marker for sex determination.</w:t>
      </w:r>
      <w:bookmarkEnd w:id="3"/>
      <w:r w:rsidRPr="00190B9F">
        <w:rPr>
          <w:noProof/>
        </w:rPr>
        <w:t xml:space="preserve"> </w:t>
      </w:r>
      <w:r w:rsidRPr="00190B9F">
        <w:rPr>
          <w:i/>
          <w:noProof/>
        </w:rPr>
        <w:t xml:space="preserve">Bmc </w:t>
      </w:r>
      <w:r>
        <w:rPr>
          <w:i/>
          <w:noProof/>
        </w:rPr>
        <w:t>B</w:t>
      </w:r>
      <w:r w:rsidRPr="00190B9F">
        <w:rPr>
          <w:i/>
          <w:noProof/>
        </w:rPr>
        <w:t>iol</w:t>
      </w:r>
      <w:r>
        <w:rPr>
          <w:i/>
          <w:noProof/>
        </w:rPr>
        <w:t>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5</w:t>
      </w:r>
      <w:r w:rsidRPr="00190B9F">
        <w:rPr>
          <w:noProof/>
        </w:rPr>
        <w:t xml:space="preserve">, </w:t>
      </w:r>
      <w:r w:rsidR="00A41F31">
        <w:rPr>
          <w:noProof/>
        </w:rPr>
        <w:t>86</w:t>
      </w:r>
      <w:r w:rsidRPr="00190B9F">
        <w:rPr>
          <w:noProof/>
        </w:rPr>
        <w:t xml:space="preserve"> (2017).</w:t>
      </w:r>
    </w:p>
    <w:p w14:paraId="5C3B1B81" w14:textId="20C2C8A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3.</w:t>
      </w:r>
      <w:r w:rsidRPr="00190B9F">
        <w:rPr>
          <w:noProof/>
        </w:rPr>
        <w:tab/>
        <w:t>Finkers R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4" w:name="OLE_LINK197"/>
      <w:r w:rsidRPr="00190B9F">
        <w:rPr>
          <w:noProof/>
        </w:rPr>
        <w:t xml:space="preserve">Insights from the first genome assembly of </w:t>
      </w:r>
      <w:r>
        <w:rPr>
          <w:noProof/>
        </w:rPr>
        <w:t>o</w:t>
      </w:r>
      <w:r w:rsidRPr="00190B9F">
        <w:rPr>
          <w:noProof/>
        </w:rPr>
        <w:t>nion (</w:t>
      </w:r>
      <w:r w:rsidRPr="00190B9F">
        <w:rPr>
          <w:i/>
          <w:noProof/>
        </w:rPr>
        <w:t>Allium cepa</w:t>
      </w:r>
      <w:r w:rsidRPr="00190B9F">
        <w:rPr>
          <w:noProof/>
        </w:rPr>
        <w:t>)</w:t>
      </w:r>
      <w:bookmarkEnd w:id="4"/>
      <w:r w:rsidRPr="00190B9F">
        <w:rPr>
          <w:noProof/>
        </w:rPr>
        <w:t xml:space="preserve">. </w:t>
      </w:r>
      <w:r w:rsidRPr="00190B9F">
        <w:rPr>
          <w:i/>
          <w:noProof/>
        </w:rPr>
        <w:t>G3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 xml:space="preserve">, </w:t>
      </w:r>
      <w:r w:rsidR="00A41F31" w:rsidRPr="00A41F31">
        <w:rPr>
          <w:noProof/>
        </w:rPr>
        <w:t>jkab243</w:t>
      </w:r>
      <w:r w:rsidRPr="00190B9F">
        <w:rPr>
          <w:noProof/>
        </w:rPr>
        <w:t xml:space="preserve"> (2021).</w:t>
      </w:r>
    </w:p>
    <w:p w14:paraId="1ABC23B2" w14:textId="527D7A3E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4.</w:t>
      </w:r>
      <w:r w:rsidRPr="00190B9F">
        <w:rPr>
          <w:noProof/>
        </w:rPr>
        <w:tab/>
        <w:t>Harkess 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</w:t>
      </w:r>
      <w:bookmarkStart w:id="5" w:name="OLE_LINK198"/>
      <w:r w:rsidRPr="00190B9F">
        <w:rPr>
          <w:noProof/>
        </w:rPr>
        <w:t>he asparagus genome sheds light on the origin and evolution of a young Y chromosome</w:t>
      </w:r>
      <w:bookmarkEnd w:id="5"/>
      <w:r w:rsidRPr="00190B9F">
        <w:rPr>
          <w:noProof/>
        </w:rPr>
        <w:t xml:space="preserve">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A41F31">
        <w:rPr>
          <w:noProof/>
        </w:rPr>
        <w:t>1279</w:t>
      </w:r>
      <w:r w:rsidRPr="00190B9F">
        <w:rPr>
          <w:noProof/>
        </w:rPr>
        <w:t xml:space="preserve"> (2017).</w:t>
      </w:r>
    </w:p>
    <w:p w14:paraId="54D1E7D9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5.</w:t>
      </w:r>
      <w:r w:rsidRPr="00190B9F">
        <w:rPr>
          <w:noProof/>
        </w:rPr>
        <w:tab/>
        <w:t>Zhang G-Q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Apostasia</w:t>
      </w:r>
      <w:r w:rsidRPr="00190B9F">
        <w:rPr>
          <w:noProof/>
        </w:rPr>
        <w:t xml:space="preserve"> genome and the evolution of orchids. </w:t>
      </w:r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49</w:t>
      </w:r>
      <w:r w:rsidRPr="00190B9F">
        <w:rPr>
          <w:noProof/>
        </w:rPr>
        <w:t>, 379–383 (2017).</w:t>
      </w:r>
    </w:p>
    <w:p w14:paraId="311942A5" w14:textId="4ACD475E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6.</w:t>
      </w:r>
      <w:r w:rsidRPr="00190B9F">
        <w:rPr>
          <w:noProof/>
        </w:rPr>
        <w:tab/>
        <w:t>Hasing T, Tang H, Brym M, Khazi F, Huang T, Chambers AH. A phased</w:t>
      </w:r>
      <w:r w:rsidRPr="00190B9F">
        <w:rPr>
          <w:i/>
          <w:noProof/>
        </w:rPr>
        <w:t xml:space="preserve"> Vanilla planifolia</w:t>
      </w:r>
      <w:r w:rsidRPr="00190B9F">
        <w:rPr>
          <w:noProof/>
        </w:rPr>
        <w:t xml:space="preserve"> genome enables genetic improvement of flavour and production. </w:t>
      </w:r>
      <w:r w:rsidRPr="00190B9F">
        <w:rPr>
          <w:i/>
          <w:noProof/>
        </w:rPr>
        <w:t xml:space="preserve">Nat. </w:t>
      </w:r>
      <w:r>
        <w:rPr>
          <w:i/>
          <w:noProof/>
        </w:rPr>
        <w:t>F</w:t>
      </w:r>
      <w:r w:rsidRPr="00190B9F">
        <w:rPr>
          <w:i/>
          <w:noProof/>
        </w:rPr>
        <w:t>ood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</w:t>
      </w:r>
      <w:r w:rsidRPr="00190B9F">
        <w:rPr>
          <w:noProof/>
        </w:rPr>
        <w:t>, 811–819 (2020).</w:t>
      </w:r>
    </w:p>
    <w:p w14:paraId="79FBBCCD" w14:textId="5D0A88C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7.</w:t>
      </w:r>
      <w:r w:rsidRPr="00190B9F">
        <w:rPr>
          <w:noProof/>
        </w:rPr>
        <w:tab/>
        <w:t>Bae E-K</w:t>
      </w:r>
      <w:r w:rsidRPr="00190B9F">
        <w:rPr>
          <w:i/>
          <w:noProof/>
        </w:rPr>
        <w:t>, et al.</w:t>
      </w:r>
      <w:bookmarkStart w:id="6" w:name="OLE_LINK199"/>
      <w:r w:rsidRPr="00190B9F">
        <w:rPr>
          <w:noProof/>
        </w:rPr>
        <w:t xml:space="preserve"> Chromosome-level genome assembly of the fully mycoheterotrophic orchid </w:t>
      </w:r>
      <w:r w:rsidRPr="00190B9F">
        <w:rPr>
          <w:i/>
          <w:noProof/>
        </w:rPr>
        <w:t>Gastrodia elat</w:t>
      </w:r>
      <w:bookmarkEnd w:id="6"/>
      <w:r w:rsidRPr="00190B9F">
        <w:rPr>
          <w:i/>
          <w:noProof/>
        </w:rPr>
        <w:t>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G3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 xml:space="preserve">, </w:t>
      </w:r>
      <w:r w:rsidR="00C76B3E" w:rsidRPr="00C76B3E">
        <w:rPr>
          <w:noProof/>
        </w:rPr>
        <w:t>jkab433</w:t>
      </w:r>
      <w:r w:rsidRPr="00190B9F">
        <w:rPr>
          <w:noProof/>
        </w:rPr>
        <w:t xml:space="preserve"> (2022).</w:t>
      </w:r>
    </w:p>
    <w:p w14:paraId="488BCB49" w14:textId="67D9319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8.</w:t>
      </w:r>
      <w:r w:rsidRPr="00190B9F">
        <w:rPr>
          <w:noProof/>
        </w:rPr>
        <w:tab/>
        <w:t>Ding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survey sequencing for the characterization of genetic background of </w:t>
      </w:r>
      <w:r w:rsidRPr="00190B9F">
        <w:rPr>
          <w:i/>
          <w:noProof/>
        </w:rPr>
        <w:t>Dracaena cambodiana</w:t>
      </w:r>
      <w:r w:rsidRPr="00190B9F">
        <w:rPr>
          <w:noProof/>
        </w:rPr>
        <w:t xml:space="preserve"> and its defense response during dragon's blood formation. </w:t>
      </w:r>
      <w:r w:rsidRPr="00190B9F">
        <w:rPr>
          <w:i/>
          <w:noProof/>
        </w:rPr>
        <w:t>P</w:t>
      </w:r>
      <w:r>
        <w:rPr>
          <w:i/>
          <w:noProof/>
        </w:rPr>
        <w:t>L</w:t>
      </w:r>
      <w:r w:rsidRPr="00190B9F">
        <w:rPr>
          <w:i/>
          <w:noProof/>
        </w:rPr>
        <w:t>o</w:t>
      </w:r>
      <w:r>
        <w:rPr>
          <w:i/>
          <w:noProof/>
        </w:rPr>
        <w:t>S</w:t>
      </w:r>
      <w:r w:rsidRPr="00190B9F">
        <w:rPr>
          <w:i/>
          <w:noProof/>
        </w:rPr>
        <w:t xml:space="preserve"> </w:t>
      </w:r>
      <w:r>
        <w:rPr>
          <w:i/>
          <w:noProof/>
        </w:rPr>
        <w:t>O</w:t>
      </w:r>
      <w:r w:rsidRPr="00190B9F">
        <w:rPr>
          <w:i/>
          <w:noProof/>
        </w:rPr>
        <w:t>n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3</w:t>
      </w:r>
      <w:r w:rsidRPr="00190B9F">
        <w:rPr>
          <w:noProof/>
        </w:rPr>
        <w:t xml:space="preserve">, </w:t>
      </w:r>
      <w:r w:rsidR="00C76B3E" w:rsidRPr="00C76B3E">
        <w:rPr>
          <w:noProof/>
        </w:rPr>
        <w:t>e0209258</w:t>
      </w:r>
      <w:r w:rsidRPr="00190B9F">
        <w:rPr>
          <w:noProof/>
        </w:rPr>
        <w:t xml:space="preserve"> (2018).</w:t>
      </w:r>
    </w:p>
    <w:p w14:paraId="782274F5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9.</w:t>
      </w:r>
      <w:r w:rsidRPr="00190B9F">
        <w:rPr>
          <w:noProof/>
        </w:rPr>
        <w:tab/>
        <w:t>Cai 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sequence of the orchid </w:t>
      </w:r>
      <w:r w:rsidRPr="00190B9F">
        <w:rPr>
          <w:i/>
          <w:noProof/>
        </w:rPr>
        <w:t>Phalaenopsis equestris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7</w:t>
      </w:r>
      <w:r w:rsidRPr="00190B9F">
        <w:rPr>
          <w:noProof/>
        </w:rPr>
        <w:t>, 65–72 (2015).</w:t>
      </w:r>
    </w:p>
    <w:p w14:paraId="2BABF5AE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0.</w:t>
      </w:r>
      <w:r w:rsidRPr="00190B9F">
        <w:rPr>
          <w:noProof/>
        </w:rPr>
        <w:tab/>
        <w:t>D'Hont 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banana (</w:t>
      </w:r>
      <w:r w:rsidRPr="00190B9F">
        <w:rPr>
          <w:i/>
          <w:noProof/>
        </w:rPr>
        <w:t>Musa acuminata</w:t>
      </w:r>
      <w:r w:rsidRPr="00190B9F">
        <w:rPr>
          <w:noProof/>
        </w:rPr>
        <w:t xml:space="preserve">) genome and the evolution of monocotyledonous plants. </w:t>
      </w:r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88</w:t>
      </w:r>
      <w:r w:rsidRPr="00190B9F">
        <w:rPr>
          <w:noProof/>
        </w:rPr>
        <w:t>, 213–217 (2012).</w:t>
      </w:r>
    </w:p>
    <w:p w14:paraId="6A9E3257" w14:textId="0945FA20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21.</w:t>
      </w:r>
      <w:r w:rsidRPr="00190B9F">
        <w:rPr>
          <w:noProof/>
        </w:rPr>
        <w:tab/>
        <w:t>Cheng S-P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Haplotype-resolved genome assembly and allele-specific gene expression in cultivated ginger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>,</w:t>
      </w:r>
      <w:r>
        <w:rPr>
          <w:noProof/>
        </w:rPr>
        <w:t xml:space="preserve"> </w:t>
      </w:r>
      <w:r w:rsidR="00C76B3E">
        <w:rPr>
          <w:rFonts w:hint="eastAsia"/>
          <w:noProof/>
        </w:rPr>
        <w:t xml:space="preserve">188 </w:t>
      </w:r>
      <w:r w:rsidRPr="00190B9F">
        <w:rPr>
          <w:noProof/>
        </w:rPr>
        <w:t>(2021).</w:t>
      </w:r>
    </w:p>
    <w:p w14:paraId="1C9E25D6" w14:textId="2279C47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2.</w:t>
      </w:r>
      <w:r w:rsidRPr="00190B9F">
        <w:rPr>
          <w:noProof/>
        </w:rPr>
        <w:tab/>
        <w:t>Zhao 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chromosome-level genome assemblies of two rattans (</w:t>
      </w:r>
      <w:r w:rsidRPr="00190B9F">
        <w:rPr>
          <w:i/>
          <w:noProof/>
        </w:rPr>
        <w:t>Calamus simplicifolius</w:t>
      </w:r>
      <w:r w:rsidRPr="00190B9F">
        <w:rPr>
          <w:noProof/>
        </w:rPr>
        <w:t xml:space="preserve"> and </w:t>
      </w:r>
      <w:r w:rsidRPr="00190B9F">
        <w:rPr>
          <w:i/>
          <w:noProof/>
        </w:rPr>
        <w:t>Daemonorops jenkinsiana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 xml:space="preserve">, </w:t>
      </w:r>
      <w:r w:rsidR="00401949">
        <w:rPr>
          <w:rFonts w:hint="eastAsia"/>
          <w:noProof/>
        </w:rPr>
        <w:t>giy</w:t>
      </w:r>
      <w:r w:rsidR="00401949">
        <w:rPr>
          <w:noProof/>
        </w:rPr>
        <w:t>097</w:t>
      </w:r>
      <w:r w:rsidRPr="00190B9F">
        <w:rPr>
          <w:noProof/>
        </w:rPr>
        <w:t xml:space="preserve"> (2018).</w:t>
      </w:r>
    </w:p>
    <w:p w14:paraId="20F0EEC0" w14:textId="708ACE6E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3.</w:t>
      </w:r>
      <w:r w:rsidRPr="00190B9F">
        <w:rPr>
          <w:noProof/>
        </w:rPr>
        <w:tab/>
        <w:t>Hazzouri K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-wide association mapping of date palm fruit traits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0</w:t>
      </w:r>
      <w:r w:rsidRPr="00190B9F">
        <w:rPr>
          <w:noProof/>
        </w:rPr>
        <w:t xml:space="preserve">, </w:t>
      </w:r>
      <w:r w:rsidR="00401949">
        <w:rPr>
          <w:noProof/>
        </w:rPr>
        <w:t>4680</w:t>
      </w:r>
      <w:r w:rsidRPr="00190B9F">
        <w:rPr>
          <w:noProof/>
        </w:rPr>
        <w:t xml:space="preserve"> (2019).</w:t>
      </w:r>
    </w:p>
    <w:p w14:paraId="7486A17E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4.</w:t>
      </w:r>
      <w:r w:rsidRPr="00190B9F">
        <w:rPr>
          <w:noProof/>
        </w:rPr>
        <w:tab/>
        <w:t>Yang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Chromosome-scale genome assembly of areca palm (</w:t>
      </w:r>
      <w:r w:rsidRPr="00190B9F">
        <w:rPr>
          <w:i/>
          <w:noProof/>
        </w:rPr>
        <w:t>Areca catechu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>Mol. Ecol. Resour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1</w:t>
      </w:r>
      <w:r w:rsidRPr="00190B9F">
        <w:rPr>
          <w:noProof/>
        </w:rPr>
        <w:t>, 2504–2519 (2021).</w:t>
      </w:r>
    </w:p>
    <w:p w14:paraId="58E1B411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5.</w:t>
      </w:r>
      <w:r w:rsidRPr="00190B9F">
        <w:rPr>
          <w:noProof/>
        </w:rPr>
        <w:tab/>
        <w:t>Singh R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Oil palm genome sequence reveals divergence of interfertile species in Old and New Worlds. </w:t>
      </w:r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00</w:t>
      </w:r>
      <w:r w:rsidRPr="00190B9F">
        <w:rPr>
          <w:noProof/>
        </w:rPr>
        <w:t>, 335–339 (2013).</w:t>
      </w:r>
    </w:p>
    <w:p w14:paraId="74087D67" w14:textId="07E2476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6.</w:t>
      </w:r>
      <w:r w:rsidRPr="00190B9F">
        <w:rPr>
          <w:noProof/>
        </w:rPr>
        <w:tab/>
        <w:t>Xiao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draft of coconut (</w:t>
      </w:r>
      <w:r w:rsidRPr="00190B9F">
        <w:rPr>
          <w:i/>
          <w:noProof/>
        </w:rPr>
        <w:t>Cocos nucifera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 xml:space="preserve">, </w:t>
      </w:r>
      <w:r w:rsidR="00401949">
        <w:rPr>
          <w:noProof/>
        </w:rPr>
        <w:t>1-11</w:t>
      </w:r>
      <w:r w:rsidRPr="00190B9F">
        <w:rPr>
          <w:noProof/>
        </w:rPr>
        <w:t xml:space="preserve"> (2017).</w:t>
      </w:r>
    </w:p>
    <w:p w14:paraId="7B6C471F" w14:textId="0CA27E2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7.</w:t>
      </w:r>
      <w:r w:rsidRPr="00190B9F">
        <w:rPr>
          <w:noProof/>
        </w:rPr>
        <w:tab/>
        <w:t>Feng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7" w:name="OLE_LINK200"/>
      <w:r w:rsidRPr="00190B9F">
        <w:rPr>
          <w:noProof/>
        </w:rPr>
        <w:t>The highly continuous reference genome of a leaf-chimeric red pineapple (</w:t>
      </w:r>
      <w:r w:rsidRPr="00190B9F">
        <w:rPr>
          <w:i/>
          <w:noProof/>
        </w:rPr>
        <w:t>Ananas comosus</w:t>
      </w:r>
      <w:r w:rsidRPr="00190B9F">
        <w:rPr>
          <w:noProof/>
        </w:rPr>
        <w:t xml:space="preserve"> var. </w:t>
      </w:r>
      <w:r w:rsidRPr="00190B9F">
        <w:rPr>
          <w:i/>
          <w:noProof/>
        </w:rPr>
        <w:t>bracteatus</w:t>
      </w:r>
      <w:r w:rsidRPr="00190B9F">
        <w:rPr>
          <w:noProof/>
        </w:rPr>
        <w:t xml:space="preserve"> f. </w:t>
      </w:r>
      <w:r w:rsidRPr="00190B9F">
        <w:rPr>
          <w:i/>
          <w:noProof/>
        </w:rPr>
        <w:t>tricolor</w:t>
      </w:r>
      <w:r w:rsidRPr="00190B9F">
        <w:rPr>
          <w:noProof/>
        </w:rPr>
        <w:t>) provides insights into elaboration of leaf color</w:t>
      </w:r>
      <w:bookmarkEnd w:id="7"/>
      <w:r w:rsidRPr="00190B9F">
        <w:rPr>
          <w:noProof/>
        </w:rPr>
        <w:t xml:space="preserve">. </w:t>
      </w:r>
      <w:r w:rsidRPr="00190B9F">
        <w:rPr>
          <w:i/>
          <w:noProof/>
        </w:rPr>
        <w:t>G3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 xml:space="preserve">, </w:t>
      </w:r>
      <w:r w:rsidR="00401949" w:rsidRPr="00401949">
        <w:rPr>
          <w:noProof/>
        </w:rPr>
        <w:t>jkab452</w:t>
      </w:r>
      <w:r w:rsidRPr="00190B9F">
        <w:rPr>
          <w:noProof/>
        </w:rPr>
        <w:t xml:space="preserve"> (2022).</w:t>
      </w:r>
    </w:p>
    <w:p w14:paraId="5D43FBB4" w14:textId="5CD54CAD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8.</w:t>
      </w:r>
      <w:r w:rsidRPr="00190B9F">
        <w:rPr>
          <w:noProof/>
        </w:rPr>
        <w:tab/>
        <w:t>Can 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sequence of </w:t>
      </w:r>
      <w:r w:rsidRPr="00190B9F">
        <w:rPr>
          <w:i/>
          <w:noProof/>
        </w:rPr>
        <w:t>Kobresia littledalei</w:t>
      </w:r>
      <w:r w:rsidRPr="00190B9F">
        <w:rPr>
          <w:noProof/>
        </w:rPr>
        <w:t xml:space="preserve">, the first chromosome-level genome in the family Cyperaceae. </w:t>
      </w:r>
      <w:r w:rsidRPr="00190B9F">
        <w:rPr>
          <w:i/>
          <w:noProof/>
        </w:rPr>
        <w:t>Sci. data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 xml:space="preserve">, </w:t>
      </w:r>
      <w:r w:rsidR="003F5809">
        <w:rPr>
          <w:noProof/>
        </w:rPr>
        <w:t>175</w:t>
      </w:r>
      <w:r w:rsidRPr="00190B9F">
        <w:rPr>
          <w:noProof/>
        </w:rPr>
        <w:t xml:space="preserve"> (2020).</w:t>
      </w:r>
    </w:p>
    <w:p w14:paraId="17EE6443" w14:textId="2B4AD9F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9.</w:t>
      </w:r>
      <w:r w:rsidRPr="00190B9F">
        <w:rPr>
          <w:noProof/>
        </w:rPr>
        <w:tab/>
        <w:t>McKain MR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Phylogenomic</w:t>
      </w:r>
      <w:r w:rsidR="00A03ACF" w:rsidRPr="00190B9F">
        <w:rPr>
          <w:noProof/>
        </w:rPr>
        <w:t xml:space="preserve"> assessment of ancient polyploidy and genome evolution across t</w:t>
      </w:r>
      <w:r w:rsidRPr="00190B9F">
        <w:rPr>
          <w:noProof/>
        </w:rPr>
        <w:t xml:space="preserve">he Poales. </w:t>
      </w:r>
      <w:r w:rsidRPr="00190B9F">
        <w:rPr>
          <w:i/>
          <w:noProof/>
        </w:rPr>
        <w:t>Genome Biol. Ev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>, 1150–1164 (2016).</w:t>
      </w:r>
    </w:p>
    <w:p w14:paraId="2EA40A29" w14:textId="044A7ECD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30.</w:t>
      </w:r>
      <w:r w:rsidRPr="00190B9F">
        <w:rPr>
          <w:noProof/>
        </w:rPr>
        <w:tab/>
        <w:t>Ma P-F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Pharus latifolius</w:t>
      </w:r>
      <w:r w:rsidRPr="00190B9F">
        <w:rPr>
          <w:noProof/>
        </w:rPr>
        <w:t xml:space="preserve"> genome bridges the gap of early grass evolution. </w:t>
      </w:r>
      <w:r w:rsidRPr="00190B9F">
        <w:rPr>
          <w:i/>
          <w:noProof/>
        </w:rPr>
        <w:t xml:space="preserve">Plant </w:t>
      </w:r>
      <w:r w:rsidR="00A03ACF">
        <w:rPr>
          <w:i/>
          <w:noProof/>
        </w:rPr>
        <w:t>C</w:t>
      </w:r>
      <w:r w:rsidRPr="00190B9F">
        <w:rPr>
          <w:i/>
          <w:noProof/>
        </w:rPr>
        <w:t>ell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3</w:t>
      </w:r>
      <w:r w:rsidRPr="00190B9F">
        <w:rPr>
          <w:noProof/>
        </w:rPr>
        <w:t>, 846–864 (2021).</w:t>
      </w:r>
    </w:p>
    <w:p w14:paraId="73ABF58F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31.</w:t>
      </w:r>
      <w:r w:rsidRPr="00190B9F">
        <w:rPr>
          <w:noProof/>
        </w:rPr>
        <w:tab/>
        <w:t>Stein JC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s of 13 domesticated and wild rice relatives highlight genetic conservation, turnover and innovation across the genus </w:t>
      </w:r>
      <w:r w:rsidRPr="00190B9F">
        <w:rPr>
          <w:i/>
          <w:noProof/>
        </w:rPr>
        <w:t>Oryz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0</w:t>
      </w:r>
      <w:r w:rsidRPr="00190B9F">
        <w:rPr>
          <w:noProof/>
        </w:rPr>
        <w:t>, 285–296 (2018).</w:t>
      </w:r>
    </w:p>
    <w:p w14:paraId="54DFDB2A" w14:textId="3C2EB6E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32.</w:t>
      </w:r>
      <w:r w:rsidRPr="00190B9F">
        <w:rPr>
          <w:noProof/>
        </w:rPr>
        <w:tab/>
        <w:t>Li W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Draft genomes of two outcrossing wild rice, </w:t>
      </w:r>
      <w:r w:rsidRPr="00190B9F">
        <w:rPr>
          <w:i/>
          <w:noProof/>
        </w:rPr>
        <w:t xml:space="preserve">Oryza rufipogon </w:t>
      </w:r>
      <w:r w:rsidRPr="00190B9F">
        <w:rPr>
          <w:noProof/>
        </w:rPr>
        <w:t xml:space="preserve">and </w:t>
      </w:r>
      <w:r w:rsidRPr="00190B9F">
        <w:rPr>
          <w:i/>
          <w:noProof/>
        </w:rPr>
        <w:t>O. longistaminata</w:t>
      </w:r>
      <w:r w:rsidRPr="00190B9F">
        <w:rPr>
          <w:noProof/>
        </w:rPr>
        <w:t xml:space="preserve">, reveal genomic features associated with mating-system evolution. </w:t>
      </w:r>
      <w:r w:rsidRPr="00190B9F">
        <w:rPr>
          <w:i/>
          <w:noProof/>
        </w:rPr>
        <w:t xml:space="preserve">Plant </w:t>
      </w:r>
      <w:r w:rsidR="00A03ACF">
        <w:rPr>
          <w:i/>
          <w:noProof/>
        </w:rPr>
        <w:t>D</w:t>
      </w:r>
      <w:r w:rsidRPr="00190B9F">
        <w:rPr>
          <w:i/>
          <w:noProof/>
        </w:rPr>
        <w:t>irect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</w:t>
      </w:r>
      <w:r w:rsidRPr="00190B9F">
        <w:rPr>
          <w:noProof/>
        </w:rPr>
        <w:t xml:space="preserve">, </w:t>
      </w:r>
      <w:r w:rsidR="003F5809">
        <w:rPr>
          <w:noProof/>
        </w:rPr>
        <w:t>e00232</w:t>
      </w:r>
      <w:r w:rsidRPr="00190B9F">
        <w:rPr>
          <w:noProof/>
        </w:rPr>
        <w:t xml:space="preserve"> (2020).</w:t>
      </w:r>
    </w:p>
    <w:p w14:paraId="1A2244A6" w14:textId="5A08B299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33.</w:t>
      </w:r>
      <w:r w:rsidRPr="00190B9F">
        <w:rPr>
          <w:noProof/>
        </w:rPr>
        <w:tab/>
        <w:t>Jain R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sequence of the model rice variety KitaakeX. </w:t>
      </w:r>
      <w:r w:rsidRPr="00190B9F">
        <w:rPr>
          <w:i/>
          <w:noProof/>
        </w:rPr>
        <w:t>B</w:t>
      </w:r>
      <w:r w:rsidR="003F5809">
        <w:rPr>
          <w:i/>
          <w:noProof/>
        </w:rPr>
        <w:t>MC</w:t>
      </w:r>
      <w:r w:rsidRPr="00190B9F">
        <w:rPr>
          <w:i/>
          <w:noProof/>
        </w:rPr>
        <w:t xml:space="preserve"> </w:t>
      </w:r>
      <w:r w:rsidR="003F5809">
        <w:rPr>
          <w:i/>
          <w:noProof/>
        </w:rPr>
        <w:t>G</w:t>
      </w:r>
      <w:r w:rsidRPr="00190B9F">
        <w:rPr>
          <w:i/>
          <w:noProof/>
        </w:rPr>
        <w:t>enomic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0</w:t>
      </w:r>
      <w:r w:rsidRPr="00190B9F">
        <w:rPr>
          <w:noProof/>
        </w:rPr>
        <w:t xml:space="preserve">, </w:t>
      </w:r>
      <w:r w:rsidR="003F5809">
        <w:rPr>
          <w:noProof/>
        </w:rPr>
        <w:t>905</w:t>
      </w:r>
      <w:r w:rsidRPr="00190B9F">
        <w:rPr>
          <w:noProof/>
        </w:rPr>
        <w:t xml:space="preserve"> (2019).</w:t>
      </w:r>
    </w:p>
    <w:p w14:paraId="6A4D5B5F" w14:textId="7A56D859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34.</w:t>
      </w:r>
      <w:r w:rsidRPr="00190B9F">
        <w:rPr>
          <w:noProof/>
        </w:rPr>
        <w:tab/>
        <w:t>Guo Z-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</w:t>
      </w:r>
      <w:r w:rsidR="00A03ACF" w:rsidRPr="00190B9F">
        <w:rPr>
          <w:noProof/>
        </w:rPr>
        <w:t>sequences provide insights into the reticulate origin and unique traits of woody bam</w:t>
      </w:r>
      <w:r w:rsidRPr="00190B9F">
        <w:rPr>
          <w:noProof/>
        </w:rPr>
        <w:t xml:space="preserve">boos. </w:t>
      </w:r>
      <w:r w:rsidRPr="00190B9F">
        <w:rPr>
          <w:i/>
          <w:noProof/>
        </w:rPr>
        <w:t xml:space="preserve">Mol. </w:t>
      </w:r>
      <w:r w:rsidR="003F5809">
        <w:rPr>
          <w:i/>
          <w:noProof/>
        </w:rPr>
        <w:t>P</w:t>
      </w:r>
      <w:r w:rsidRPr="00190B9F">
        <w:rPr>
          <w:i/>
          <w:noProof/>
        </w:rPr>
        <w:t>lant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>, 1353–1365 (2019).</w:t>
      </w:r>
    </w:p>
    <w:p w14:paraId="7FCCF1D9" w14:textId="0049F7F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35.</w:t>
      </w:r>
      <w:r w:rsidRPr="00190B9F">
        <w:rPr>
          <w:noProof/>
        </w:rPr>
        <w:tab/>
        <w:t>Zhao 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Chromosome-level reference genome and alternative splicing atlas of moso bamboo (</w:t>
      </w:r>
      <w:r w:rsidRPr="00190B9F">
        <w:rPr>
          <w:i/>
          <w:noProof/>
        </w:rPr>
        <w:t>Phyllostachys edulis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>,</w:t>
      </w:r>
      <w:r w:rsidR="00A03ACF">
        <w:rPr>
          <w:noProof/>
        </w:rPr>
        <w:t xml:space="preserve"> </w:t>
      </w:r>
      <w:r w:rsidR="003F5809">
        <w:rPr>
          <w:noProof/>
        </w:rPr>
        <w:t xml:space="preserve">giy115 </w:t>
      </w:r>
      <w:r w:rsidRPr="00190B9F">
        <w:rPr>
          <w:noProof/>
        </w:rPr>
        <w:t>(2018).</w:t>
      </w:r>
    </w:p>
    <w:p w14:paraId="30683DD0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36.</w:t>
      </w:r>
      <w:r w:rsidRPr="00190B9F">
        <w:rPr>
          <w:noProof/>
        </w:rPr>
        <w:tab/>
        <w:t>Vogel JP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sequencing and analysis of the model grass </w:t>
      </w:r>
      <w:r w:rsidRPr="00190B9F">
        <w:rPr>
          <w:i/>
          <w:noProof/>
        </w:rPr>
        <w:t>Brachypodium distachyon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63</w:t>
      </w:r>
      <w:r w:rsidRPr="00190B9F">
        <w:rPr>
          <w:noProof/>
        </w:rPr>
        <w:t>, 763–768 (2010).</w:t>
      </w:r>
    </w:p>
    <w:p w14:paraId="79B699BF" w14:textId="709B8D1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37.</w:t>
      </w:r>
      <w:r w:rsidRPr="00190B9F">
        <w:rPr>
          <w:noProof/>
        </w:rPr>
        <w:tab/>
        <w:t>Mascher 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Long-read sequence assembly: a technical evaluation in barley. </w:t>
      </w:r>
      <w:r w:rsidRPr="00190B9F">
        <w:rPr>
          <w:i/>
          <w:noProof/>
        </w:rPr>
        <w:t xml:space="preserve">Plant </w:t>
      </w:r>
      <w:r w:rsidR="003F5809">
        <w:rPr>
          <w:i/>
          <w:noProof/>
        </w:rPr>
        <w:t>C</w:t>
      </w:r>
      <w:r w:rsidRPr="00190B9F">
        <w:rPr>
          <w:i/>
          <w:noProof/>
        </w:rPr>
        <w:t>ell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3</w:t>
      </w:r>
      <w:r w:rsidRPr="00190B9F">
        <w:rPr>
          <w:noProof/>
        </w:rPr>
        <w:t>, 1888–1906 (2021).</w:t>
      </w:r>
    </w:p>
    <w:p w14:paraId="70BF0AD7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38.</w:t>
      </w:r>
      <w:r w:rsidRPr="00190B9F">
        <w:rPr>
          <w:noProof/>
        </w:rPr>
        <w:tab/>
        <w:t>Li G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high-quality genome assembly highlights rye genomic characteristics and agronomically important genes.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3</w:t>
      </w:r>
      <w:r w:rsidRPr="00190B9F">
        <w:rPr>
          <w:noProof/>
        </w:rPr>
        <w:t>, 574–584 (2021).</w:t>
      </w:r>
    </w:p>
    <w:p w14:paraId="6C41E51C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39.</w:t>
      </w:r>
      <w:r w:rsidRPr="00190B9F">
        <w:rPr>
          <w:noProof/>
        </w:rPr>
        <w:tab/>
        <w:t>Ling H-Q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sequence of the progenitor of wheat A subgenome </w:t>
      </w:r>
      <w:r w:rsidRPr="00190B9F">
        <w:rPr>
          <w:i/>
          <w:noProof/>
        </w:rPr>
        <w:t>Triticum urartu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57</w:t>
      </w:r>
      <w:r w:rsidRPr="00190B9F">
        <w:rPr>
          <w:noProof/>
        </w:rPr>
        <w:t>, 424–428 (2018).</w:t>
      </w:r>
    </w:p>
    <w:p w14:paraId="79CE8282" w14:textId="4E774CDD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40.</w:t>
      </w:r>
      <w:r w:rsidRPr="00190B9F">
        <w:rPr>
          <w:noProof/>
        </w:rPr>
        <w:tab/>
        <w:t>Zhao G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 xml:space="preserve">Aegilops tauschii </w:t>
      </w:r>
      <w:r w:rsidRPr="00190B9F">
        <w:rPr>
          <w:noProof/>
        </w:rPr>
        <w:t xml:space="preserve">genome reveals multiple impacts of transposons. </w:t>
      </w:r>
      <w:r w:rsidRPr="00190B9F">
        <w:rPr>
          <w:i/>
          <w:noProof/>
        </w:rPr>
        <w:t xml:space="preserve">Nat. </w:t>
      </w:r>
      <w:r w:rsidR="003F5809">
        <w:rPr>
          <w:i/>
          <w:noProof/>
        </w:rPr>
        <w:t>P</w:t>
      </w:r>
      <w:r w:rsidRPr="00190B9F">
        <w:rPr>
          <w:i/>
          <w:noProof/>
        </w:rPr>
        <w:t>lant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</w:t>
      </w:r>
      <w:r w:rsidRPr="00190B9F">
        <w:rPr>
          <w:noProof/>
        </w:rPr>
        <w:t>, 946–955 (2017).</w:t>
      </w:r>
    </w:p>
    <w:p w14:paraId="62CA8440" w14:textId="2B0E2D14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41.</w:t>
      </w:r>
      <w:r w:rsidRPr="00190B9F">
        <w:rPr>
          <w:noProof/>
        </w:rPr>
        <w:tab/>
        <w:t>Carballo 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high-quality genome of </w:t>
      </w:r>
      <w:r w:rsidRPr="00190B9F">
        <w:rPr>
          <w:i/>
          <w:noProof/>
        </w:rPr>
        <w:t>Eragrostis curvula</w:t>
      </w:r>
      <w:r w:rsidRPr="00190B9F">
        <w:rPr>
          <w:noProof/>
        </w:rPr>
        <w:t xml:space="preserve"> grass provides insights into Poaceae evolution and supports new strategies to enhance forage quality. </w:t>
      </w:r>
      <w:r w:rsidRPr="00190B9F">
        <w:rPr>
          <w:i/>
          <w:noProof/>
        </w:rPr>
        <w:t>Sci. Rep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>,</w:t>
      </w:r>
      <w:r w:rsidR="00A03ACF">
        <w:rPr>
          <w:noProof/>
        </w:rPr>
        <w:t xml:space="preserve"> </w:t>
      </w:r>
      <w:r w:rsidR="003F5809">
        <w:rPr>
          <w:noProof/>
        </w:rPr>
        <w:t xml:space="preserve">10250 </w:t>
      </w:r>
      <w:r w:rsidRPr="00190B9F">
        <w:rPr>
          <w:noProof/>
        </w:rPr>
        <w:t>(2019).</w:t>
      </w:r>
    </w:p>
    <w:p w14:paraId="5A613346" w14:textId="45C1E59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42.</w:t>
      </w:r>
      <w:r w:rsidRPr="00190B9F">
        <w:rPr>
          <w:noProof/>
        </w:rPr>
        <w:tab/>
        <w:t>Devos K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analyses reveal population structure and a purple stigma color gene candidate in finger millet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4</w:t>
      </w:r>
      <w:r w:rsidRPr="00190B9F">
        <w:rPr>
          <w:noProof/>
        </w:rPr>
        <w:t>,</w:t>
      </w:r>
      <w:r w:rsidR="00A03ACF">
        <w:rPr>
          <w:noProof/>
        </w:rPr>
        <w:t xml:space="preserve"> </w:t>
      </w:r>
      <w:r w:rsidR="003F5809">
        <w:rPr>
          <w:noProof/>
        </w:rPr>
        <w:t xml:space="preserve">3694 </w:t>
      </w:r>
      <w:r w:rsidRPr="00190B9F">
        <w:rPr>
          <w:noProof/>
        </w:rPr>
        <w:t>(2023).</w:t>
      </w:r>
    </w:p>
    <w:p w14:paraId="43EEAAC8" w14:textId="4C95E66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43.</w:t>
      </w:r>
      <w:r w:rsidRPr="00190B9F">
        <w:rPr>
          <w:noProof/>
        </w:rPr>
        <w:tab/>
        <w:t>VanBuren R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S</w:t>
      </w:r>
      <w:bookmarkStart w:id="8" w:name="OLE_LINK164"/>
      <w:r w:rsidRPr="00190B9F">
        <w:rPr>
          <w:noProof/>
        </w:rPr>
        <w:t xml:space="preserve">ingle-molecule sequencing of the desiccation-tolerant grass </w:t>
      </w:r>
      <w:r w:rsidRPr="00190B9F">
        <w:rPr>
          <w:i/>
          <w:noProof/>
        </w:rPr>
        <w:t>Oropetium thomaeum</w:t>
      </w:r>
      <w:r w:rsidRPr="00190B9F">
        <w:rPr>
          <w:noProof/>
        </w:rPr>
        <w:t xml:space="preserve">. </w:t>
      </w:r>
      <w:bookmarkEnd w:id="8"/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27</w:t>
      </w:r>
      <w:r w:rsidRPr="00190B9F">
        <w:rPr>
          <w:noProof/>
        </w:rPr>
        <w:t>, 508–</w:t>
      </w:r>
      <w:r w:rsidR="00A03ACF">
        <w:rPr>
          <w:noProof/>
        </w:rPr>
        <w:t>511</w:t>
      </w:r>
      <w:r w:rsidRPr="00190B9F">
        <w:rPr>
          <w:noProof/>
        </w:rPr>
        <w:t xml:space="preserve"> (2015).</w:t>
      </w:r>
    </w:p>
    <w:p w14:paraId="375A7FCE" w14:textId="3395C03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44.</w:t>
      </w:r>
      <w:r w:rsidRPr="00190B9F">
        <w:rPr>
          <w:noProof/>
        </w:rPr>
        <w:tab/>
        <w:t>Sun G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of </w:t>
      </w:r>
      <w:r w:rsidRPr="00190B9F">
        <w:rPr>
          <w:i/>
          <w:noProof/>
        </w:rPr>
        <w:t>Paspalum vaginatum</w:t>
      </w:r>
      <w:r w:rsidRPr="00190B9F">
        <w:rPr>
          <w:noProof/>
        </w:rPr>
        <w:t xml:space="preserve"> and the role of trehalose mediated autophagy in increasing maize biomass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3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3F5809">
        <w:rPr>
          <w:noProof/>
        </w:rPr>
        <w:t xml:space="preserve">7731 </w:t>
      </w:r>
      <w:r w:rsidRPr="00190B9F">
        <w:rPr>
          <w:noProof/>
        </w:rPr>
        <w:t>(2022).</w:t>
      </w:r>
    </w:p>
    <w:p w14:paraId="36E9D0FD" w14:textId="39BB977C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45.</w:t>
      </w:r>
      <w:r w:rsidRPr="00190B9F">
        <w:rPr>
          <w:noProof/>
        </w:rPr>
        <w:tab/>
        <w:t>Kang S-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</w:t>
      </w:r>
      <w:r w:rsidR="00BE093D" w:rsidRPr="00190B9F">
        <w:rPr>
          <w:noProof/>
        </w:rPr>
        <w:t xml:space="preserve"> assembly and annotation of soft-shelled adlay</w:t>
      </w:r>
      <w:r w:rsidRPr="00190B9F">
        <w:rPr>
          <w:noProof/>
        </w:rPr>
        <w:t xml:space="preserve"> (</w:t>
      </w:r>
      <w:r w:rsidRPr="00190B9F">
        <w:rPr>
          <w:i/>
          <w:noProof/>
        </w:rPr>
        <w:t xml:space="preserve">Coix lacryma-jobi </w:t>
      </w:r>
      <w:r w:rsidR="00BE093D">
        <w:rPr>
          <w:noProof/>
        </w:rPr>
        <w:t>v</w:t>
      </w:r>
      <w:r w:rsidRPr="00190B9F">
        <w:rPr>
          <w:noProof/>
        </w:rPr>
        <w:t xml:space="preserve">ariety </w:t>
      </w:r>
      <w:r w:rsidRPr="00190B9F">
        <w:rPr>
          <w:i/>
          <w:noProof/>
        </w:rPr>
        <w:t>mayuen</w:t>
      </w:r>
      <w:r w:rsidRPr="00190B9F">
        <w:rPr>
          <w:noProof/>
        </w:rPr>
        <w:t xml:space="preserve">), a </w:t>
      </w:r>
      <w:r w:rsidR="00BE093D" w:rsidRPr="00190B9F">
        <w:rPr>
          <w:noProof/>
        </w:rPr>
        <w:t>cereal and medicinal crop in t</w:t>
      </w:r>
      <w:r w:rsidRPr="00190B9F">
        <w:rPr>
          <w:noProof/>
        </w:rPr>
        <w:t xml:space="preserve">he Poaceae </w:t>
      </w:r>
      <w:r w:rsidR="00BE093D">
        <w:rPr>
          <w:noProof/>
        </w:rPr>
        <w:t>f</w:t>
      </w:r>
      <w:r w:rsidRPr="00190B9F">
        <w:rPr>
          <w:noProof/>
        </w:rPr>
        <w:t xml:space="preserve">amily. </w:t>
      </w:r>
      <w:r w:rsidRPr="00190B9F">
        <w:rPr>
          <w:i/>
          <w:noProof/>
        </w:rPr>
        <w:t xml:space="preserve">Front. </w:t>
      </w:r>
      <w:r w:rsidR="00BE093D">
        <w:rPr>
          <w:i/>
          <w:noProof/>
        </w:rPr>
        <w:t>P</w:t>
      </w:r>
      <w:r w:rsidRPr="00190B9F">
        <w:rPr>
          <w:i/>
          <w:noProof/>
        </w:rPr>
        <w:t>lant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3F5809">
        <w:rPr>
          <w:noProof/>
        </w:rPr>
        <w:t xml:space="preserve">630 </w:t>
      </w:r>
      <w:r w:rsidRPr="00190B9F">
        <w:rPr>
          <w:noProof/>
        </w:rPr>
        <w:t>(2020).</w:t>
      </w:r>
    </w:p>
    <w:p w14:paraId="08ECACE1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46.</w:t>
      </w:r>
      <w:r w:rsidRPr="00190B9F">
        <w:rPr>
          <w:noProof/>
        </w:rPr>
        <w:tab/>
        <w:t>McCormick RF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3F5809">
        <w:rPr>
          <w:i/>
          <w:iCs/>
          <w:noProof/>
        </w:rPr>
        <w:t xml:space="preserve">Sorghum bicolor </w:t>
      </w:r>
      <w:r w:rsidRPr="00190B9F">
        <w:rPr>
          <w:noProof/>
        </w:rPr>
        <w:t xml:space="preserve">reference genome: improved assembly, gene annotations, a transcriptome atlas, and signatures of genome organization. </w:t>
      </w:r>
      <w:r w:rsidRPr="00190B9F">
        <w:rPr>
          <w:i/>
          <w:noProof/>
        </w:rPr>
        <w:t>Plant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3</w:t>
      </w:r>
      <w:r w:rsidRPr="00190B9F">
        <w:rPr>
          <w:noProof/>
        </w:rPr>
        <w:t>, 338–354 (2018).</w:t>
      </w:r>
    </w:p>
    <w:p w14:paraId="7A1C1625" w14:textId="3258D730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47.</w:t>
      </w:r>
      <w:r w:rsidRPr="00190B9F">
        <w:rPr>
          <w:noProof/>
        </w:rPr>
        <w:tab/>
        <w:t>Wang 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high-quality chromosome-scale assembly of the centipedegrass </w:t>
      </w:r>
      <w:r w:rsidRPr="00190B9F">
        <w:rPr>
          <w:i/>
          <w:noProof/>
        </w:rPr>
        <w:t>Eremochloa ophiuroides</w:t>
      </w:r>
      <w:r w:rsidRPr="00190B9F">
        <w:rPr>
          <w:noProof/>
        </w:rPr>
        <w:t xml:space="preserve"> (Munro) Hack. genome provides insights into chromosomal structural evolution and prostrate growth habit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3F5809">
        <w:rPr>
          <w:noProof/>
        </w:rPr>
        <w:t xml:space="preserve">201 </w:t>
      </w:r>
      <w:r w:rsidRPr="00190B9F">
        <w:rPr>
          <w:noProof/>
        </w:rPr>
        <w:t>(2021).</w:t>
      </w:r>
    </w:p>
    <w:p w14:paraId="7C0A599B" w14:textId="2FC748EE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48.</w:t>
      </w:r>
      <w:r w:rsidRPr="00190B9F">
        <w:rPr>
          <w:noProof/>
        </w:rPr>
        <w:tab/>
        <w:t>Hirsch CN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Draft </w:t>
      </w:r>
      <w:r w:rsidR="00BE093D" w:rsidRPr="00190B9F">
        <w:rPr>
          <w:noProof/>
        </w:rPr>
        <w:t>assembly of elite inbred lin</w:t>
      </w:r>
      <w:r w:rsidRPr="00190B9F">
        <w:rPr>
          <w:noProof/>
        </w:rPr>
        <w:t xml:space="preserve">e PH207 </w:t>
      </w:r>
      <w:r w:rsidR="00BE093D" w:rsidRPr="00190B9F">
        <w:rPr>
          <w:noProof/>
        </w:rPr>
        <w:t>provides insights into genomic and transcriptome diversity in m</w:t>
      </w:r>
      <w:r w:rsidRPr="00190B9F">
        <w:rPr>
          <w:noProof/>
        </w:rPr>
        <w:t xml:space="preserve">aize. </w:t>
      </w:r>
      <w:r w:rsidRPr="00190B9F">
        <w:rPr>
          <w:i/>
          <w:noProof/>
        </w:rPr>
        <w:t xml:space="preserve">Plant </w:t>
      </w:r>
      <w:r w:rsidR="00BE093D">
        <w:rPr>
          <w:i/>
          <w:noProof/>
        </w:rPr>
        <w:t>C</w:t>
      </w:r>
      <w:r w:rsidRPr="00190B9F">
        <w:rPr>
          <w:i/>
          <w:noProof/>
        </w:rPr>
        <w:t>ell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8</w:t>
      </w:r>
      <w:r w:rsidRPr="00190B9F">
        <w:rPr>
          <w:noProof/>
        </w:rPr>
        <w:t>, 2700–2714 (2016).</w:t>
      </w:r>
    </w:p>
    <w:p w14:paraId="43B24941" w14:textId="25DEBDE3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49.</w:t>
      </w:r>
      <w:r w:rsidRPr="00190B9F">
        <w:rPr>
          <w:noProof/>
        </w:rPr>
        <w:tab/>
        <w:t>Studer A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9" w:name="OLE_LINK201"/>
      <w:r w:rsidRPr="00190B9F">
        <w:rPr>
          <w:noProof/>
        </w:rPr>
        <w:t>The draft genome of the C</w:t>
      </w:r>
      <w:r w:rsidRPr="00190B9F">
        <w:rPr>
          <w:noProof/>
          <w:vertAlign w:val="subscript"/>
        </w:rPr>
        <w:t>3</w:t>
      </w:r>
      <w:r w:rsidRPr="00190B9F">
        <w:rPr>
          <w:noProof/>
        </w:rPr>
        <w:t xml:space="preserve"> panicoid grass species </w:t>
      </w:r>
      <w:r w:rsidRPr="00190B9F">
        <w:rPr>
          <w:i/>
          <w:noProof/>
        </w:rPr>
        <w:t>Dichanthelium oligosanthe</w:t>
      </w:r>
      <w:bookmarkEnd w:id="9"/>
      <w:r w:rsidRPr="00190B9F">
        <w:rPr>
          <w:i/>
          <w:noProof/>
        </w:rPr>
        <w:t>s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Genome Bi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7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3F5809">
        <w:rPr>
          <w:noProof/>
        </w:rPr>
        <w:t xml:space="preserve">223 </w:t>
      </w:r>
      <w:r w:rsidRPr="00190B9F">
        <w:rPr>
          <w:noProof/>
        </w:rPr>
        <w:t>(2016).</w:t>
      </w:r>
    </w:p>
    <w:p w14:paraId="28EC5839" w14:textId="5DE832AD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50.</w:t>
      </w:r>
      <w:r w:rsidRPr="00190B9F">
        <w:rPr>
          <w:noProof/>
        </w:rPr>
        <w:tab/>
        <w:t>Love J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ic landscape of molecular responses to natural drought stress in </w:t>
      </w:r>
      <w:r w:rsidRPr="00190B9F">
        <w:rPr>
          <w:i/>
          <w:noProof/>
        </w:rPr>
        <w:t>Panicum hallii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3F5809">
        <w:rPr>
          <w:noProof/>
        </w:rPr>
        <w:t xml:space="preserve">5213 </w:t>
      </w:r>
      <w:r w:rsidRPr="00190B9F">
        <w:rPr>
          <w:noProof/>
        </w:rPr>
        <w:t>(2018).</w:t>
      </w:r>
    </w:p>
    <w:p w14:paraId="62CA153D" w14:textId="326FCAA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51.</w:t>
      </w:r>
      <w:r w:rsidRPr="00190B9F">
        <w:rPr>
          <w:noProof/>
        </w:rPr>
        <w:tab/>
        <w:t>Goodstein D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Phytozome: a comparative platform for green plant genomics. </w:t>
      </w:r>
      <w:r w:rsidRPr="00190B9F">
        <w:rPr>
          <w:i/>
          <w:noProof/>
        </w:rPr>
        <w:t xml:space="preserve">Nucleic </w:t>
      </w:r>
      <w:r w:rsidR="00BE093D">
        <w:rPr>
          <w:i/>
          <w:noProof/>
        </w:rPr>
        <w:t>A</w:t>
      </w:r>
      <w:r w:rsidRPr="00190B9F">
        <w:rPr>
          <w:i/>
          <w:noProof/>
        </w:rPr>
        <w:t>cids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0</w:t>
      </w:r>
      <w:r w:rsidRPr="00190B9F">
        <w:rPr>
          <w:noProof/>
        </w:rPr>
        <w:t>, D1178–D1186 (2012).</w:t>
      </w:r>
    </w:p>
    <w:p w14:paraId="53B26D14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52.</w:t>
      </w:r>
      <w:r w:rsidRPr="00190B9F">
        <w:rPr>
          <w:noProof/>
        </w:rPr>
        <w:tab/>
        <w:t>Varshney RK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Pearl millet genome sequence provides a resource to improve agronomic traits in arid environments. </w:t>
      </w:r>
      <w:r w:rsidRPr="00190B9F">
        <w:rPr>
          <w:i/>
          <w:noProof/>
        </w:rPr>
        <w:t>Nat. Biotechn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5</w:t>
      </w:r>
      <w:r w:rsidRPr="00190B9F">
        <w:rPr>
          <w:noProof/>
        </w:rPr>
        <w:t>, 969–976 (2017).</w:t>
      </w:r>
    </w:p>
    <w:p w14:paraId="0DE42FA2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53.</w:t>
      </w:r>
      <w:r w:rsidRPr="00190B9F">
        <w:rPr>
          <w:noProof/>
        </w:rPr>
        <w:tab/>
        <w:t>Bennetzen J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Reference genome sequence of the model plant </w:t>
      </w:r>
      <w:r w:rsidRPr="00BE093D">
        <w:rPr>
          <w:i/>
          <w:iCs/>
          <w:noProof/>
        </w:rPr>
        <w:t>Setari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. Biotechn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0</w:t>
      </w:r>
      <w:r w:rsidRPr="00190B9F">
        <w:rPr>
          <w:noProof/>
        </w:rPr>
        <w:t>, 555–561 (2012).</w:t>
      </w:r>
    </w:p>
    <w:p w14:paraId="386ABD63" w14:textId="103FE6C0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54.</w:t>
      </w:r>
      <w:r w:rsidRPr="00190B9F">
        <w:rPr>
          <w:noProof/>
        </w:rPr>
        <w:tab/>
        <w:t>Qin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Insights into angiosperm evolution, floral development and chemical biosynthesis from the </w:t>
      </w:r>
      <w:r w:rsidRPr="00190B9F">
        <w:rPr>
          <w:i/>
          <w:noProof/>
        </w:rPr>
        <w:t>Aristolochia fimbriata</w:t>
      </w:r>
      <w:r w:rsidRPr="00190B9F">
        <w:rPr>
          <w:noProof/>
        </w:rPr>
        <w:t xml:space="preserve"> genome. </w:t>
      </w:r>
      <w:r w:rsidRPr="00190B9F">
        <w:rPr>
          <w:i/>
          <w:noProof/>
        </w:rPr>
        <w:t xml:space="preserve">Nat. </w:t>
      </w:r>
      <w:r w:rsidR="003F5809">
        <w:rPr>
          <w:i/>
          <w:noProof/>
        </w:rPr>
        <w:t>N</w:t>
      </w:r>
      <w:r w:rsidRPr="00190B9F">
        <w:rPr>
          <w:i/>
          <w:noProof/>
        </w:rPr>
        <w:t>lant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>, 1239–1253 (2021).</w:t>
      </w:r>
    </w:p>
    <w:p w14:paraId="2997AA86" w14:textId="47DF645E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55.</w:t>
      </w:r>
      <w:r w:rsidRPr="00190B9F">
        <w:rPr>
          <w:noProof/>
        </w:rPr>
        <w:tab/>
        <w:t>Hu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chromosome-scale reference genome of black pepper provides insight into piperine biosynthesis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0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3F5809">
        <w:rPr>
          <w:noProof/>
        </w:rPr>
        <w:t xml:space="preserve">4702 </w:t>
      </w:r>
      <w:r w:rsidRPr="00190B9F">
        <w:rPr>
          <w:noProof/>
        </w:rPr>
        <w:t>(2019).</w:t>
      </w:r>
    </w:p>
    <w:p w14:paraId="4910D8B9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56.</w:t>
      </w:r>
      <w:r w:rsidRPr="00190B9F">
        <w:rPr>
          <w:noProof/>
        </w:rPr>
        <w:tab/>
        <w:t xml:space="preserve">Shen Y, Xia H, Tu Z, Zong Y, Yang L, Li H. Genetic divergence and local adaptation of </w:t>
      </w:r>
      <w:r w:rsidRPr="00190B9F">
        <w:rPr>
          <w:i/>
          <w:noProof/>
        </w:rPr>
        <w:t>Liriodendron</w:t>
      </w:r>
      <w:r w:rsidRPr="00190B9F">
        <w:rPr>
          <w:noProof/>
        </w:rPr>
        <w:t xml:space="preserve"> driven by heterogeneous environments. </w:t>
      </w:r>
      <w:r w:rsidRPr="00190B9F">
        <w:rPr>
          <w:i/>
          <w:noProof/>
        </w:rPr>
        <w:t>Mol. Ec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1</w:t>
      </w:r>
      <w:r w:rsidRPr="00190B9F">
        <w:rPr>
          <w:noProof/>
        </w:rPr>
        <w:t>, 916–933 (2022).</w:t>
      </w:r>
    </w:p>
    <w:p w14:paraId="6E5AA46F" w14:textId="48E8FA0D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57.</w:t>
      </w:r>
      <w:r w:rsidRPr="00190B9F">
        <w:rPr>
          <w:noProof/>
        </w:rPr>
        <w:tab/>
        <w:t>Dong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of </w:t>
      </w:r>
      <w:r w:rsidRPr="00190B9F">
        <w:rPr>
          <w:i/>
          <w:noProof/>
        </w:rPr>
        <w:t>Magnolia biondii</w:t>
      </w:r>
      <w:r w:rsidRPr="00190B9F">
        <w:rPr>
          <w:noProof/>
        </w:rPr>
        <w:t xml:space="preserve"> Pamp. provides insights into the evolution of Magnoliales and biosynthesis of terpenoids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3F5809">
        <w:rPr>
          <w:noProof/>
        </w:rPr>
        <w:t>38</w:t>
      </w:r>
      <w:r w:rsidRPr="00190B9F">
        <w:rPr>
          <w:noProof/>
        </w:rPr>
        <w:t xml:space="preserve"> (2021).</w:t>
      </w:r>
    </w:p>
    <w:p w14:paraId="42CE9D3A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58.</w:t>
      </w:r>
      <w:r w:rsidRPr="00190B9F">
        <w:rPr>
          <w:noProof/>
        </w:rPr>
        <w:tab/>
        <w:t>Lv Q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Chimonanthus salicifolius</w:t>
      </w:r>
      <w:r w:rsidRPr="00190B9F">
        <w:rPr>
          <w:noProof/>
        </w:rPr>
        <w:t xml:space="preserve"> genome provides insight into magnoliid evolution and flavonoid biosynthesis. </w:t>
      </w:r>
      <w:r w:rsidRPr="00190B9F">
        <w:rPr>
          <w:i/>
          <w:noProof/>
        </w:rPr>
        <w:t>Plant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03</w:t>
      </w:r>
      <w:r w:rsidRPr="00190B9F">
        <w:rPr>
          <w:noProof/>
        </w:rPr>
        <w:t>, 1910–1923 (2020).</w:t>
      </w:r>
    </w:p>
    <w:p w14:paraId="08E85A36" w14:textId="5F37A11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59.</w:t>
      </w:r>
      <w:r w:rsidRPr="00190B9F">
        <w:rPr>
          <w:noProof/>
        </w:rPr>
        <w:tab/>
        <w:t>Chaw S-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Stout camphor tree genome fills gaps in understanding of flowering plant genome evolution. </w:t>
      </w:r>
      <w:r w:rsidRPr="00190B9F">
        <w:rPr>
          <w:i/>
          <w:noProof/>
        </w:rPr>
        <w:t xml:space="preserve">Nat. </w:t>
      </w:r>
      <w:r w:rsidR="00BE093D">
        <w:rPr>
          <w:i/>
          <w:noProof/>
        </w:rPr>
        <w:t>P</w:t>
      </w:r>
      <w:r w:rsidRPr="00190B9F">
        <w:rPr>
          <w:i/>
          <w:noProof/>
        </w:rPr>
        <w:t>lant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</w:t>
      </w:r>
      <w:r w:rsidRPr="00190B9F">
        <w:rPr>
          <w:noProof/>
        </w:rPr>
        <w:t>, 63–73 (2019).</w:t>
      </w:r>
    </w:p>
    <w:p w14:paraId="219A9FA0" w14:textId="3D62F948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60.</w:t>
      </w:r>
      <w:r w:rsidRPr="00190B9F">
        <w:rPr>
          <w:noProof/>
        </w:rPr>
        <w:tab/>
        <w:t>Rendon-Anaya 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avocado genome informs deep angiosperm phylogeny, highlights introgressive hybridization, and reveals pathogen-influenced gene space adaptation. </w:t>
      </w:r>
      <w:r w:rsidRPr="00190B9F">
        <w:rPr>
          <w:i/>
          <w:noProof/>
        </w:rPr>
        <w:t>P. Natl. Acad. Sci. U</w:t>
      </w:r>
      <w:r w:rsidR="00BE093D">
        <w:rPr>
          <w:i/>
          <w:noProof/>
        </w:rPr>
        <w:t>SA</w:t>
      </w:r>
      <w:r w:rsidRPr="00190B9F">
        <w:rPr>
          <w:i/>
          <w:noProof/>
        </w:rPr>
        <w:t>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6</w:t>
      </w:r>
      <w:r w:rsidRPr="00190B9F">
        <w:rPr>
          <w:noProof/>
        </w:rPr>
        <w:t>, 17081–17089 (2019).</w:t>
      </w:r>
    </w:p>
    <w:p w14:paraId="188080FC" w14:textId="2F7957B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61.</w:t>
      </w:r>
      <w:r w:rsidRPr="00190B9F">
        <w:rPr>
          <w:noProof/>
        </w:rPr>
        <w:tab/>
        <w:t>Liu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of </w:t>
      </w:r>
      <w:r w:rsidR="00BE093D">
        <w:rPr>
          <w:noProof/>
        </w:rPr>
        <w:t>m</w:t>
      </w:r>
      <w:r w:rsidRPr="00190B9F">
        <w:rPr>
          <w:noProof/>
        </w:rPr>
        <w:t xml:space="preserve">edicinal </w:t>
      </w:r>
      <w:r w:rsidR="00BE093D">
        <w:rPr>
          <w:noProof/>
        </w:rPr>
        <w:t>p</w:t>
      </w:r>
      <w:r w:rsidRPr="00190B9F">
        <w:rPr>
          <w:noProof/>
        </w:rPr>
        <w:t xml:space="preserve">lant </w:t>
      </w:r>
      <w:r w:rsidRPr="00190B9F">
        <w:rPr>
          <w:i/>
          <w:noProof/>
        </w:rPr>
        <w:t>Macleaya cordata</w:t>
      </w:r>
      <w:r w:rsidRPr="00190B9F">
        <w:rPr>
          <w:noProof/>
        </w:rPr>
        <w:t xml:space="preserve"> </w:t>
      </w:r>
      <w:r w:rsidR="00BE093D" w:rsidRPr="00190B9F">
        <w:rPr>
          <w:noProof/>
        </w:rPr>
        <w:t>provides new insights into benzylisoquinoline alkaloids metabolism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Mol. </w:t>
      </w:r>
      <w:r w:rsidR="00BE093D">
        <w:rPr>
          <w:i/>
          <w:noProof/>
        </w:rPr>
        <w:t>P</w:t>
      </w:r>
      <w:r w:rsidRPr="00190B9F">
        <w:rPr>
          <w:i/>
          <w:noProof/>
        </w:rPr>
        <w:t>lant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0</w:t>
      </w:r>
      <w:r w:rsidRPr="00190B9F">
        <w:rPr>
          <w:noProof/>
        </w:rPr>
        <w:t>, 975–989 (2017).</w:t>
      </w:r>
    </w:p>
    <w:p w14:paraId="3FFE999B" w14:textId="38BC538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62.</w:t>
      </w:r>
      <w:r w:rsidRPr="00190B9F">
        <w:rPr>
          <w:noProof/>
        </w:rPr>
        <w:tab/>
        <w:t>Sun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</w:t>
      </w:r>
      <w:r w:rsidR="00BE093D">
        <w:rPr>
          <w:noProof/>
        </w:rPr>
        <w:t>s</w:t>
      </w:r>
      <w:r w:rsidRPr="00190B9F">
        <w:rPr>
          <w:noProof/>
        </w:rPr>
        <w:t xml:space="preserve">equencing of the </w:t>
      </w:r>
      <w:r w:rsidR="00BE093D">
        <w:rPr>
          <w:noProof/>
        </w:rPr>
        <w:t>e</w:t>
      </w:r>
      <w:r w:rsidRPr="00190B9F">
        <w:rPr>
          <w:noProof/>
        </w:rPr>
        <w:t xml:space="preserve">ndangered </w:t>
      </w:r>
      <w:r w:rsidRPr="00190B9F">
        <w:rPr>
          <w:i/>
          <w:noProof/>
        </w:rPr>
        <w:t>Kingdonia uniflora</w:t>
      </w:r>
      <w:r w:rsidRPr="00190B9F">
        <w:rPr>
          <w:noProof/>
        </w:rPr>
        <w:t xml:space="preserve"> (Circaeasteraceae, Ranunculales)</w:t>
      </w:r>
      <w:r w:rsidR="00BE093D" w:rsidRPr="00190B9F">
        <w:rPr>
          <w:noProof/>
        </w:rPr>
        <w:t xml:space="preserve"> reveals potential mechanisms of evolutionary specialization</w:t>
      </w:r>
      <w:r w:rsidRPr="00190B9F">
        <w:rPr>
          <w:noProof/>
        </w:rPr>
        <w:t xml:space="preserve">. </w:t>
      </w:r>
      <w:r w:rsidR="00BE093D">
        <w:rPr>
          <w:i/>
          <w:noProof/>
        </w:rPr>
        <w:t>iS</w:t>
      </w:r>
      <w:r w:rsidRPr="00190B9F">
        <w:rPr>
          <w:i/>
          <w:noProof/>
        </w:rPr>
        <w:t>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3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3F5809">
        <w:rPr>
          <w:noProof/>
        </w:rPr>
        <w:t>101124</w:t>
      </w:r>
      <w:r w:rsidRPr="00190B9F">
        <w:rPr>
          <w:noProof/>
        </w:rPr>
        <w:t>(2020).</w:t>
      </w:r>
    </w:p>
    <w:p w14:paraId="11D6DBBF" w14:textId="650DDD02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63.</w:t>
      </w:r>
      <w:r w:rsidRPr="00190B9F">
        <w:rPr>
          <w:noProof/>
        </w:rPr>
        <w:tab/>
        <w:t>Filiault D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Aquilegia</w:t>
      </w:r>
      <w:r w:rsidRPr="00190B9F">
        <w:rPr>
          <w:noProof/>
        </w:rPr>
        <w:t xml:space="preserve"> genome provides insight into adaptive radiation and reveals an extraordinarily polymorphic chromosome with a unique history. </w:t>
      </w:r>
      <w:r w:rsidRPr="00190B9F">
        <w:rPr>
          <w:i/>
          <w:noProof/>
        </w:rPr>
        <w:t>Elif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 xml:space="preserve">, </w:t>
      </w:r>
      <w:r w:rsidR="003F5809">
        <w:rPr>
          <w:noProof/>
        </w:rPr>
        <w:t xml:space="preserve">e36426 </w:t>
      </w:r>
      <w:r w:rsidRPr="00190B9F">
        <w:rPr>
          <w:noProof/>
        </w:rPr>
        <w:t>(2018)</w:t>
      </w:r>
    </w:p>
    <w:p w14:paraId="2102D55E" w14:textId="66CF9782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64.</w:t>
      </w:r>
      <w:r w:rsidRPr="00190B9F">
        <w:rPr>
          <w:noProof/>
        </w:rPr>
        <w:tab/>
        <w:t>Liu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nalysis of the </w:t>
      </w:r>
      <w:r w:rsidRPr="00190B9F">
        <w:rPr>
          <w:i/>
          <w:noProof/>
        </w:rPr>
        <w:t>Coptis chinensis</w:t>
      </w:r>
      <w:r w:rsidRPr="00190B9F">
        <w:rPr>
          <w:noProof/>
        </w:rPr>
        <w:t xml:space="preserve"> genome reveals the diversification of protoberberine-type alkaloids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3F5809">
        <w:rPr>
          <w:noProof/>
        </w:rPr>
        <w:t xml:space="preserve">3276 </w:t>
      </w:r>
      <w:r w:rsidRPr="00190B9F">
        <w:rPr>
          <w:noProof/>
        </w:rPr>
        <w:t>(2021).</w:t>
      </w:r>
    </w:p>
    <w:p w14:paraId="55B45A07" w14:textId="59C3BE93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65.</w:t>
      </w:r>
      <w:r w:rsidRPr="00190B9F">
        <w:rPr>
          <w:noProof/>
        </w:rPr>
        <w:tab/>
        <w:t xml:space="preserve">Arias T, Riano-Pachon DM, Di Stilio VS. </w:t>
      </w:r>
      <w:r w:rsidR="003F5809">
        <w:rPr>
          <w:noProof/>
        </w:rPr>
        <w:t>G</w:t>
      </w:r>
      <w:r w:rsidRPr="00190B9F">
        <w:rPr>
          <w:noProof/>
        </w:rPr>
        <w:t xml:space="preserve">enomic and transcriptomic resources for candidate gene discovery in the Ranunculids. </w:t>
      </w:r>
      <w:r w:rsidRPr="00190B9F">
        <w:rPr>
          <w:i/>
          <w:noProof/>
        </w:rPr>
        <w:t>Appl. Plant.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>,</w:t>
      </w:r>
      <w:r w:rsidR="003F5809">
        <w:rPr>
          <w:noProof/>
        </w:rPr>
        <w:t xml:space="preserve"> e11407</w:t>
      </w:r>
      <w:r w:rsidRPr="00190B9F">
        <w:rPr>
          <w:noProof/>
        </w:rPr>
        <w:t xml:space="preserve"> (2021).</w:t>
      </w:r>
    </w:p>
    <w:p w14:paraId="05B94272" w14:textId="38A48E6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66.</w:t>
      </w:r>
      <w:r w:rsidRPr="00190B9F">
        <w:rPr>
          <w:noProof/>
        </w:rPr>
        <w:tab/>
        <w:t>Zheng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ic variation reveals demographic history and biological adaptation of the ancient relictual, lotus (</w:t>
      </w:r>
      <w:r w:rsidRPr="00190B9F">
        <w:rPr>
          <w:i/>
          <w:noProof/>
        </w:rPr>
        <w:t>Nelumbo Adans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 xml:space="preserve">, </w:t>
      </w:r>
      <w:r w:rsidR="003F5809" w:rsidRPr="003F5809">
        <w:rPr>
          <w:noProof/>
        </w:rPr>
        <w:t>uhac029</w:t>
      </w:r>
      <w:r w:rsidRPr="00190B9F">
        <w:rPr>
          <w:noProof/>
        </w:rPr>
        <w:t xml:space="preserve"> (2022).</w:t>
      </w:r>
    </w:p>
    <w:p w14:paraId="63720FE7" w14:textId="6E93A84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67.</w:t>
      </w:r>
      <w:r w:rsidRPr="00190B9F">
        <w:rPr>
          <w:noProof/>
        </w:rPr>
        <w:tab/>
        <w:t>Falk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rowing and cultivating the forest genomics database, TreeGenes. </w:t>
      </w:r>
      <w:r w:rsidRPr="00190B9F">
        <w:rPr>
          <w:i/>
          <w:noProof/>
        </w:rPr>
        <w:t>Database</w:t>
      </w:r>
      <w:r w:rsidR="003F5809" w:rsidRPr="003F5809">
        <w:rPr>
          <w:iCs/>
          <w:noProof/>
        </w:rPr>
        <w:t xml:space="preserve"> </w:t>
      </w:r>
      <w:r w:rsidR="003F5809" w:rsidRPr="003F5809">
        <w:rPr>
          <w:b/>
          <w:bCs/>
          <w:iCs/>
          <w:noProof/>
        </w:rPr>
        <w:t>2018</w:t>
      </w:r>
      <w:r w:rsidR="003F5809" w:rsidRPr="003F5809">
        <w:rPr>
          <w:iCs/>
          <w:noProof/>
        </w:rPr>
        <w:t>, 1-11</w:t>
      </w:r>
      <w:r w:rsidR="00BE093D" w:rsidRPr="003F5809">
        <w:rPr>
          <w:iCs/>
          <w:noProof/>
        </w:rPr>
        <w:t xml:space="preserve"> </w:t>
      </w:r>
      <w:r w:rsidRPr="00190B9F">
        <w:rPr>
          <w:noProof/>
        </w:rPr>
        <w:t>(2018).</w:t>
      </w:r>
    </w:p>
    <w:p w14:paraId="34FE0EA9" w14:textId="5227491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68.</w:t>
      </w:r>
      <w:r w:rsidRPr="00190B9F">
        <w:rPr>
          <w:noProof/>
        </w:rPr>
        <w:tab/>
        <w:t>Li 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chromosome-level genome assembly for the tertiary relict plant </w:t>
      </w:r>
      <w:r w:rsidRPr="00190B9F">
        <w:rPr>
          <w:i/>
          <w:noProof/>
        </w:rPr>
        <w:t>Tetracentron sinense</w:t>
      </w:r>
      <w:r w:rsidRPr="00190B9F">
        <w:rPr>
          <w:noProof/>
        </w:rPr>
        <w:t xml:space="preserve"> oliv. (</w:t>
      </w:r>
      <w:r w:rsidR="00BE093D">
        <w:rPr>
          <w:noProof/>
        </w:rPr>
        <w:t>T</w:t>
      </w:r>
      <w:r w:rsidRPr="00190B9F">
        <w:rPr>
          <w:noProof/>
        </w:rPr>
        <w:t xml:space="preserve">rochodendraceae). </w:t>
      </w:r>
      <w:r w:rsidRPr="00190B9F">
        <w:rPr>
          <w:i/>
          <w:noProof/>
        </w:rPr>
        <w:t>Mol. Ecol. Resour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1</w:t>
      </w:r>
      <w:r w:rsidRPr="00190B9F">
        <w:rPr>
          <w:noProof/>
        </w:rPr>
        <w:t>, 1186–1199 (2021).</w:t>
      </w:r>
    </w:p>
    <w:p w14:paraId="09B1F931" w14:textId="57B280A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69.</w:t>
      </w:r>
      <w:r w:rsidRPr="00190B9F">
        <w:rPr>
          <w:noProof/>
        </w:rPr>
        <w:tab/>
        <w:t>Strijk JS, Hinsinger DD, Zhang F, Cao K.</w:t>
      </w:r>
      <w:bookmarkStart w:id="10" w:name="OLE_LINK202"/>
      <w:r w:rsidRPr="00190B9F">
        <w:rPr>
          <w:noProof/>
        </w:rPr>
        <w:t xml:space="preserve"> </w:t>
      </w:r>
      <w:r w:rsidRPr="00190B9F">
        <w:rPr>
          <w:i/>
          <w:noProof/>
        </w:rPr>
        <w:t>Trochodendron aralioides</w:t>
      </w:r>
      <w:r w:rsidRPr="00190B9F">
        <w:rPr>
          <w:noProof/>
        </w:rPr>
        <w:t>, the first chromosome-level draft genome in Trochodendrales and a valuable resource for basal eudicot research.</w:t>
      </w:r>
      <w:bookmarkEnd w:id="10"/>
      <w:r w:rsidRPr="00190B9F">
        <w:rPr>
          <w:noProof/>
        </w:rPr>
        <w:t xml:space="preserve">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giz136 </w:t>
      </w:r>
      <w:r w:rsidRPr="00190B9F">
        <w:rPr>
          <w:noProof/>
        </w:rPr>
        <w:t>(2019).</w:t>
      </w:r>
    </w:p>
    <w:p w14:paraId="33289A40" w14:textId="46EC5102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70.</w:t>
      </w:r>
      <w:r w:rsidRPr="00190B9F">
        <w:rPr>
          <w:noProof/>
        </w:rPr>
        <w:tab/>
        <w:t>Zhao D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11" w:name="OLE_LINK203"/>
      <w:r w:rsidRPr="00190B9F">
        <w:rPr>
          <w:i/>
          <w:noProof/>
        </w:rPr>
        <w:t>De novo</w:t>
      </w:r>
      <w:r w:rsidRPr="00190B9F">
        <w:rPr>
          <w:noProof/>
        </w:rPr>
        <w:t xml:space="preserve"> genome assembly of </w:t>
      </w:r>
      <w:r w:rsidRPr="00190B9F">
        <w:rPr>
          <w:i/>
          <w:noProof/>
        </w:rPr>
        <w:t>Camptotheca acuminata</w:t>
      </w:r>
      <w:r w:rsidRPr="00190B9F">
        <w:rPr>
          <w:noProof/>
        </w:rPr>
        <w:t>, a natural source of the anti-cancer compound camptothecin</w:t>
      </w:r>
      <w:bookmarkEnd w:id="11"/>
      <w:r w:rsidRPr="00190B9F">
        <w:rPr>
          <w:noProof/>
        </w:rPr>
        <w:t xml:space="preserve">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1-7 </w:t>
      </w:r>
      <w:r w:rsidRPr="00190B9F">
        <w:rPr>
          <w:noProof/>
        </w:rPr>
        <w:t>(2017).</w:t>
      </w:r>
    </w:p>
    <w:p w14:paraId="75FB7902" w14:textId="7BCB91F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71.</w:t>
      </w:r>
      <w:r w:rsidRPr="00190B9F">
        <w:rPr>
          <w:noProof/>
        </w:rPr>
        <w:tab/>
        <w:t>Chen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ic analyses of a "living fossil": </w:t>
      </w:r>
      <w:r w:rsidR="00546292">
        <w:rPr>
          <w:noProof/>
        </w:rPr>
        <w:t>t</w:t>
      </w:r>
      <w:r w:rsidRPr="00190B9F">
        <w:rPr>
          <w:noProof/>
        </w:rPr>
        <w:t xml:space="preserve">he endangered dove-tree. </w:t>
      </w:r>
      <w:r w:rsidRPr="00190B9F">
        <w:rPr>
          <w:i/>
          <w:noProof/>
        </w:rPr>
        <w:t>Mol. Ecol. Resour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0</w:t>
      </w:r>
      <w:r w:rsidRPr="00190B9F">
        <w:rPr>
          <w:noProof/>
        </w:rPr>
        <w:t>, 756-769 (2020).</w:t>
      </w:r>
    </w:p>
    <w:p w14:paraId="77457989" w14:textId="57C99F7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72.</w:t>
      </w:r>
      <w:r w:rsidRPr="00190B9F">
        <w:rPr>
          <w:noProof/>
        </w:rPr>
        <w:tab/>
        <w:t>Yang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chromosome-level genome assembly of the Chinese tupelo </w:t>
      </w:r>
      <w:r w:rsidRPr="00190B9F">
        <w:rPr>
          <w:i/>
          <w:noProof/>
        </w:rPr>
        <w:t>Nyssa sinensis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Sci. </w:t>
      </w:r>
      <w:r w:rsidR="00546292">
        <w:rPr>
          <w:i/>
          <w:noProof/>
        </w:rPr>
        <w:t>D</w:t>
      </w:r>
      <w:r w:rsidRPr="00190B9F">
        <w:rPr>
          <w:i/>
          <w:noProof/>
        </w:rPr>
        <w:t>ata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282 </w:t>
      </w:r>
      <w:r w:rsidRPr="00190B9F">
        <w:rPr>
          <w:noProof/>
        </w:rPr>
        <w:t>(2019).</w:t>
      </w:r>
    </w:p>
    <w:p w14:paraId="23C8E1F5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73.</w:t>
      </w:r>
      <w:r w:rsidRPr="00190B9F">
        <w:rPr>
          <w:noProof/>
        </w:rPr>
        <w:tab/>
        <w:t>He Z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Evolution of coastal forests based on a full set of mangrove genomes. </w:t>
      </w:r>
      <w:r w:rsidRPr="00190B9F">
        <w:rPr>
          <w:i/>
          <w:noProof/>
        </w:rPr>
        <w:t>Nat. Ecol. Ev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>, 738–749 (2022).</w:t>
      </w:r>
    </w:p>
    <w:p w14:paraId="1C6174C8" w14:textId="651681E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74.</w:t>
      </w:r>
      <w:r w:rsidRPr="00190B9F">
        <w:rPr>
          <w:noProof/>
        </w:rPr>
        <w:tab/>
        <w:t>Cocker J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r w:rsidRPr="00190B9F">
        <w:rPr>
          <w:i/>
          <w:noProof/>
        </w:rPr>
        <w:t>Primula vulgaris</w:t>
      </w:r>
      <w:r w:rsidRPr="00190B9F">
        <w:rPr>
          <w:noProof/>
        </w:rPr>
        <w:t xml:space="preserve">(primrose) genome assembly, annotation and gene expression, with comparative genomics on the heterostyly supergene. </w:t>
      </w:r>
      <w:r w:rsidRPr="00190B9F">
        <w:rPr>
          <w:i/>
          <w:noProof/>
        </w:rPr>
        <w:t>Sci. Rep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17942 </w:t>
      </w:r>
      <w:r w:rsidRPr="00190B9F">
        <w:rPr>
          <w:noProof/>
        </w:rPr>
        <w:t>(2018).</w:t>
      </w:r>
    </w:p>
    <w:p w14:paraId="4BBB0CD5" w14:textId="40AB84E0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75.</w:t>
      </w:r>
      <w:r w:rsidRPr="00190B9F">
        <w:rPr>
          <w:noProof/>
        </w:rPr>
        <w:tab/>
        <w:t>Suo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high-quality chromosomal genome assembly of </w:t>
      </w:r>
      <w:r w:rsidRPr="00190B9F">
        <w:rPr>
          <w:i/>
          <w:noProof/>
        </w:rPr>
        <w:t>Diospyros oleifera</w:t>
      </w:r>
      <w:r w:rsidRPr="00190B9F">
        <w:rPr>
          <w:noProof/>
        </w:rPr>
        <w:t xml:space="preserve"> Cheng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giz164 </w:t>
      </w:r>
      <w:r w:rsidRPr="00190B9F">
        <w:rPr>
          <w:noProof/>
        </w:rPr>
        <w:t>(2020).</w:t>
      </w:r>
    </w:p>
    <w:p w14:paraId="395E6D0C" w14:textId="26CFBD1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76.</w:t>
      </w:r>
      <w:r w:rsidRPr="00190B9F">
        <w:rPr>
          <w:noProof/>
        </w:rPr>
        <w:tab/>
        <w:t xml:space="preserve">Hartmann S, Preick M, Abelt S, Scheffel A, Hofreiter M. Annotated genome sequences of the carnivorous plant </w:t>
      </w:r>
      <w:r w:rsidRPr="00190B9F">
        <w:rPr>
          <w:i/>
          <w:noProof/>
        </w:rPr>
        <w:t>Roridula gorgonias</w:t>
      </w:r>
      <w:r w:rsidRPr="00190B9F">
        <w:rPr>
          <w:noProof/>
        </w:rPr>
        <w:t xml:space="preserve"> and a non-carnivorous relative, </w:t>
      </w:r>
      <w:r w:rsidRPr="00190B9F">
        <w:rPr>
          <w:i/>
          <w:noProof/>
        </w:rPr>
        <w:t>Clethra arbore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B</w:t>
      </w:r>
      <w:r w:rsidR="00546292">
        <w:rPr>
          <w:i/>
          <w:noProof/>
        </w:rPr>
        <w:t>MC</w:t>
      </w:r>
      <w:r w:rsidRPr="00190B9F">
        <w:rPr>
          <w:i/>
          <w:noProof/>
        </w:rPr>
        <w:t xml:space="preserve"> Res. Not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3</w:t>
      </w:r>
      <w:r w:rsidRPr="00190B9F">
        <w:rPr>
          <w:noProof/>
        </w:rPr>
        <w:t xml:space="preserve">, </w:t>
      </w:r>
      <w:r w:rsidR="00546292">
        <w:rPr>
          <w:noProof/>
        </w:rPr>
        <w:t xml:space="preserve">426 </w:t>
      </w:r>
      <w:r w:rsidRPr="00190B9F">
        <w:rPr>
          <w:noProof/>
        </w:rPr>
        <w:t>(2020).</w:t>
      </w:r>
    </w:p>
    <w:p w14:paraId="2E4BB45C" w14:textId="7FDCCC9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77.</w:t>
      </w:r>
      <w:r w:rsidRPr="00190B9F">
        <w:rPr>
          <w:noProof/>
        </w:rPr>
        <w:tab/>
        <w:t>Soza V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Rhododendron</w:t>
      </w:r>
      <w:r w:rsidRPr="00190B9F">
        <w:rPr>
          <w:noProof/>
        </w:rPr>
        <w:t xml:space="preserve"> </w:t>
      </w:r>
      <w:r w:rsidR="00BE093D" w:rsidRPr="00190B9F">
        <w:rPr>
          <w:noProof/>
        </w:rPr>
        <w:t>genome and chromosomal organization provide insight into sharedwhole-genome duplications across the heath family</w:t>
      </w:r>
      <w:r w:rsidRPr="00190B9F">
        <w:rPr>
          <w:noProof/>
        </w:rPr>
        <w:t xml:space="preserve"> (Ericaceae). </w:t>
      </w:r>
      <w:r w:rsidRPr="00190B9F">
        <w:rPr>
          <w:i/>
          <w:noProof/>
        </w:rPr>
        <w:t>Genome Biol. Ev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>, 3353–3371 (2019).</w:t>
      </w:r>
    </w:p>
    <w:p w14:paraId="5E8EC0D8" w14:textId="7A6A0A08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78.</w:t>
      </w:r>
      <w:r w:rsidRPr="00190B9F">
        <w:rPr>
          <w:noProof/>
        </w:rPr>
        <w:tab/>
        <w:t>Diaz-Garcia L, Garcia-Ortega LF, Gonzalez-Rodriguez M, Delaye L, Iorizzo M, Zalapa J. Chromosome-</w:t>
      </w:r>
      <w:r w:rsidR="00BE093D" w:rsidRPr="00190B9F">
        <w:rPr>
          <w:noProof/>
        </w:rPr>
        <w:t>level genome assembly of the american cranberry</w:t>
      </w:r>
      <w:r w:rsidRPr="00190B9F">
        <w:rPr>
          <w:noProof/>
        </w:rPr>
        <w:t xml:space="preserve"> (</w:t>
      </w:r>
      <w:r w:rsidRPr="00190B9F">
        <w:rPr>
          <w:i/>
          <w:noProof/>
        </w:rPr>
        <w:t>Vaccinium macrocarpon</w:t>
      </w:r>
      <w:r w:rsidRPr="00190B9F">
        <w:rPr>
          <w:noProof/>
        </w:rPr>
        <w:t xml:space="preserve"> Ait.) and </w:t>
      </w:r>
      <w:r w:rsidR="00BE093D" w:rsidRPr="00190B9F">
        <w:rPr>
          <w:noProof/>
        </w:rPr>
        <w:t>its wild relati</w:t>
      </w:r>
      <w:r w:rsidRPr="00190B9F">
        <w:rPr>
          <w:noProof/>
        </w:rPr>
        <w:t xml:space="preserve">ve </w:t>
      </w:r>
      <w:r w:rsidRPr="00190B9F">
        <w:rPr>
          <w:i/>
          <w:noProof/>
        </w:rPr>
        <w:t>Vaccinium microcarpum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Front. </w:t>
      </w:r>
      <w:r w:rsidR="00BE093D">
        <w:rPr>
          <w:i/>
          <w:noProof/>
        </w:rPr>
        <w:t>P</w:t>
      </w:r>
      <w:r w:rsidRPr="00190B9F">
        <w:rPr>
          <w:i/>
          <w:noProof/>
        </w:rPr>
        <w:t>lant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633310 </w:t>
      </w:r>
      <w:r w:rsidRPr="00190B9F">
        <w:rPr>
          <w:noProof/>
        </w:rPr>
        <w:t>(2021).</w:t>
      </w:r>
    </w:p>
    <w:p w14:paraId="5CB2A9A1" w14:textId="441CF2F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79.</w:t>
      </w:r>
      <w:r w:rsidRPr="00190B9F">
        <w:rPr>
          <w:noProof/>
        </w:rPr>
        <w:tab/>
        <w:t>Huang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Draft genome of the kiwifruit </w:t>
      </w:r>
      <w:r w:rsidRPr="00190B9F">
        <w:rPr>
          <w:i/>
          <w:noProof/>
        </w:rPr>
        <w:t>Actinidia chinensis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2640 </w:t>
      </w:r>
      <w:r w:rsidRPr="00190B9F">
        <w:rPr>
          <w:noProof/>
        </w:rPr>
        <w:t>(2013).</w:t>
      </w:r>
    </w:p>
    <w:p w14:paraId="39E9941D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80.</w:t>
      </w:r>
      <w:r w:rsidRPr="00190B9F">
        <w:rPr>
          <w:noProof/>
        </w:rPr>
        <w:tab/>
        <w:t>Pu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honeysuckle genome provides insight into the molecular mechanism of carotenoid metabolism underlying dynamic flower coloration. </w:t>
      </w:r>
      <w:r w:rsidRPr="00190B9F">
        <w:rPr>
          <w:i/>
          <w:noProof/>
        </w:rPr>
        <w:t>New Phyt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27</w:t>
      </w:r>
      <w:r w:rsidRPr="00190B9F">
        <w:rPr>
          <w:noProof/>
        </w:rPr>
        <w:t>, 930–943 (2020).</w:t>
      </w:r>
    </w:p>
    <w:p w14:paraId="18E4E1D1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81.</w:t>
      </w:r>
      <w:r w:rsidRPr="00190B9F">
        <w:rPr>
          <w:noProof/>
        </w:rPr>
        <w:tab/>
        <w:t>Song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celery genome sequence reveals sequential paleo-polyploidizations, karyotype evolution and resistance gene reduction in apiales. </w:t>
      </w:r>
      <w:r w:rsidRPr="00190B9F">
        <w:rPr>
          <w:i/>
          <w:noProof/>
        </w:rPr>
        <w:t>Plant Biotechnol.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9</w:t>
      </w:r>
      <w:r w:rsidRPr="00190B9F">
        <w:rPr>
          <w:noProof/>
        </w:rPr>
        <w:t>, 731–744 (2021).</w:t>
      </w:r>
    </w:p>
    <w:p w14:paraId="2BF34F9B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82.</w:t>
      </w:r>
      <w:r w:rsidRPr="00190B9F">
        <w:rPr>
          <w:noProof/>
        </w:rPr>
        <w:tab/>
        <w:t>Song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Deciphering the high-quality genome sequence of coriander that causes controversial feelings. </w:t>
      </w:r>
      <w:r w:rsidRPr="00190B9F">
        <w:rPr>
          <w:i/>
          <w:noProof/>
        </w:rPr>
        <w:t>Plant Biotechnol.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8</w:t>
      </w:r>
      <w:r w:rsidRPr="00190B9F">
        <w:rPr>
          <w:noProof/>
        </w:rPr>
        <w:t>, 1444–1456 (2020).</w:t>
      </w:r>
    </w:p>
    <w:p w14:paraId="61E183C2" w14:textId="17611D2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83.</w:t>
      </w:r>
      <w:r w:rsidRPr="00190B9F">
        <w:rPr>
          <w:noProof/>
        </w:rPr>
        <w:tab/>
        <w:t>Wang Y-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12" w:name="OLE_LINK204"/>
      <w:r w:rsidRPr="00190B9F">
        <w:rPr>
          <w:noProof/>
        </w:rPr>
        <w:t>Telomere-to-telomere carrot (</w:t>
      </w:r>
      <w:r w:rsidRPr="00190B9F">
        <w:rPr>
          <w:i/>
          <w:noProof/>
        </w:rPr>
        <w:t>Daucus carota</w:t>
      </w:r>
      <w:r w:rsidRPr="00190B9F">
        <w:rPr>
          <w:noProof/>
        </w:rPr>
        <w:t>) genome assembly reveals carotenoid characteristics.</w:t>
      </w:r>
      <w:bookmarkEnd w:id="12"/>
      <w:r w:rsidRPr="00190B9F">
        <w:rPr>
          <w:noProof/>
        </w:rPr>
        <w:t xml:space="preserve">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0</w:t>
      </w:r>
      <w:r w:rsidRPr="00190B9F">
        <w:rPr>
          <w:noProof/>
        </w:rPr>
        <w:t>,</w:t>
      </w:r>
      <w:r w:rsidR="00546292">
        <w:rPr>
          <w:noProof/>
        </w:rPr>
        <w:t xml:space="preserve"> </w:t>
      </w:r>
      <w:r w:rsidR="00546292" w:rsidRPr="00546292">
        <w:rPr>
          <w:noProof/>
        </w:rPr>
        <w:t>uhad103</w:t>
      </w:r>
      <w:r w:rsidR="00BE093D">
        <w:rPr>
          <w:noProof/>
        </w:rPr>
        <w:t xml:space="preserve"> </w:t>
      </w:r>
      <w:r w:rsidRPr="00190B9F">
        <w:rPr>
          <w:noProof/>
        </w:rPr>
        <w:t>(2023).</w:t>
      </w:r>
    </w:p>
    <w:p w14:paraId="5A0D92B2" w14:textId="32D1432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84.</w:t>
      </w:r>
      <w:r w:rsidRPr="00190B9F">
        <w:rPr>
          <w:noProof/>
        </w:rPr>
        <w:tab/>
        <w:t>Wang Z-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Reshuffling of the ancestral core-eudicot genome shaped chromatin topology and epigenetic modification in</w:t>
      </w:r>
      <w:r w:rsidRPr="00190B9F">
        <w:rPr>
          <w:i/>
          <w:noProof/>
        </w:rPr>
        <w:t xml:space="preserve"> Panax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3</w:t>
      </w:r>
      <w:r w:rsidRPr="00190B9F">
        <w:rPr>
          <w:noProof/>
        </w:rPr>
        <w:t>,</w:t>
      </w:r>
      <w:r w:rsidR="00546292">
        <w:rPr>
          <w:noProof/>
        </w:rPr>
        <w:t xml:space="preserve"> 1902</w:t>
      </w:r>
      <w:r w:rsidR="00BE093D">
        <w:rPr>
          <w:noProof/>
        </w:rPr>
        <w:t xml:space="preserve"> </w:t>
      </w:r>
      <w:r w:rsidRPr="00190B9F">
        <w:rPr>
          <w:noProof/>
        </w:rPr>
        <w:t>(2022).</w:t>
      </w:r>
    </w:p>
    <w:p w14:paraId="778FF134" w14:textId="2A0A793C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85.</w:t>
      </w:r>
      <w:r w:rsidRPr="00190B9F">
        <w:rPr>
          <w:noProof/>
        </w:rPr>
        <w:tab/>
        <w:t>Scaglione D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sequence of the outbreeding globe artichoke constructed </w:t>
      </w:r>
      <w:r w:rsidRPr="00190B9F">
        <w:rPr>
          <w:i/>
          <w:noProof/>
        </w:rPr>
        <w:t xml:space="preserve">de novo </w:t>
      </w:r>
      <w:r w:rsidRPr="00190B9F">
        <w:rPr>
          <w:noProof/>
        </w:rPr>
        <w:t>incorporating a phase-aware low-pass sequencing strategy of F</w:t>
      </w:r>
      <w:r w:rsidRPr="00190B9F">
        <w:rPr>
          <w:noProof/>
          <w:vertAlign w:val="subscript"/>
        </w:rPr>
        <w:t xml:space="preserve">1 </w:t>
      </w:r>
      <w:r w:rsidRPr="00190B9F">
        <w:rPr>
          <w:noProof/>
        </w:rPr>
        <w:t xml:space="preserve">progeny. </w:t>
      </w:r>
      <w:r w:rsidRPr="00190B9F">
        <w:rPr>
          <w:i/>
          <w:noProof/>
        </w:rPr>
        <w:t>Sci. Rep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19427 </w:t>
      </w:r>
      <w:r w:rsidRPr="00190B9F">
        <w:rPr>
          <w:noProof/>
        </w:rPr>
        <w:t>(2016).</w:t>
      </w:r>
    </w:p>
    <w:p w14:paraId="6996ACC3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86.</w:t>
      </w:r>
      <w:r w:rsidRPr="00190B9F">
        <w:rPr>
          <w:noProof/>
        </w:rPr>
        <w:tab/>
        <w:t>Wu Z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chromosome-scale reference genome of safflower (</w:t>
      </w:r>
      <w:r w:rsidRPr="00190B9F">
        <w:rPr>
          <w:i/>
          <w:noProof/>
        </w:rPr>
        <w:t>Carthamus tinctorius</w:t>
      </w:r>
      <w:r w:rsidRPr="00190B9F">
        <w:rPr>
          <w:noProof/>
        </w:rPr>
        <w:t xml:space="preserve">) provides insights into linoleic acid and flavonoid biosynthesis. </w:t>
      </w:r>
      <w:r w:rsidRPr="00190B9F">
        <w:rPr>
          <w:i/>
          <w:noProof/>
        </w:rPr>
        <w:t>Plant Biotechnol.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9</w:t>
      </w:r>
      <w:r w:rsidRPr="00190B9F">
        <w:rPr>
          <w:noProof/>
        </w:rPr>
        <w:t>, 1725–1742 (2021).</w:t>
      </w:r>
    </w:p>
    <w:p w14:paraId="31F12909" w14:textId="371FD16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87.</w:t>
      </w:r>
      <w:r w:rsidRPr="00190B9F">
        <w:rPr>
          <w:noProof/>
        </w:rPr>
        <w:tab/>
        <w:t>Lin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Extensive sequence divergence between the reference genomes of </w:t>
      </w:r>
      <w:r w:rsidRPr="00190B9F">
        <w:rPr>
          <w:i/>
          <w:noProof/>
        </w:rPr>
        <w:t>Taraxacum kok-saghyz</w:t>
      </w:r>
      <w:r w:rsidRPr="00190B9F">
        <w:rPr>
          <w:noProof/>
        </w:rPr>
        <w:t xml:space="preserve"> and </w:t>
      </w:r>
      <w:r w:rsidRPr="00190B9F">
        <w:rPr>
          <w:i/>
          <w:noProof/>
        </w:rPr>
        <w:t>Taraxacum mongolicum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Sci. </w:t>
      </w:r>
      <w:r w:rsidR="00BE093D">
        <w:rPr>
          <w:i/>
          <w:noProof/>
        </w:rPr>
        <w:t>C</w:t>
      </w:r>
      <w:r w:rsidRPr="00190B9F">
        <w:rPr>
          <w:i/>
          <w:noProof/>
        </w:rPr>
        <w:t xml:space="preserve">hina </w:t>
      </w:r>
      <w:r w:rsidR="00BE093D">
        <w:rPr>
          <w:i/>
          <w:noProof/>
        </w:rPr>
        <w:t>L</w:t>
      </w:r>
      <w:r w:rsidRPr="00190B9F">
        <w:rPr>
          <w:i/>
          <w:noProof/>
        </w:rPr>
        <w:t>ife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5</w:t>
      </w:r>
      <w:r w:rsidRPr="00190B9F">
        <w:rPr>
          <w:noProof/>
        </w:rPr>
        <w:t>, 515–528 (2022).</w:t>
      </w:r>
    </w:p>
    <w:p w14:paraId="1972E5AD" w14:textId="7B4F214E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88.</w:t>
      </w:r>
      <w:r w:rsidRPr="00190B9F">
        <w:rPr>
          <w:noProof/>
        </w:rPr>
        <w:tab/>
        <w:t>Reyes-Chin-Wo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assembly with </w:t>
      </w:r>
      <w:r w:rsidRPr="00190B9F">
        <w:rPr>
          <w:i/>
          <w:noProof/>
        </w:rPr>
        <w:t>in vitro</w:t>
      </w:r>
      <w:r w:rsidRPr="00190B9F">
        <w:rPr>
          <w:noProof/>
        </w:rPr>
        <w:t xml:space="preserve"> proximity ligation data and whole-genome triplication in lettuce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14953 </w:t>
      </w:r>
      <w:r w:rsidRPr="00190B9F">
        <w:rPr>
          <w:noProof/>
        </w:rPr>
        <w:t>(2017).</w:t>
      </w:r>
    </w:p>
    <w:p w14:paraId="107CCB12" w14:textId="77D16339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89.</w:t>
      </w:r>
      <w:r w:rsidRPr="00190B9F">
        <w:rPr>
          <w:noProof/>
        </w:rPr>
        <w:tab/>
        <w:t>Song C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Chrysanthemum nankingense</w:t>
      </w:r>
      <w:r w:rsidRPr="00190B9F">
        <w:rPr>
          <w:noProof/>
        </w:rPr>
        <w:t xml:space="preserve"> </w:t>
      </w:r>
      <w:r w:rsidR="00546292">
        <w:rPr>
          <w:noProof/>
        </w:rPr>
        <w:t>g</w:t>
      </w:r>
      <w:r w:rsidR="00BE093D" w:rsidRPr="00190B9F">
        <w:rPr>
          <w:noProof/>
        </w:rPr>
        <w:t>enome provides insights into the evolution and diversification of</w:t>
      </w:r>
      <w:r w:rsidRPr="00190B9F">
        <w:rPr>
          <w:noProof/>
        </w:rPr>
        <w:t xml:space="preserve"> </w:t>
      </w:r>
      <w:r w:rsidRPr="00BE093D">
        <w:rPr>
          <w:i/>
          <w:iCs/>
          <w:noProof/>
        </w:rPr>
        <w:t>Chrysanthemum</w:t>
      </w:r>
      <w:r w:rsidRPr="00190B9F">
        <w:rPr>
          <w:noProof/>
        </w:rPr>
        <w:t xml:space="preserve"> </w:t>
      </w:r>
      <w:r w:rsidR="00BE093D" w:rsidRPr="00190B9F">
        <w:rPr>
          <w:noProof/>
        </w:rPr>
        <w:t>flowers and medicinal trait</w:t>
      </w:r>
      <w:r w:rsidRPr="00190B9F">
        <w:rPr>
          <w:noProof/>
        </w:rPr>
        <w:t xml:space="preserve">s. </w:t>
      </w:r>
      <w:r w:rsidRPr="00190B9F">
        <w:rPr>
          <w:i/>
          <w:noProof/>
        </w:rPr>
        <w:t>Mol.</w:t>
      </w:r>
      <w:r w:rsidR="00BE093D">
        <w:rPr>
          <w:i/>
          <w:noProof/>
        </w:rPr>
        <w:t>P</w:t>
      </w:r>
      <w:r w:rsidRPr="00190B9F">
        <w:rPr>
          <w:i/>
          <w:noProof/>
        </w:rPr>
        <w:t>lant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>, 1482–1491 (2018).</w:t>
      </w:r>
    </w:p>
    <w:p w14:paraId="4347893E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90.</w:t>
      </w:r>
      <w:r w:rsidRPr="00190B9F">
        <w:rPr>
          <w:noProof/>
        </w:rPr>
        <w:tab/>
        <w:t>Badouin 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13" w:name="OLE_LINK205"/>
      <w:r w:rsidRPr="00190B9F">
        <w:rPr>
          <w:noProof/>
        </w:rPr>
        <w:t>The sunflower genome provides insights into oil metabolism, flowering and Asterid evolution</w:t>
      </w:r>
      <w:bookmarkEnd w:id="13"/>
      <w:r w:rsidRPr="00190B9F">
        <w:rPr>
          <w:noProof/>
        </w:rPr>
        <w:t xml:space="preserve">. </w:t>
      </w:r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46</w:t>
      </w:r>
      <w:r w:rsidRPr="00190B9F">
        <w:rPr>
          <w:noProof/>
        </w:rPr>
        <w:t>, 148–152 (2017).</w:t>
      </w:r>
    </w:p>
    <w:p w14:paraId="36C8F6D6" w14:textId="3514C81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91.</w:t>
      </w:r>
      <w:r w:rsidRPr="00190B9F">
        <w:rPr>
          <w:noProof/>
        </w:rPr>
        <w:tab/>
        <w:t>Xu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chromosome-level </w:t>
      </w:r>
      <w:r w:rsidRPr="00190B9F">
        <w:rPr>
          <w:i/>
          <w:noProof/>
        </w:rPr>
        <w:t>Stevia</w:t>
      </w:r>
      <w:r w:rsidRPr="00190B9F">
        <w:rPr>
          <w:noProof/>
        </w:rPr>
        <w:t xml:space="preserve"> genome provides insights into steviol glycoside biosynthesis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129 </w:t>
      </w:r>
      <w:r w:rsidRPr="00190B9F">
        <w:rPr>
          <w:noProof/>
        </w:rPr>
        <w:t>(2021).</w:t>
      </w:r>
    </w:p>
    <w:p w14:paraId="12027C31" w14:textId="13342A7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92.</w:t>
      </w:r>
      <w:r w:rsidRPr="00190B9F">
        <w:rPr>
          <w:noProof/>
        </w:rPr>
        <w:tab/>
        <w:t>Liu B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r w:rsidRPr="00190B9F">
        <w:rPr>
          <w:i/>
          <w:noProof/>
        </w:rPr>
        <w:t>Mikania micrantha</w:t>
      </w:r>
      <w:r w:rsidRPr="00190B9F">
        <w:rPr>
          <w:noProof/>
        </w:rPr>
        <w:t xml:space="preserve"> genome provides insights into the molecular mechanism of rapid growth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340 </w:t>
      </w:r>
      <w:r w:rsidRPr="00190B9F">
        <w:rPr>
          <w:noProof/>
        </w:rPr>
        <w:t>(2020).</w:t>
      </w:r>
    </w:p>
    <w:p w14:paraId="059C650B" w14:textId="7451332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93.</w:t>
      </w:r>
      <w:r w:rsidRPr="00190B9F">
        <w:rPr>
          <w:noProof/>
        </w:rPr>
        <w:tab/>
        <w:t>Wuyun T-n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Hardy </w:t>
      </w:r>
      <w:r w:rsidR="00BE093D" w:rsidRPr="00190B9F">
        <w:rPr>
          <w:noProof/>
        </w:rPr>
        <w:t>rubber tree genome provides insights into the evolution of polyisoprene biosynth</w:t>
      </w:r>
      <w:r w:rsidRPr="00190B9F">
        <w:rPr>
          <w:noProof/>
        </w:rPr>
        <w:t xml:space="preserve">esis. </w:t>
      </w:r>
      <w:r w:rsidRPr="00190B9F">
        <w:rPr>
          <w:i/>
          <w:noProof/>
        </w:rPr>
        <w:t xml:space="preserve">Mol. </w:t>
      </w:r>
      <w:r w:rsidR="00BE093D">
        <w:rPr>
          <w:i/>
          <w:noProof/>
        </w:rPr>
        <w:t>P</w:t>
      </w:r>
      <w:r w:rsidRPr="00190B9F">
        <w:rPr>
          <w:i/>
          <w:noProof/>
        </w:rPr>
        <w:t>lant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>, 429–442 (2018).</w:t>
      </w:r>
    </w:p>
    <w:p w14:paraId="49971940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94.</w:t>
      </w:r>
      <w:r w:rsidRPr="00190B9F">
        <w:rPr>
          <w:noProof/>
        </w:rPr>
        <w:tab/>
        <w:t>Denoeud F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coffee genome provides insight into the convergent evolution of caffeine biosynthesis. </w:t>
      </w:r>
      <w:r w:rsidRPr="00190B9F">
        <w:rPr>
          <w:i/>
          <w:noProof/>
        </w:rPr>
        <w:t>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45</w:t>
      </w:r>
      <w:r w:rsidRPr="00190B9F">
        <w:rPr>
          <w:noProof/>
        </w:rPr>
        <w:t>, 1181–1184 (2014).</w:t>
      </w:r>
    </w:p>
    <w:p w14:paraId="3908FC27" w14:textId="61D93B40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95.</w:t>
      </w:r>
      <w:r w:rsidRPr="00190B9F">
        <w:rPr>
          <w:noProof/>
        </w:rPr>
        <w:tab/>
        <w:t>Lau K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assembly of </w:t>
      </w:r>
      <w:r w:rsidRPr="00190B9F">
        <w:rPr>
          <w:i/>
          <w:noProof/>
        </w:rPr>
        <w:t>Chiococca alba</w:t>
      </w:r>
      <w:r w:rsidRPr="00190B9F">
        <w:rPr>
          <w:noProof/>
        </w:rPr>
        <w:t xml:space="preserve"> uncovers key enzymes involved in the biosynthesis of unusual terpenoids. </w:t>
      </w:r>
      <w:r w:rsidRPr="00190B9F">
        <w:rPr>
          <w:i/>
          <w:noProof/>
        </w:rPr>
        <w:t>D</w:t>
      </w:r>
      <w:r w:rsidR="00BE093D">
        <w:rPr>
          <w:i/>
          <w:noProof/>
        </w:rPr>
        <w:t>NA</w:t>
      </w:r>
      <w:r w:rsidRPr="00190B9F">
        <w:rPr>
          <w:i/>
          <w:noProof/>
        </w:rPr>
        <w:t xml:space="preserve">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7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546292">
        <w:rPr>
          <w:noProof/>
        </w:rPr>
        <w:t xml:space="preserve">dsaa013 </w:t>
      </w:r>
      <w:r w:rsidRPr="00190B9F">
        <w:rPr>
          <w:noProof/>
        </w:rPr>
        <w:t>(2020).</w:t>
      </w:r>
    </w:p>
    <w:p w14:paraId="0116767D" w14:textId="2F7A888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96.</w:t>
      </w:r>
      <w:r w:rsidRPr="00190B9F">
        <w:rPr>
          <w:noProof/>
        </w:rPr>
        <w:tab/>
        <w:t>Franke 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e </w:t>
      </w:r>
      <w:r w:rsidR="00BE093D">
        <w:rPr>
          <w:noProof/>
        </w:rPr>
        <w:t>d</w:t>
      </w:r>
      <w:r w:rsidRPr="00190B9F">
        <w:rPr>
          <w:noProof/>
        </w:rPr>
        <w:t xml:space="preserve">iscovery in </w:t>
      </w:r>
      <w:r w:rsidRPr="00190B9F">
        <w:rPr>
          <w:i/>
          <w:noProof/>
        </w:rPr>
        <w:t>Gelsemium</w:t>
      </w:r>
      <w:r w:rsidRPr="00190B9F">
        <w:rPr>
          <w:noProof/>
        </w:rPr>
        <w:t xml:space="preserve"> </w:t>
      </w:r>
      <w:r w:rsidR="00BE093D" w:rsidRPr="00BE093D">
        <w:rPr>
          <w:noProof/>
          <w:sz w:val="22"/>
          <w:szCs w:val="22"/>
        </w:rPr>
        <w:t>highlights conserved gene clusters in monoterpene indole alkaloid bi</w:t>
      </w:r>
      <w:r w:rsidRPr="00190B9F">
        <w:rPr>
          <w:noProof/>
        </w:rPr>
        <w:t xml:space="preserve">osynthesis. </w:t>
      </w:r>
      <w:r w:rsidRPr="00190B9F">
        <w:rPr>
          <w:i/>
          <w:noProof/>
        </w:rPr>
        <w:t>Chembiochem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0</w:t>
      </w:r>
      <w:r w:rsidRPr="00190B9F">
        <w:rPr>
          <w:noProof/>
        </w:rPr>
        <w:t>, 83–87 (2019).</w:t>
      </w:r>
    </w:p>
    <w:p w14:paraId="1A2CEC73" w14:textId="15C88F8D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97.</w:t>
      </w:r>
      <w:r w:rsidRPr="00190B9F">
        <w:rPr>
          <w:noProof/>
        </w:rPr>
        <w:tab/>
        <w:t>Hoopes G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</w:t>
      </w:r>
      <w:r w:rsidR="00BE093D" w:rsidRPr="00190B9F">
        <w:rPr>
          <w:noProof/>
        </w:rPr>
        <w:t>assembly and annotation of the medicinal p</w:t>
      </w:r>
      <w:r w:rsidRPr="00190B9F">
        <w:rPr>
          <w:noProof/>
        </w:rPr>
        <w:t xml:space="preserve">lant </w:t>
      </w:r>
      <w:r w:rsidRPr="00190B9F">
        <w:rPr>
          <w:i/>
          <w:noProof/>
        </w:rPr>
        <w:t>Calotropis gigantea</w:t>
      </w:r>
      <w:r w:rsidRPr="00190B9F">
        <w:rPr>
          <w:noProof/>
        </w:rPr>
        <w:t xml:space="preserve">, a </w:t>
      </w:r>
      <w:r w:rsidR="00BE093D" w:rsidRPr="00190B9F">
        <w:rPr>
          <w:noProof/>
        </w:rPr>
        <w:t>producer of anticancer and antimalarial cardenolides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G3-Genes Genom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>, 385–391 (2018).</w:t>
      </w:r>
    </w:p>
    <w:p w14:paraId="40A8B688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98.</w:t>
      </w:r>
      <w:r w:rsidRPr="00190B9F">
        <w:rPr>
          <w:noProof/>
        </w:rPr>
        <w:tab/>
        <w:t>Kellner F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-guided investigation of plant natural product biosynthesis. </w:t>
      </w:r>
      <w:r w:rsidRPr="00190B9F">
        <w:rPr>
          <w:i/>
          <w:noProof/>
        </w:rPr>
        <w:t>Plant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2</w:t>
      </w:r>
      <w:r w:rsidRPr="00190B9F">
        <w:rPr>
          <w:noProof/>
        </w:rPr>
        <w:t>, 680–692 (2015).</w:t>
      </w:r>
    </w:p>
    <w:p w14:paraId="7EDFB8AA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99.</w:t>
      </w:r>
      <w:r w:rsidRPr="00190B9F">
        <w:rPr>
          <w:noProof/>
        </w:rPr>
        <w:tab/>
        <w:t>Auber RP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Hybrid </w:t>
      </w:r>
      <w:r w:rsidRPr="00190B9F">
        <w:rPr>
          <w:i/>
          <w:noProof/>
        </w:rPr>
        <w:t>de novo</w:t>
      </w:r>
      <w:r w:rsidRPr="00190B9F">
        <w:rPr>
          <w:noProof/>
        </w:rPr>
        <w:t xml:space="preserve"> genome assembly of red gromwell (</w:t>
      </w:r>
      <w:r w:rsidRPr="00190B9F">
        <w:rPr>
          <w:i/>
          <w:noProof/>
        </w:rPr>
        <w:t>Lithospermum erythrorhizon</w:t>
      </w:r>
      <w:r w:rsidRPr="00190B9F">
        <w:rPr>
          <w:noProof/>
        </w:rPr>
        <w:t xml:space="preserve">) reveals evolutionary insight into shikonin biosynthesis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>, 82 (2020).</w:t>
      </w:r>
    </w:p>
    <w:p w14:paraId="69B00589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00.</w:t>
      </w:r>
      <w:r w:rsidRPr="00190B9F">
        <w:rPr>
          <w:noProof/>
        </w:rPr>
        <w:tab/>
        <w:t>Kim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sequence of the hot pepper provides insights into the evolution of pungency in</w:t>
      </w:r>
      <w:r w:rsidRPr="00190B9F">
        <w:rPr>
          <w:i/>
          <w:noProof/>
        </w:rPr>
        <w:t xml:space="preserve"> Capsicum </w:t>
      </w:r>
      <w:r w:rsidRPr="00190B9F">
        <w:rPr>
          <w:noProof/>
        </w:rPr>
        <w:t xml:space="preserve">species.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6</w:t>
      </w:r>
      <w:r w:rsidRPr="00190B9F">
        <w:rPr>
          <w:noProof/>
        </w:rPr>
        <w:t>, 270–278 (2014).</w:t>
      </w:r>
    </w:p>
    <w:p w14:paraId="4C10DBA1" w14:textId="6FF6F1B4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01.</w:t>
      </w:r>
      <w:r w:rsidRPr="00190B9F">
        <w:rPr>
          <w:noProof/>
        </w:rPr>
        <w:tab/>
        <w:t>Xu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Wild tobacco genomes reveal the evolution of nicotine biosynthesis. </w:t>
      </w:r>
      <w:r w:rsidRPr="00190B9F">
        <w:rPr>
          <w:i/>
          <w:noProof/>
        </w:rPr>
        <w:t>P. Natl. Acad. Sci. U</w:t>
      </w:r>
      <w:r w:rsidR="00BE093D">
        <w:rPr>
          <w:i/>
          <w:noProof/>
        </w:rPr>
        <w:t>SA</w:t>
      </w:r>
      <w:r w:rsidRPr="00190B9F">
        <w:rPr>
          <w:i/>
          <w:noProof/>
        </w:rPr>
        <w:t>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4</w:t>
      </w:r>
      <w:r w:rsidRPr="00190B9F">
        <w:rPr>
          <w:noProof/>
        </w:rPr>
        <w:t>, 6133–6138 (2017).</w:t>
      </w:r>
    </w:p>
    <w:p w14:paraId="03B796E4" w14:textId="276A864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02.</w:t>
      </w:r>
      <w:r w:rsidRPr="00190B9F">
        <w:rPr>
          <w:noProof/>
        </w:rPr>
        <w:tab/>
        <w:t>Bombarely 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Insight into the evolution of the Solanaceae from the parental genomes of </w:t>
      </w:r>
      <w:r w:rsidRPr="00190B9F">
        <w:rPr>
          <w:i/>
          <w:noProof/>
        </w:rPr>
        <w:t>Petunia hybrid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Nat. </w:t>
      </w:r>
      <w:r w:rsidR="00BE093D">
        <w:rPr>
          <w:i/>
          <w:noProof/>
        </w:rPr>
        <w:t>P</w:t>
      </w:r>
      <w:r w:rsidRPr="00190B9F">
        <w:rPr>
          <w:i/>
          <w:noProof/>
        </w:rPr>
        <w:t>lant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881EC8">
        <w:rPr>
          <w:noProof/>
        </w:rPr>
        <w:t xml:space="preserve">16074 </w:t>
      </w:r>
      <w:r w:rsidRPr="00190B9F">
        <w:rPr>
          <w:noProof/>
        </w:rPr>
        <w:t>(2016).</w:t>
      </w:r>
    </w:p>
    <w:p w14:paraId="340C1F9A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03.</w:t>
      </w:r>
      <w:r w:rsidRPr="00190B9F">
        <w:rPr>
          <w:noProof/>
        </w:rPr>
        <w:tab/>
        <w:t>Bolger 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of the stress-tolerant wild tomato species </w:t>
      </w:r>
      <w:r w:rsidRPr="00190B9F">
        <w:rPr>
          <w:i/>
          <w:noProof/>
        </w:rPr>
        <w:t>Solanum pennellii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6</w:t>
      </w:r>
      <w:r w:rsidRPr="00190B9F">
        <w:rPr>
          <w:noProof/>
        </w:rPr>
        <w:t>, 1034–1038 (2014).</w:t>
      </w:r>
    </w:p>
    <w:p w14:paraId="3D5A65DD" w14:textId="65F2CDC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04.</w:t>
      </w:r>
      <w:r w:rsidRPr="00190B9F">
        <w:rPr>
          <w:noProof/>
        </w:rPr>
        <w:tab/>
        <w:t>Sun G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Large-scale gene losses underlie the genome evolution of parasitic plant </w:t>
      </w:r>
      <w:r w:rsidRPr="00190B9F">
        <w:rPr>
          <w:i/>
          <w:noProof/>
        </w:rPr>
        <w:t>Cuscuta australis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881EC8">
        <w:rPr>
          <w:noProof/>
        </w:rPr>
        <w:t xml:space="preserve">2683 </w:t>
      </w:r>
      <w:r w:rsidRPr="00190B9F">
        <w:rPr>
          <w:noProof/>
        </w:rPr>
        <w:t>(2018).</w:t>
      </w:r>
    </w:p>
    <w:p w14:paraId="51D05B09" w14:textId="10CBAB63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05.</w:t>
      </w:r>
      <w:r w:rsidRPr="00190B9F">
        <w:rPr>
          <w:noProof/>
        </w:rPr>
        <w:tab/>
        <w:t>Hoshino 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14" w:name="OLE_LINK206"/>
      <w:r w:rsidRPr="00190B9F">
        <w:rPr>
          <w:noProof/>
        </w:rPr>
        <w:t xml:space="preserve">Genome sequence and analysis of the Japanese morning glory </w:t>
      </w:r>
      <w:r w:rsidRPr="00190B9F">
        <w:rPr>
          <w:i/>
          <w:noProof/>
        </w:rPr>
        <w:t>Ipomoea nil</w:t>
      </w:r>
      <w:r w:rsidRPr="00190B9F">
        <w:rPr>
          <w:noProof/>
        </w:rPr>
        <w:t>.</w:t>
      </w:r>
      <w:bookmarkEnd w:id="14"/>
      <w:r w:rsidRPr="00190B9F">
        <w:rPr>
          <w:noProof/>
        </w:rPr>
        <w:t xml:space="preserve">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881EC8">
        <w:rPr>
          <w:noProof/>
        </w:rPr>
        <w:t xml:space="preserve">13295 </w:t>
      </w:r>
      <w:r w:rsidRPr="00190B9F">
        <w:rPr>
          <w:noProof/>
        </w:rPr>
        <w:t>(2016).</w:t>
      </w:r>
    </w:p>
    <w:p w14:paraId="004715B3" w14:textId="2DEBF978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06.</w:t>
      </w:r>
      <w:r w:rsidRPr="00190B9F">
        <w:rPr>
          <w:noProof/>
        </w:rPr>
        <w:tab/>
        <w:t>Unver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of wild olive and the evolution of oil biosynthesis. </w:t>
      </w:r>
      <w:r w:rsidRPr="00190B9F">
        <w:rPr>
          <w:i/>
          <w:noProof/>
        </w:rPr>
        <w:t>P. Natl. Acad. Sci. U</w:t>
      </w:r>
      <w:r w:rsidR="00BE093D">
        <w:rPr>
          <w:i/>
          <w:noProof/>
        </w:rPr>
        <w:t>SA</w:t>
      </w:r>
      <w:r w:rsidRPr="00190B9F">
        <w:rPr>
          <w:i/>
          <w:noProof/>
        </w:rPr>
        <w:t>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4</w:t>
      </w:r>
      <w:r w:rsidRPr="00190B9F">
        <w:rPr>
          <w:noProof/>
        </w:rPr>
        <w:t>, E9413–E9422 (2017).</w:t>
      </w:r>
    </w:p>
    <w:p w14:paraId="3B499A31" w14:textId="422A1A0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07.</w:t>
      </w:r>
      <w:r w:rsidRPr="00190B9F">
        <w:rPr>
          <w:noProof/>
        </w:rPr>
        <w:tab/>
        <w:t>Xiao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resurrection genome of </w:t>
      </w:r>
      <w:r w:rsidRPr="00190B9F">
        <w:rPr>
          <w:i/>
          <w:noProof/>
        </w:rPr>
        <w:t>Boea hygrometrica</w:t>
      </w:r>
      <w:r w:rsidRPr="00190B9F">
        <w:rPr>
          <w:noProof/>
        </w:rPr>
        <w:t xml:space="preserve">: </w:t>
      </w:r>
      <w:r w:rsidR="00BE093D">
        <w:rPr>
          <w:noProof/>
        </w:rPr>
        <w:t>a</w:t>
      </w:r>
      <w:r w:rsidRPr="00190B9F">
        <w:rPr>
          <w:noProof/>
        </w:rPr>
        <w:t xml:space="preserve"> blueprint for survival of dehydration. </w:t>
      </w:r>
      <w:r w:rsidRPr="00190B9F">
        <w:rPr>
          <w:i/>
          <w:noProof/>
        </w:rPr>
        <w:t>P. Natl. Acad. Sci. U</w:t>
      </w:r>
      <w:r w:rsidR="00BE093D">
        <w:rPr>
          <w:i/>
          <w:noProof/>
        </w:rPr>
        <w:t>SA</w:t>
      </w:r>
      <w:r w:rsidRPr="00190B9F">
        <w:rPr>
          <w:i/>
          <w:noProof/>
        </w:rPr>
        <w:t>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2</w:t>
      </w:r>
      <w:r w:rsidRPr="00190B9F">
        <w:rPr>
          <w:noProof/>
        </w:rPr>
        <w:t>, 5833–5837 (2015).</w:t>
      </w:r>
    </w:p>
    <w:p w14:paraId="385FF1B8" w14:textId="028BC770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108.</w:t>
      </w:r>
      <w:r w:rsidRPr="00190B9F">
        <w:rPr>
          <w:noProof/>
        </w:rPr>
        <w:tab/>
        <w:t>Li 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structure and evolution of </w:t>
      </w:r>
      <w:r w:rsidRPr="00190B9F">
        <w:rPr>
          <w:i/>
          <w:noProof/>
        </w:rPr>
        <w:t>Antirrhinum maju</w:t>
      </w:r>
      <w:r w:rsidRPr="00190B9F">
        <w:rPr>
          <w:noProof/>
        </w:rPr>
        <w:t xml:space="preserve">s L. </w:t>
      </w:r>
      <w:r w:rsidRPr="00190B9F">
        <w:rPr>
          <w:i/>
          <w:noProof/>
        </w:rPr>
        <w:t xml:space="preserve">Nat. </w:t>
      </w:r>
      <w:r w:rsidR="00BE093D">
        <w:rPr>
          <w:i/>
          <w:noProof/>
        </w:rPr>
        <w:t>P</w:t>
      </w:r>
      <w:r w:rsidRPr="00190B9F">
        <w:rPr>
          <w:i/>
          <w:noProof/>
        </w:rPr>
        <w:t>lant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</w:t>
      </w:r>
      <w:r w:rsidRPr="00190B9F">
        <w:rPr>
          <w:noProof/>
        </w:rPr>
        <w:t>, 174–183 (2019).</w:t>
      </w:r>
    </w:p>
    <w:p w14:paraId="1239BC57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09.</w:t>
      </w:r>
      <w:r w:rsidRPr="00190B9F">
        <w:rPr>
          <w:noProof/>
        </w:rPr>
        <w:tab/>
        <w:t>Wang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wild allotetraploid sesame genome provides novel insights into evolution and lignan biosynthesis. </w:t>
      </w:r>
      <w:r w:rsidRPr="00190B9F">
        <w:rPr>
          <w:i/>
          <w:noProof/>
        </w:rPr>
        <w:t>J. Adv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0</w:t>
      </w:r>
      <w:r w:rsidRPr="00190B9F">
        <w:rPr>
          <w:noProof/>
        </w:rPr>
        <w:t>, 13–24 (2023).</w:t>
      </w:r>
    </w:p>
    <w:p w14:paraId="7770299E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10.</w:t>
      </w:r>
      <w:r w:rsidRPr="00190B9F">
        <w:rPr>
          <w:noProof/>
        </w:rPr>
        <w:tab/>
        <w:t>He Z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Convergent adaptation of the genomes of woody plants at the land-sea interface. </w:t>
      </w:r>
      <w:r w:rsidRPr="00190B9F">
        <w:rPr>
          <w:i/>
          <w:noProof/>
        </w:rPr>
        <w:t>Natl. Sci. Rev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>, 978–993 (2020).</w:t>
      </w:r>
    </w:p>
    <w:p w14:paraId="235784D6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11.</w:t>
      </w:r>
      <w:r w:rsidRPr="00190B9F">
        <w:rPr>
          <w:noProof/>
        </w:rPr>
        <w:tab/>
        <w:t>Xu W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Blue genome: chromosome-scale genome reveals the evolutionary and molecular basis of indigo biosynthesis in </w:t>
      </w:r>
      <w:r w:rsidRPr="00190B9F">
        <w:rPr>
          <w:i/>
          <w:noProof/>
        </w:rPr>
        <w:t>Strobilanthes cusi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Plant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04</w:t>
      </w:r>
      <w:r w:rsidRPr="00190B9F">
        <w:rPr>
          <w:noProof/>
        </w:rPr>
        <w:t>, 864–879 (2020).</w:t>
      </w:r>
    </w:p>
    <w:p w14:paraId="4186D40D" w14:textId="03401DB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12.</w:t>
      </w:r>
      <w:r w:rsidRPr="00190B9F">
        <w:rPr>
          <w:noProof/>
        </w:rPr>
        <w:tab/>
        <w:t>Silva-Junior OB, Grattapaglia D, Novaes E, Collevatti RG. Genome assembly of the Pink Ipe (</w:t>
      </w:r>
      <w:r w:rsidRPr="00190B9F">
        <w:rPr>
          <w:i/>
          <w:noProof/>
        </w:rPr>
        <w:t>Handroanthus impetiginosus</w:t>
      </w:r>
      <w:r w:rsidRPr="00190B9F">
        <w:rPr>
          <w:noProof/>
        </w:rPr>
        <w:t xml:space="preserve">, </w:t>
      </w:r>
      <w:r w:rsidRPr="00BE093D">
        <w:rPr>
          <w:iCs/>
          <w:noProof/>
        </w:rPr>
        <w:t>Bignoniaceae</w:t>
      </w:r>
      <w:r w:rsidRPr="00190B9F">
        <w:rPr>
          <w:noProof/>
        </w:rPr>
        <w:t xml:space="preserve">), a highly valued, ecologically keystone Neotropical timber forest tree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881EC8">
        <w:rPr>
          <w:noProof/>
        </w:rPr>
        <w:t xml:space="preserve">1-16 </w:t>
      </w:r>
      <w:r w:rsidRPr="00190B9F">
        <w:rPr>
          <w:noProof/>
        </w:rPr>
        <w:t>(2017).</w:t>
      </w:r>
    </w:p>
    <w:p w14:paraId="4850D6D5" w14:textId="2F8B72C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13.</w:t>
      </w:r>
      <w:r w:rsidRPr="00190B9F">
        <w:rPr>
          <w:noProof/>
        </w:rPr>
        <w:tab/>
        <w:t>Wang M, Zhang L, Wang Z. Chromosomal-</w:t>
      </w:r>
      <w:r w:rsidR="00BE093D" w:rsidRPr="00190B9F">
        <w:rPr>
          <w:noProof/>
        </w:rPr>
        <w:t>level reference genome of the neotropical tr</w:t>
      </w:r>
      <w:r w:rsidRPr="00190B9F">
        <w:rPr>
          <w:noProof/>
        </w:rPr>
        <w:t xml:space="preserve">ee </w:t>
      </w:r>
      <w:r w:rsidRPr="00190B9F">
        <w:rPr>
          <w:i/>
          <w:noProof/>
        </w:rPr>
        <w:t>Jacaranda mimosifolia</w:t>
      </w:r>
      <w:r w:rsidRPr="00190B9F">
        <w:rPr>
          <w:noProof/>
        </w:rPr>
        <w:t xml:space="preserve"> D. Don. </w:t>
      </w:r>
      <w:r w:rsidRPr="00190B9F">
        <w:rPr>
          <w:i/>
          <w:noProof/>
        </w:rPr>
        <w:t>Genome Biol. Ev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3</w:t>
      </w:r>
      <w:r w:rsidRPr="00190B9F">
        <w:rPr>
          <w:noProof/>
        </w:rPr>
        <w:t>,</w:t>
      </w:r>
      <w:r w:rsidR="00BE093D">
        <w:rPr>
          <w:noProof/>
        </w:rPr>
        <w:t xml:space="preserve"> </w:t>
      </w:r>
      <w:r w:rsidR="00881EC8" w:rsidRPr="00881EC8">
        <w:rPr>
          <w:noProof/>
        </w:rPr>
        <w:t>evab094</w:t>
      </w:r>
      <w:r w:rsidR="00881EC8" w:rsidRPr="00881EC8">
        <w:rPr>
          <w:noProof/>
        </w:rPr>
        <w:t xml:space="preserve"> </w:t>
      </w:r>
      <w:r w:rsidRPr="00190B9F">
        <w:rPr>
          <w:noProof/>
        </w:rPr>
        <w:t>(2021).</w:t>
      </w:r>
    </w:p>
    <w:p w14:paraId="37A3D489" w14:textId="0AB0E16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14.</w:t>
      </w:r>
      <w:r w:rsidRPr="00190B9F">
        <w:rPr>
          <w:noProof/>
        </w:rPr>
        <w:tab/>
        <w:t>Hellsten U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Fine-scale variation in meiotic recombination in </w:t>
      </w:r>
      <w:r w:rsidRPr="00190B9F">
        <w:rPr>
          <w:i/>
          <w:noProof/>
        </w:rPr>
        <w:t>Mimulus</w:t>
      </w:r>
      <w:r w:rsidRPr="00190B9F">
        <w:rPr>
          <w:noProof/>
        </w:rPr>
        <w:t xml:space="preserve"> inferred from population shotgun sequencing. </w:t>
      </w:r>
      <w:r w:rsidRPr="00190B9F">
        <w:rPr>
          <w:i/>
          <w:noProof/>
        </w:rPr>
        <w:t>P. Natl. Acad. Sci. U</w:t>
      </w:r>
      <w:r w:rsidR="00BE093D">
        <w:rPr>
          <w:i/>
          <w:noProof/>
        </w:rPr>
        <w:t>SA</w:t>
      </w:r>
      <w:r w:rsidRPr="00190B9F">
        <w:rPr>
          <w:i/>
          <w:noProof/>
        </w:rPr>
        <w:t>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0</w:t>
      </w:r>
      <w:r w:rsidRPr="00190B9F">
        <w:rPr>
          <w:noProof/>
        </w:rPr>
        <w:t>, 19478–19482 (2013).</w:t>
      </w:r>
    </w:p>
    <w:p w14:paraId="2E6526C0" w14:textId="1D50F72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15.</w:t>
      </w:r>
      <w:r w:rsidRPr="00190B9F">
        <w:rPr>
          <w:noProof/>
        </w:rPr>
        <w:tab/>
        <w:t>Chen B-Z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Chromosome-level assembly of </w:t>
      </w:r>
      <w:r w:rsidRPr="00190B9F">
        <w:rPr>
          <w:i/>
          <w:noProof/>
        </w:rPr>
        <w:t>Lindenbergia philippensis</w:t>
      </w:r>
      <w:r w:rsidRPr="00190B9F">
        <w:rPr>
          <w:noProof/>
        </w:rPr>
        <w:t xml:space="preserve"> and comparative genomic analyses shed light on genome evolution in Lamiales. </w:t>
      </w:r>
      <w:r w:rsidRPr="00190B9F">
        <w:rPr>
          <w:i/>
          <w:noProof/>
        </w:rPr>
        <w:t xml:space="preserve">Front. </w:t>
      </w:r>
      <w:r w:rsidR="00BE093D">
        <w:rPr>
          <w:i/>
          <w:noProof/>
        </w:rPr>
        <w:t>P</w:t>
      </w:r>
      <w:r w:rsidRPr="00190B9F">
        <w:rPr>
          <w:i/>
          <w:noProof/>
        </w:rPr>
        <w:t>lant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5</w:t>
      </w:r>
      <w:r w:rsidRPr="00190B9F">
        <w:rPr>
          <w:noProof/>
        </w:rPr>
        <w:t xml:space="preserve">, </w:t>
      </w:r>
      <w:r w:rsidR="00186069" w:rsidRPr="00186069">
        <w:rPr>
          <w:noProof/>
        </w:rPr>
        <w:t>1444234</w:t>
      </w:r>
      <w:r w:rsidR="00186069" w:rsidRPr="00186069">
        <w:rPr>
          <w:noProof/>
        </w:rPr>
        <w:t xml:space="preserve"> </w:t>
      </w:r>
      <w:r w:rsidRPr="00190B9F">
        <w:rPr>
          <w:noProof/>
        </w:rPr>
        <w:t>(2024).</w:t>
      </w:r>
    </w:p>
    <w:p w14:paraId="1B71CA3D" w14:textId="0261FB6E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16.</w:t>
      </w:r>
      <w:r w:rsidRPr="00190B9F">
        <w:rPr>
          <w:noProof/>
        </w:rPr>
        <w:tab/>
        <w:t>Cui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Ethylene signaling mediates host invasion by parasitic plants. </w:t>
      </w:r>
      <w:r w:rsidRPr="00190B9F">
        <w:rPr>
          <w:i/>
          <w:noProof/>
        </w:rPr>
        <w:t>Sci. Adv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 xml:space="preserve">, </w:t>
      </w:r>
      <w:r w:rsidR="00BE093D" w:rsidRPr="00BE093D">
        <w:rPr>
          <w:noProof/>
        </w:rPr>
        <w:t>eabc2385</w:t>
      </w:r>
      <w:r w:rsidRPr="00190B9F">
        <w:rPr>
          <w:noProof/>
        </w:rPr>
        <w:t xml:space="preserve"> (2020).</w:t>
      </w:r>
    </w:p>
    <w:p w14:paraId="44B9F1AA" w14:textId="6DAA3C7E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17.</w:t>
      </w:r>
      <w:r w:rsidRPr="00190B9F">
        <w:rPr>
          <w:noProof/>
        </w:rPr>
        <w:tab/>
        <w:t>Yoshida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</w:t>
      </w:r>
      <w:r w:rsidR="00186069">
        <w:rPr>
          <w:noProof/>
        </w:rPr>
        <w:t>s</w:t>
      </w:r>
      <w:r w:rsidRPr="00190B9F">
        <w:rPr>
          <w:noProof/>
        </w:rPr>
        <w:t xml:space="preserve">equence of </w:t>
      </w:r>
      <w:r w:rsidRPr="00190B9F">
        <w:rPr>
          <w:i/>
          <w:noProof/>
        </w:rPr>
        <w:t>Striga asiatica</w:t>
      </w:r>
      <w:r w:rsidRPr="00190B9F">
        <w:rPr>
          <w:noProof/>
        </w:rPr>
        <w:t xml:space="preserve"> </w:t>
      </w:r>
      <w:r w:rsidR="00186069" w:rsidRPr="00190B9F">
        <w:rPr>
          <w:noProof/>
        </w:rPr>
        <w:t>provides insight into the evolution of plant parasitis</w:t>
      </w:r>
      <w:r w:rsidRPr="00190B9F">
        <w:rPr>
          <w:noProof/>
        </w:rPr>
        <w:t xml:space="preserve">m. </w:t>
      </w:r>
      <w:r w:rsidRPr="00190B9F">
        <w:rPr>
          <w:i/>
          <w:noProof/>
        </w:rPr>
        <w:t>Current Biology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9</w:t>
      </w:r>
      <w:r w:rsidRPr="00190B9F">
        <w:rPr>
          <w:noProof/>
        </w:rPr>
        <w:t>, 3041–3052 (2019).</w:t>
      </w:r>
    </w:p>
    <w:p w14:paraId="7FA9EEE9" w14:textId="598AC62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18.</w:t>
      </w:r>
      <w:r w:rsidRPr="00190B9F">
        <w:rPr>
          <w:noProof/>
        </w:rPr>
        <w:tab/>
        <w:t>Hamilton JP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15" w:name="OLE_LINK165"/>
      <w:r w:rsidRPr="00190B9F">
        <w:rPr>
          <w:noProof/>
        </w:rPr>
        <w:t>Generation of a chromosome-scale genome assembly of the insect-repellent terpenoid-producing Lamiaceae species</w:t>
      </w:r>
      <w:bookmarkEnd w:id="15"/>
      <w:r w:rsidRPr="00190B9F">
        <w:rPr>
          <w:noProof/>
        </w:rPr>
        <w:t xml:space="preserve">, </w:t>
      </w:r>
      <w:r w:rsidRPr="00190B9F">
        <w:rPr>
          <w:i/>
          <w:noProof/>
        </w:rPr>
        <w:t>Callicarpa american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 xml:space="preserve">, </w:t>
      </w:r>
      <w:r w:rsidR="00B1037E" w:rsidRPr="00B1037E">
        <w:rPr>
          <w:noProof/>
        </w:rPr>
        <w:t>giaa093</w:t>
      </w:r>
      <w:r w:rsidRPr="00190B9F">
        <w:rPr>
          <w:noProof/>
        </w:rPr>
        <w:t xml:space="preserve"> (2020).</w:t>
      </w:r>
    </w:p>
    <w:p w14:paraId="56524FBD" w14:textId="11BC0D7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19.</w:t>
      </w:r>
      <w:r w:rsidRPr="00190B9F">
        <w:rPr>
          <w:noProof/>
        </w:rPr>
        <w:tab/>
        <w:t>Zhao D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16" w:name="OLE_LINK166"/>
      <w:r w:rsidRPr="00190B9F">
        <w:rPr>
          <w:noProof/>
        </w:rPr>
        <w:t xml:space="preserve">A chromosomal-scale genome assembly of </w:t>
      </w:r>
      <w:r w:rsidRPr="00190B9F">
        <w:rPr>
          <w:i/>
          <w:noProof/>
        </w:rPr>
        <w:t>Tectona grandis</w:t>
      </w:r>
      <w:r w:rsidRPr="00190B9F">
        <w:rPr>
          <w:noProof/>
        </w:rPr>
        <w:t xml:space="preserve"> reveals the importance of tandem gene duplication and enables discovery of genes in natural product biosynthetic pathways</w:t>
      </w:r>
      <w:bookmarkEnd w:id="16"/>
      <w:r w:rsidRPr="00190B9F">
        <w:rPr>
          <w:noProof/>
        </w:rPr>
        <w:t xml:space="preserve">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B1037E" w:rsidRPr="00B1037E">
        <w:rPr>
          <w:noProof/>
        </w:rPr>
        <w:t>giz005</w:t>
      </w:r>
      <w:r w:rsidRPr="00190B9F">
        <w:rPr>
          <w:noProof/>
        </w:rPr>
        <w:t xml:space="preserve"> (2019).</w:t>
      </w:r>
    </w:p>
    <w:p w14:paraId="111D0859" w14:textId="60055ED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20.</w:t>
      </w:r>
      <w:r w:rsidRPr="00190B9F">
        <w:rPr>
          <w:noProof/>
        </w:rPr>
        <w:tab/>
        <w:t>Xu Z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Comparative </w:t>
      </w:r>
      <w:r w:rsidR="00B1037E">
        <w:rPr>
          <w:noProof/>
        </w:rPr>
        <w:t>g</w:t>
      </w:r>
      <w:r w:rsidRPr="00190B9F">
        <w:rPr>
          <w:noProof/>
        </w:rPr>
        <w:t xml:space="preserve">enome </w:t>
      </w:r>
      <w:r w:rsidR="00B1037E">
        <w:rPr>
          <w:noProof/>
        </w:rPr>
        <w:t>a</w:t>
      </w:r>
      <w:r w:rsidRPr="00190B9F">
        <w:rPr>
          <w:noProof/>
        </w:rPr>
        <w:t xml:space="preserve">nalysis of </w:t>
      </w:r>
      <w:r w:rsidRPr="00190B9F">
        <w:rPr>
          <w:i/>
          <w:noProof/>
        </w:rPr>
        <w:t>Scutellaria baicalensis</w:t>
      </w:r>
      <w:r w:rsidRPr="00190B9F">
        <w:rPr>
          <w:noProof/>
        </w:rPr>
        <w:t xml:space="preserve"> and </w:t>
      </w:r>
      <w:r w:rsidRPr="00190B9F">
        <w:rPr>
          <w:i/>
          <w:noProof/>
        </w:rPr>
        <w:t>Scutellaria barbata</w:t>
      </w:r>
      <w:r w:rsidRPr="00190B9F">
        <w:rPr>
          <w:noProof/>
        </w:rPr>
        <w:t xml:space="preserve"> </w:t>
      </w:r>
      <w:r w:rsidR="00B1037E" w:rsidRPr="00190B9F">
        <w:rPr>
          <w:noProof/>
        </w:rPr>
        <w:t xml:space="preserve">reveals the evolution of active flavonoid biosynthesis. </w:t>
      </w:r>
      <w:r w:rsidR="00B1037E" w:rsidRPr="00190B9F">
        <w:rPr>
          <w:i/>
          <w:noProof/>
        </w:rPr>
        <w:t>genom</w:t>
      </w:r>
      <w:r w:rsidRPr="00190B9F">
        <w:rPr>
          <w:i/>
          <w:noProof/>
        </w:rPr>
        <w:t>. Proteom. Bioinf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8</w:t>
      </w:r>
      <w:r w:rsidRPr="00190B9F">
        <w:rPr>
          <w:noProof/>
        </w:rPr>
        <w:t>, 230–240 (2020).</w:t>
      </w:r>
    </w:p>
    <w:p w14:paraId="32EE9F70" w14:textId="0136FC49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21.</w:t>
      </w:r>
      <w:r w:rsidRPr="00190B9F">
        <w:rPr>
          <w:noProof/>
        </w:rPr>
        <w:tab/>
        <w:t>Zhang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I</w:t>
      </w:r>
      <w:bookmarkStart w:id="17" w:name="OLE_LINK167"/>
      <w:r w:rsidRPr="00190B9F">
        <w:rPr>
          <w:noProof/>
        </w:rPr>
        <w:t xml:space="preserve">ncipient diploidization of the medicinal plant </w:t>
      </w:r>
      <w:r w:rsidRPr="00190B9F">
        <w:rPr>
          <w:i/>
          <w:noProof/>
        </w:rPr>
        <w:t>Perilla</w:t>
      </w:r>
      <w:r w:rsidRPr="00190B9F">
        <w:rPr>
          <w:noProof/>
        </w:rPr>
        <w:t xml:space="preserve"> within 10,000 years</w:t>
      </w:r>
      <w:bookmarkEnd w:id="17"/>
      <w:r w:rsidRPr="00190B9F">
        <w:rPr>
          <w:noProof/>
        </w:rPr>
        <w:t xml:space="preserve">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 xml:space="preserve">, </w:t>
      </w:r>
      <w:r w:rsidR="00B1037E" w:rsidRPr="00B1037E">
        <w:rPr>
          <w:noProof/>
        </w:rPr>
        <w:t>5508</w:t>
      </w:r>
      <w:r w:rsidRPr="00190B9F">
        <w:rPr>
          <w:noProof/>
        </w:rPr>
        <w:t xml:space="preserve"> (2021).</w:t>
      </w:r>
    </w:p>
    <w:p w14:paraId="0204FDFC" w14:textId="508D330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22.</w:t>
      </w:r>
      <w:r w:rsidRPr="00190B9F">
        <w:rPr>
          <w:noProof/>
        </w:rPr>
        <w:tab/>
        <w:t xml:space="preserve">Bornowski N, Hamilton JP, Liao P, Wood JC, Dudareva N, Buell CR. Genome sequencing of four culinary herbs reveals terpenoid genes underlying chemodiversity in the Nepetoideae. </w:t>
      </w:r>
      <w:r w:rsidRPr="00190B9F">
        <w:rPr>
          <w:i/>
          <w:noProof/>
        </w:rPr>
        <w:t>D</w:t>
      </w:r>
      <w:r w:rsidR="00B1037E">
        <w:rPr>
          <w:i/>
          <w:noProof/>
        </w:rPr>
        <w:t>NA</w:t>
      </w:r>
      <w:r w:rsidRPr="00190B9F">
        <w:rPr>
          <w:i/>
          <w:noProof/>
        </w:rPr>
        <w:t xml:space="preserve">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7</w:t>
      </w:r>
      <w:r w:rsidRPr="00190B9F">
        <w:rPr>
          <w:noProof/>
        </w:rPr>
        <w:t xml:space="preserve">, </w:t>
      </w:r>
      <w:r w:rsidR="00B1037E" w:rsidRPr="00B1037E">
        <w:rPr>
          <w:noProof/>
        </w:rPr>
        <w:t>dsaa016</w:t>
      </w:r>
      <w:r w:rsidRPr="00190B9F">
        <w:rPr>
          <w:noProof/>
        </w:rPr>
        <w:t xml:space="preserve"> (2020).</w:t>
      </w:r>
    </w:p>
    <w:p w14:paraId="038C832A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23.</w:t>
      </w:r>
      <w:r w:rsidRPr="00190B9F">
        <w:rPr>
          <w:noProof/>
        </w:rPr>
        <w:tab/>
        <w:t>Zheng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Insights into salvianolic acid B biosynthesis from chromosome-scale assembly of the </w:t>
      </w:r>
      <w:r w:rsidRPr="00190B9F">
        <w:rPr>
          <w:i/>
          <w:noProof/>
        </w:rPr>
        <w:t>Salvia bowleyana</w:t>
      </w:r>
      <w:r w:rsidRPr="00190B9F">
        <w:rPr>
          <w:noProof/>
        </w:rPr>
        <w:t xml:space="preserve"> genome. </w:t>
      </w:r>
      <w:r w:rsidRPr="00190B9F">
        <w:rPr>
          <w:i/>
          <w:noProof/>
        </w:rPr>
        <w:t>J. Integr. Plant Bi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3</w:t>
      </w:r>
      <w:r w:rsidRPr="00190B9F">
        <w:rPr>
          <w:noProof/>
        </w:rPr>
        <w:t>, 1309–1323 (2021).</w:t>
      </w:r>
    </w:p>
    <w:p w14:paraId="778CB511" w14:textId="09D7C92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124.</w:t>
      </w:r>
      <w:r w:rsidRPr="00190B9F">
        <w:rPr>
          <w:noProof/>
        </w:rPr>
        <w:tab/>
        <w:t>Xu C-Q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18" w:name="OLE_LINK168"/>
      <w:r w:rsidRPr="00190B9F">
        <w:rPr>
          <w:noProof/>
        </w:rPr>
        <w:t xml:space="preserve">Genome sequence of </w:t>
      </w:r>
      <w:r w:rsidRPr="00190B9F">
        <w:rPr>
          <w:i/>
          <w:noProof/>
        </w:rPr>
        <w:t>Malania oleifera</w:t>
      </w:r>
      <w:r w:rsidRPr="00190B9F">
        <w:rPr>
          <w:noProof/>
        </w:rPr>
        <w:t>, a tree with great value for nervonic acid production</w:t>
      </w:r>
      <w:bookmarkEnd w:id="18"/>
      <w:r w:rsidRPr="00190B9F">
        <w:rPr>
          <w:noProof/>
        </w:rPr>
        <w:t xml:space="preserve">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B1037E" w:rsidRPr="00B1037E">
        <w:rPr>
          <w:noProof/>
        </w:rPr>
        <w:t>giy164</w:t>
      </w:r>
      <w:r w:rsidRPr="00190B9F">
        <w:rPr>
          <w:noProof/>
        </w:rPr>
        <w:t xml:space="preserve"> (2019).</w:t>
      </w:r>
    </w:p>
    <w:p w14:paraId="06E9A7E8" w14:textId="266FBF28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25.</w:t>
      </w:r>
      <w:r w:rsidRPr="00190B9F">
        <w:rPr>
          <w:noProof/>
        </w:rPr>
        <w:tab/>
        <w:t>Yasui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ssembly of the draft genome of buckwheat and its applications in identifying agronomically useful genes. </w:t>
      </w:r>
      <w:r w:rsidRPr="00190B9F">
        <w:rPr>
          <w:i/>
          <w:noProof/>
        </w:rPr>
        <w:t>D</w:t>
      </w:r>
      <w:r w:rsidR="00B1037E">
        <w:rPr>
          <w:i/>
          <w:noProof/>
        </w:rPr>
        <w:t>NA</w:t>
      </w:r>
      <w:r w:rsidRPr="00190B9F">
        <w:rPr>
          <w:i/>
          <w:noProof/>
        </w:rPr>
        <w:t xml:space="preserve">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3</w:t>
      </w:r>
      <w:r w:rsidRPr="00190B9F">
        <w:rPr>
          <w:noProof/>
        </w:rPr>
        <w:t>, 215–224 (2016).</w:t>
      </w:r>
    </w:p>
    <w:p w14:paraId="4B21AD28" w14:textId="6BA788DD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26.</w:t>
      </w:r>
      <w:r w:rsidRPr="00190B9F">
        <w:rPr>
          <w:noProof/>
        </w:rPr>
        <w:tab/>
        <w:t>Sturtevant D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of jojoba (</w:t>
      </w:r>
      <w:r w:rsidRPr="00190B9F">
        <w:rPr>
          <w:i/>
          <w:noProof/>
        </w:rPr>
        <w:t>Simmondsia chinensis</w:t>
      </w:r>
      <w:r w:rsidRPr="00190B9F">
        <w:rPr>
          <w:noProof/>
        </w:rPr>
        <w:t xml:space="preserve">): </w:t>
      </w:r>
      <w:r w:rsidR="00B1037E">
        <w:rPr>
          <w:noProof/>
        </w:rPr>
        <w:t>a</w:t>
      </w:r>
      <w:r w:rsidRPr="00190B9F">
        <w:rPr>
          <w:noProof/>
        </w:rPr>
        <w:t xml:space="preserve"> taxonomically isolated species that directs wax ester accumulation in its seeds. </w:t>
      </w:r>
      <w:r w:rsidRPr="00190B9F">
        <w:rPr>
          <w:i/>
          <w:noProof/>
        </w:rPr>
        <w:t>Sci. Adv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 xml:space="preserve">, </w:t>
      </w:r>
      <w:r w:rsidR="00B1037E" w:rsidRPr="00B1037E">
        <w:rPr>
          <w:noProof/>
        </w:rPr>
        <w:t>aay3240</w:t>
      </w:r>
      <w:r w:rsidRPr="00190B9F">
        <w:rPr>
          <w:noProof/>
        </w:rPr>
        <w:t xml:space="preserve"> (2020).</w:t>
      </w:r>
    </w:p>
    <w:p w14:paraId="094B7245" w14:textId="5D48AC22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27.</w:t>
      </w:r>
      <w:r w:rsidRPr="00190B9F">
        <w:rPr>
          <w:noProof/>
        </w:rPr>
        <w:tab/>
        <w:t xml:space="preserve">Zheng J, Meinhardt LW, Goenaga R, Zhang D, Yin Y. The chromosome-level genome of dragon fruit reveals whole-genome duplication and chromosomal co-localization of betacyanin biosynthetic genes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B1037E">
        <w:rPr>
          <w:noProof/>
        </w:rPr>
        <w:t>63</w:t>
      </w:r>
      <w:r w:rsidRPr="00190B9F">
        <w:rPr>
          <w:noProof/>
        </w:rPr>
        <w:t xml:space="preserve"> (2021).</w:t>
      </w:r>
    </w:p>
    <w:p w14:paraId="57A641F3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28.</w:t>
      </w:r>
      <w:r w:rsidRPr="00190B9F">
        <w:rPr>
          <w:noProof/>
        </w:rPr>
        <w:tab/>
        <w:t>Gilman IS, Moreno-Villena JJ, Lewis ZR, Goolsby EW, Edwards EJ. Gene co-expression reveals the modularity and integration of C</w:t>
      </w:r>
      <w:r w:rsidRPr="00190B9F">
        <w:rPr>
          <w:noProof/>
          <w:vertAlign w:val="subscript"/>
        </w:rPr>
        <w:t xml:space="preserve">4 </w:t>
      </w:r>
      <w:r w:rsidRPr="00190B9F">
        <w:rPr>
          <w:noProof/>
        </w:rPr>
        <w:t xml:space="preserve">and CAM in </w:t>
      </w:r>
      <w:r w:rsidRPr="00190B9F">
        <w:rPr>
          <w:i/>
          <w:noProof/>
        </w:rPr>
        <w:t>Portulac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Plant Physi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89</w:t>
      </w:r>
      <w:r w:rsidRPr="00190B9F">
        <w:rPr>
          <w:noProof/>
        </w:rPr>
        <w:t>, 735–753 (2022).</w:t>
      </w:r>
    </w:p>
    <w:p w14:paraId="5A6CCF61" w14:textId="66F87FF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29.</w:t>
      </w:r>
      <w:r w:rsidRPr="00190B9F">
        <w:rPr>
          <w:noProof/>
        </w:rPr>
        <w:tab/>
        <w:t>Clouse JW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19" w:name="OLE_LINK169"/>
      <w:r w:rsidRPr="00190B9F">
        <w:rPr>
          <w:noProof/>
        </w:rPr>
        <w:t xml:space="preserve">The </w:t>
      </w:r>
      <w:r w:rsidR="00B1037E" w:rsidRPr="00190B9F">
        <w:rPr>
          <w:noProof/>
        </w:rPr>
        <w:t>amaranth genome: genome, transcriptome, and physical map assembly</w:t>
      </w:r>
      <w:bookmarkEnd w:id="19"/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Plant </w:t>
      </w:r>
      <w:r w:rsidR="00B1037E">
        <w:rPr>
          <w:i/>
          <w:noProof/>
        </w:rPr>
        <w:t>G</w:t>
      </w:r>
      <w:r w:rsidRPr="00190B9F">
        <w:rPr>
          <w:i/>
          <w:noProof/>
        </w:rPr>
        <w:t>enom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 xml:space="preserve">, </w:t>
      </w:r>
      <w:r w:rsidR="00CF74D2">
        <w:rPr>
          <w:noProof/>
        </w:rPr>
        <w:t>1</w:t>
      </w:r>
      <w:r w:rsidRPr="00190B9F">
        <w:rPr>
          <w:noProof/>
        </w:rPr>
        <w:t xml:space="preserve"> (2016).</w:t>
      </w:r>
    </w:p>
    <w:p w14:paraId="168F6307" w14:textId="7D0CABB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30.</w:t>
      </w:r>
      <w:r w:rsidRPr="00190B9F">
        <w:rPr>
          <w:noProof/>
        </w:rPr>
        <w:tab/>
        <w:t>Wang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20" w:name="OLE_LINK170"/>
      <w:r w:rsidRPr="00190B9F">
        <w:rPr>
          <w:noProof/>
        </w:rPr>
        <w:t xml:space="preserve">A draft genome assembly of halophyte </w:t>
      </w:r>
      <w:r w:rsidRPr="00190B9F">
        <w:rPr>
          <w:i/>
          <w:noProof/>
        </w:rPr>
        <w:t>Suaeda aralocaspica</w:t>
      </w:r>
      <w:r w:rsidRPr="00190B9F">
        <w:rPr>
          <w:noProof/>
        </w:rPr>
        <w:t>, a plant that performs C</w:t>
      </w:r>
      <w:r w:rsidRPr="00190B9F">
        <w:rPr>
          <w:noProof/>
          <w:vertAlign w:val="subscript"/>
        </w:rPr>
        <w:t>4</w:t>
      </w:r>
      <w:r w:rsidRPr="00190B9F">
        <w:rPr>
          <w:noProof/>
        </w:rPr>
        <w:t xml:space="preserve"> photosynthesis within individual cells</w:t>
      </w:r>
      <w:bookmarkEnd w:id="20"/>
      <w:r w:rsidRPr="00190B9F">
        <w:rPr>
          <w:noProof/>
        </w:rPr>
        <w:t xml:space="preserve">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CF74D2" w:rsidRPr="00CF74D2">
        <w:rPr>
          <w:noProof/>
        </w:rPr>
        <w:t>giz116</w:t>
      </w:r>
      <w:r w:rsidRPr="00190B9F">
        <w:rPr>
          <w:noProof/>
        </w:rPr>
        <w:t xml:space="preserve"> (2019).</w:t>
      </w:r>
    </w:p>
    <w:p w14:paraId="6A20E203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31.</w:t>
      </w:r>
      <w:r w:rsidRPr="00190B9F">
        <w:rPr>
          <w:noProof/>
        </w:rPr>
        <w:tab/>
        <w:t>Rodriguez del Rio 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s of the wild beets </w:t>
      </w:r>
      <w:r w:rsidRPr="00190B9F">
        <w:rPr>
          <w:i/>
          <w:noProof/>
        </w:rPr>
        <w:t>Beta patula</w:t>
      </w:r>
      <w:r w:rsidRPr="00190B9F">
        <w:rPr>
          <w:noProof/>
        </w:rPr>
        <w:t xml:space="preserve"> and </w:t>
      </w:r>
      <w:r w:rsidRPr="00190B9F">
        <w:rPr>
          <w:i/>
          <w:noProof/>
        </w:rPr>
        <w:t xml:space="preserve">Beta vulgaris </w:t>
      </w:r>
      <w:r w:rsidRPr="00190B9F">
        <w:rPr>
          <w:noProof/>
        </w:rPr>
        <w:t xml:space="preserve">ssp. </w:t>
      </w:r>
      <w:r w:rsidRPr="00190B9F">
        <w:rPr>
          <w:i/>
          <w:noProof/>
        </w:rPr>
        <w:t>maritim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Plant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9</w:t>
      </w:r>
      <w:r w:rsidRPr="00190B9F">
        <w:rPr>
          <w:noProof/>
        </w:rPr>
        <w:t>, 1242–1253 (2019).</w:t>
      </w:r>
    </w:p>
    <w:p w14:paraId="4C46E1AB" w14:textId="147C39E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32.</w:t>
      </w:r>
      <w:r w:rsidRPr="00190B9F">
        <w:rPr>
          <w:noProof/>
        </w:rPr>
        <w:tab/>
        <w:t>Xu C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Draft genome of spinach and transcriptome diversity of 120 </w:t>
      </w:r>
      <w:r w:rsidRPr="00190B9F">
        <w:rPr>
          <w:i/>
          <w:noProof/>
        </w:rPr>
        <w:t>Spinacia</w:t>
      </w:r>
      <w:r w:rsidRPr="00190B9F">
        <w:rPr>
          <w:noProof/>
        </w:rPr>
        <w:t xml:space="preserve"> accessions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CF74D2">
        <w:rPr>
          <w:noProof/>
        </w:rPr>
        <w:t>15275</w:t>
      </w:r>
      <w:r w:rsidRPr="00190B9F">
        <w:rPr>
          <w:noProof/>
        </w:rPr>
        <w:t xml:space="preserve"> (2017).</w:t>
      </w:r>
    </w:p>
    <w:p w14:paraId="767D7296" w14:textId="42E2B8F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33.</w:t>
      </w:r>
      <w:r w:rsidRPr="00190B9F">
        <w:rPr>
          <w:noProof/>
        </w:rPr>
        <w:tab/>
        <w:t>Hunt SP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21" w:name="OLE_LINK171"/>
      <w:r w:rsidRPr="00190B9F">
        <w:rPr>
          <w:noProof/>
        </w:rPr>
        <w:t>A Chromosome-</w:t>
      </w:r>
      <w:r w:rsidR="00CF74D2" w:rsidRPr="00190B9F">
        <w:rPr>
          <w:noProof/>
        </w:rPr>
        <w:t>scale assembly of the garden ora</w:t>
      </w:r>
      <w:r w:rsidRPr="00190B9F">
        <w:rPr>
          <w:noProof/>
        </w:rPr>
        <w:t>ch (</w:t>
      </w:r>
      <w:r w:rsidRPr="00190B9F">
        <w:rPr>
          <w:i/>
          <w:noProof/>
        </w:rPr>
        <w:t>Atriplex hortensis</w:t>
      </w:r>
      <w:r w:rsidRPr="00190B9F">
        <w:rPr>
          <w:noProof/>
        </w:rPr>
        <w:t xml:space="preserve"> L.) </w:t>
      </w:r>
      <w:r w:rsidR="00CF74D2" w:rsidRPr="00190B9F">
        <w:rPr>
          <w:noProof/>
        </w:rPr>
        <w:t>genome using oxford nanopore sequenc</w:t>
      </w:r>
      <w:r w:rsidRPr="00190B9F">
        <w:rPr>
          <w:noProof/>
        </w:rPr>
        <w:t>in</w:t>
      </w:r>
      <w:bookmarkEnd w:id="21"/>
      <w:r w:rsidRPr="00190B9F">
        <w:rPr>
          <w:noProof/>
        </w:rPr>
        <w:t xml:space="preserve">g. </w:t>
      </w:r>
      <w:r w:rsidRPr="00190B9F">
        <w:rPr>
          <w:i/>
          <w:noProof/>
        </w:rPr>
        <w:t xml:space="preserve">Front. </w:t>
      </w:r>
      <w:r w:rsidR="00CF74D2">
        <w:rPr>
          <w:i/>
          <w:noProof/>
        </w:rPr>
        <w:t>P</w:t>
      </w:r>
      <w:r w:rsidRPr="00190B9F">
        <w:rPr>
          <w:i/>
          <w:noProof/>
        </w:rPr>
        <w:t>lant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 xml:space="preserve">, </w:t>
      </w:r>
      <w:r w:rsidR="00CF74D2">
        <w:rPr>
          <w:noProof/>
        </w:rPr>
        <w:t>624</w:t>
      </w:r>
      <w:r w:rsidRPr="00190B9F">
        <w:rPr>
          <w:noProof/>
        </w:rPr>
        <w:t xml:space="preserve"> (2020).</w:t>
      </w:r>
    </w:p>
    <w:p w14:paraId="6B235CA0" w14:textId="0EDE9EB8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34.</w:t>
      </w:r>
      <w:r w:rsidRPr="00190B9F">
        <w:rPr>
          <w:noProof/>
        </w:rPr>
        <w:tab/>
        <w:t>Jaillon O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rapevine genome sequence suggests ancestral hexaploidization in major angiosperm phyla. </w:t>
      </w:r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49</w:t>
      </w:r>
      <w:r w:rsidRPr="00190B9F">
        <w:rPr>
          <w:noProof/>
        </w:rPr>
        <w:t>, 463–465 (2007).</w:t>
      </w:r>
    </w:p>
    <w:p w14:paraId="4450885B" w14:textId="24D3B15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35.</w:t>
      </w:r>
      <w:r w:rsidRPr="00190B9F">
        <w:rPr>
          <w:noProof/>
        </w:rPr>
        <w:tab/>
        <w:t>Korgaonkar 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novel family of secreted insect proteins linked to plant gall development. </w:t>
      </w:r>
      <w:r w:rsidRPr="00190B9F">
        <w:rPr>
          <w:i/>
          <w:noProof/>
        </w:rPr>
        <w:t>Curr</w:t>
      </w:r>
      <w:r w:rsidR="00CF74D2">
        <w:rPr>
          <w:i/>
          <w:noProof/>
        </w:rPr>
        <w:t>.</w:t>
      </w:r>
      <w:r w:rsidRPr="00190B9F">
        <w:rPr>
          <w:i/>
          <w:noProof/>
        </w:rPr>
        <w:t xml:space="preserve"> Biol</w:t>
      </w:r>
      <w:r w:rsidR="00CF74D2">
        <w:rPr>
          <w:i/>
          <w:noProof/>
        </w:rPr>
        <w:t>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1</w:t>
      </w:r>
      <w:r w:rsidRPr="00190B9F">
        <w:rPr>
          <w:noProof/>
        </w:rPr>
        <w:t>, 1836–1849 (2021).</w:t>
      </w:r>
    </w:p>
    <w:p w14:paraId="736B8B1E" w14:textId="54D84EEC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36.</w:t>
      </w:r>
      <w:r w:rsidRPr="00190B9F">
        <w:rPr>
          <w:noProof/>
        </w:rPr>
        <w:tab/>
        <w:t>Yang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Kalanchoe</w:t>
      </w:r>
      <w:r w:rsidRPr="00190B9F">
        <w:rPr>
          <w:noProof/>
        </w:rPr>
        <w:t xml:space="preserve"> genome provides insights into convergent evolution and building blocks of crassulacean acid metabolism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CF74D2">
        <w:rPr>
          <w:noProof/>
        </w:rPr>
        <w:t>1899</w:t>
      </w:r>
      <w:r w:rsidRPr="00190B9F">
        <w:rPr>
          <w:noProof/>
        </w:rPr>
        <w:t xml:space="preserve"> (2017).</w:t>
      </w:r>
    </w:p>
    <w:p w14:paraId="7B5B6013" w14:textId="2E0EE412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37.</w:t>
      </w:r>
      <w:r w:rsidRPr="00190B9F">
        <w:rPr>
          <w:noProof/>
        </w:rPr>
        <w:tab/>
        <w:t>Fu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22" w:name="OLE_LINK172"/>
      <w:r w:rsidRPr="00190B9F">
        <w:rPr>
          <w:noProof/>
        </w:rPr>
        <w:t xml:space="preserve">Draft genome sequence of the Tibetan medicinal herb </w:t>
      </w:r>
      <w:r w:rsidRPr="00190B9F">
        <w:rPr>
          <w:i/>
          <w:noProof/>
        </w:rPr>
        <w:t>Rhodiola crenulata</w:t>
      </w:r>
      <w:bookmarkEnd w:id="22"/>
      <w:r w:rsidRPr="00190B9F">
        <w:rPr>
          <w:noProof/>
        </w:rPr>
        <w:t xml:space="preserve">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 xml:space="preserve">, </w:t>
      </w:r>
      <w:r w:rsidR="00CF74D2">
        <w:rPr>
          <w:noProof/>
        </w:rPr>
        <w:t>1-5</w:t>
      </w:r>
      <w:r w:rsidRPr="00190B9F">
        <w:rPr>
          <w:noProof/>
        </w:rPr>
        <w:t xml:space="preserve"> (2017).</w:t>
      </w:r>
    </w:p>
    <w:p w14:paraId="508CA727" w14:textId="77B61840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38.</w:t>
      </w:r>
      <w:r w:rsidRPr="00190B9F">
        <w:rPr>
          <w:noProof/>
        </w:rPr>
        <w:tab/>
        <w:t>Chen 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23" w:name="OLE_LINK173"/>
      <w:r w:rsidRPr="00190B9F">
        <w:rPr>
          <w:noProof/>
        </w:rPr>
        <w:t>Identification o</w:t>
      </w:r>
      <w:r w:rsidR="00CF74D2" w:rsidRPr="00190B9F">
        <w:rPr>
          <w:noProof/>
        </w:rPr>
        <w:t>f genomic regions associated with differences in flowering time and inflorescen</w:t>
      </w:r>
      <w:r w:rsidRPr="00190B9F">
        <w:rPr>
          <w:noProof/>
        </w:rPr>
        <w:t xml:space="preserve">ce </w:t>
      </w:r>
      <w:r w:rsidR="00CF74D2">
        <w:rPr>
          <w:noProof/>
        </w:rPr>
        <w:t>a</w:t>
      </w:r>
      <w:r w:rsidRPr="00190B9F">
        <w:rPr>
          <w:noProof/>
        </w:rPr>
        <w:t xml:space="preserve">rchitecture between </w:t>
      </w:r>
      <w:r w:rsidRPr="00190B9F">
        <w:rPr>
          <w:i/>
          <w:noProof/>
        </w:rPr>
        <w:t>Melastoma candidum</w:t>
      </w:r>
      <w:r w:rsidRPr="00190B9F">
        <w:rPr>
          <w:noProof/>
        </w:rPr>
        <w:t xml:space="preserve"> and </w:t>
      </w:r>
      <w:r w:rsidRPr="00190B9F">
        <w:rPr>
          <w:i/>
          <w:noProof/>
        </w:rPr>
        <w:t>M. normale</w:t>
      </w:r>
      <w:bookmarkEnd w:id="23"/>
      <w:r w:rsidRPr="00190B9F">
        <w:rPr>
          <w:noProof/>
        </w:rPr>
        <w:t xml:space="preserve">. </w:t>
      </w:r>
      <w:r w:rsidRPr="00190B9F">
        <w:rPr>
          <w:i/>
          <w:noProof/>
        </w:rPr>
        <w:t>Int. J. Mol.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5</w:t>
      </w:r>
      <w:r w:rsidRPr="00190B9F">
        <w:rPr>
          <w:noProof/>
        </w:rPr>
        <w:t xml:space="preserve">, </w:t>
      </w:r>
      <w:r w:rsidR="00CF74D2">
        <w:rPr>
          <w:noProof/>
        </w:rPr>
        <w:t>10250</w:t>
      </w:r>
      <w:r w:rsidRPr="00190B9F">
        <w:rPr>
          <w:noProof/>
        </w:rPr>
        <w:t xml:space="preserve"> (2024).</w:t>
      </w:r>
    </w:p>
    <w:p w14:paraId="68ACE87D" w14:textId="5BF5DA8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39.</w:t>
      </w:r>
      <w:r w:rsidRPr="00190B9F">
        <w:rPr>
          <w:noProof/>
        </w:rPr>
        <w:tab/>
        <w:t xml:space="preserve">Detcharoen M, Bumrungsri S, Voravuthikunchai SP. </w:t>
      </w:r>
      <w:bookmarkStart w:id="24" w:name="OLE_LINK174"/>
      <w:r w:rsidRPr="00190B9F">
        <w:rPr>
          <w:noProof/>
        </w:rPr>
        <w:t>Comple</w:t>
      </w:r>
      <w:r w:rsidR="00CF74D2" w:rsidRPr="00190B9F">
        <w:rPr>
          <w:noProof/>
        </w:rPr>
        <w:t>te genome of rose myrtle,</w:t>
      </w:r>
      <w:r w:rsidRPr="00190B9F">
        <w:rPr>
          <w:noProof/>
        </w:rPr>
        <w:t xml:space="preserve"> </w:t>
      </w:r>
      <w:r w:rsidRPr="00190B9F">
        <w:rPr>
          <w:i/>
          <w:noProof/>
        </w:rPr>
        <w:t>Rhodomyrtus tomentosa</w:t>
      </w:r>
      <w:r w:rsidRPr="00190B9F">
        <w:rPr>
          <w:noProof/>
        </w:rPr>
        <w:t>, and</w:t>
      </w:r>
      <w:r w:rsidR="00CF74D2" w:rsidRPr="00190B9F">
        <w:rPr>
          <w:noProof/>
        </w:rPr>
        <w:t xml:space="preserve"> its population genetics</w:t>
      </w:r>
      <w:r w:rsidRPr="00190B9F">
        <w:rPr>
          <w:noProof/>
        </w:rPr>
        <w:t xml:space="preserve"> in Thai Peninsula</w:t>
      </w:r>
      <w:bookmarkEnd w:id="24"/>
      <w:r w:rsidRPr="00190B9F">
        <w:rPr>
          <w:noProof/>
        </w:rPr>
        <w:t xml:space="preserve">. </w:t>
      </w:r>
      <w:r w:rsidRPr="00190B9F">
        <w:rPr>
          <w:i/>
          <w:noProof/>
        </w:rPr>
        <w:t>Plants-Basel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 xml:space="preserve">, </w:t>
      </w:r>
      <w:r w:rsidR="00CF74D2">
        <w:rPr>
          <w:noProof/>
        </w:rPr>
        <w:t>1582</w:t>
      </w:r>
      <w:r w:rsidRPr="00190B9F">
        <w:rPr>
          <w:noProof/>
        </w:rPr>
        <w:t xml:space="preserve"> (2023).</w:t>
      </w:r>
    </w:p>
    <w:p w14:paraId="407A1C85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40.</w:t>
      </w:r>
      <w:r w:rsidRPr="00190B9F">
        <w:rPr>
          <w:noProof/>
        </w:rPr>
        <w:tab/>
        <w:t xml:space="preserve">Voelker J, Shepherd M, Mauleon R. A high-quality draft genome for </w:t>
      </w:r>
      <w:r w:rsidRPr="00190B9F">
        <w:rPr>
          <w:i/>
          <w:noProof/>
        </w:rPr>
        <w:t>Melaleuca alternifolia</w:t>
      </w:r>
      <w:r w:rsidRPr="00190B9F">
        <w:rPr>
          <w:noProof/>
        </w:rPr>
        <w:t xml:space="preserve"> (tea tree): anew platform for evolutionary genomics of myrtaceous terpene-rich species. </w:t>
      </w:r>
      <w:r w:rsidRPr="00190B9F">
        <w:rPr>
          <w:i/>
          <w:noProof/>
        </w:rPr>
        <w:t>GigaByt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021</w:t>
      </w:r>
      <w:r w:rsidRPr="00190B9F">
        <w:rPr>
          <w:noProof/>
        </w:rPr>
        <w:t>, 28 (2021).</w:t>
      </w:r>
    </w:p>
    <w:p w14:paraId="2266DD32" w14:textId="6A0B9FB9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141.</w:t>
      </w:r>
      <w:r w:rsidRPr="00190B9F">
        <w:rPr>
          <w:noProof/>
        </w:rPr>
        <w:tab/>
        <w:t>Healey A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P</w:t>
      </w:r>
      <w:bookmarkStart w:id="25" w:name="OLE_LINK175"/>
      <w:r w:rsidRPr="00190B9F">
        <w:rPr>
          <w:noProof/>
        </w:rPr>
        <w:t>ests, diseases, and aridity have shaped the genome of</w:t>
      </w:r>
      <w:r w:rsidRPr="00190B9F">
        <w:rPr>
          <w:i/>
          <w:noProof/>
        </w:rPr>
        <w:t xml:space="preserve"> Corymbia citriodor</w:t>
      </w:r>
      <w:bookmarkEnd w:id="25"/>
      <w:r w:rsidRPr="00190B9F">
        <w:rPr>
          <w:i/>
          <w:noProof/>
        </w:rPr>
        <w:t>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Commun. Bi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</w:t>
      </w:r>
      <w:r w:rsidRPr="00190B9F">
        <w:rPr>
          <w:noProof/>
        </w:rPr>
        <w:t xml:space="preserve">, </w:t>
      </w:r>
      <w:r w:rsidR="00CF74D2">
        <w:rPr>
          <w:noProof/>
        </w:rPr>
        <w:t>537</w:t>
      </w:r>
      <w:r w:rsidRPr="00190B9F">
        <w:rPr>
          <w:noProof/>
        </w:rPr>
        <w:t xml:space="preserve"> (2021).</w:t>
      </w:r>
    </w:p>
    <w:p w14:paraId="47F2B425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42.</w:t>
      </w:r>
      <w:r w:rsidRPr="00190B9F">
        <w:rPr>
          <w:noProof/>
        </w:rPr>
        <w:tab/>
        <w:t>Bartholome 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High-resolution genetic maps of </w:t>
      </w:r>
      <w:r w:rsidRPr="00190B9F">
        <w:rPr>
          <w:i/>
          <w:noProof/>
        </w:rPr>
        <w:t>Eucalyptus</w:t>
      </w:r>
      <w:r w:rsidRPr="00190B9F">
        <w:rPr>
          <w:noProof/>
        </w:rPr>
        <w:t xml:space="preserve"> improve </w:t>
      </w:r>
      <w:r w:rsidRPr="00190B9F">
        <w:rPr>
          <w:i/>
          <w:noProof/>
        </w:rPr>
        <w:t xml:space="preserve">Eucalyptus grandis </w:t>
      </w:r>
      <w:r w:rsidRPr="00190B9F">
        <w:rPr>
          <w:noProof/>
        </w:rPr>
        <w:t xml:space="preserve">genome assembly. </w:t>
      </w:r>
      <w:r w:rsidRPr="00190B9F">
        <w:rPr>
          <w:i/>
          <w:noProof/>
        </w:rPr>
        <w:t>New Phyt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06</w:t>
      </w:r>
      <w:r w:rsidRPr="00190B9F">
        <w:rPr>
          <w:noProof/>
        </w:rPr>
        <w:t>, 1283–1296 (2015).</w:t>
      </w:r>
    </w:p>
    <w:p w14:paraId="7AE49B71" w14:textId="04E329E2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43.</w:t>
      </w:r>
      <w:r w:rsidRPr="00190B9F">
        <w:rPr>
          <w:noProof/>
        </w:rPr>
        <w:tab/>
        <w:t>Griesmann 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26" w:name="OLE_LINK176"/>
      <w:r w:rsidRPr="00190B9F">
        <w:rPr>
          <w:noProof/>
        </w:rPr>
        <w:t>Phylogenomics reveals multiple losses of nitrogen-fixing root nodule symbiosi</w:t>
      </w:r>
      <w:bookmarkEnd w:id="26"/>
      <w:r w:rsidRPr="00190B9F">
        <w:rPr>
          <w:noProof/>
        </w:rPr>
        <w:t xml:space="preserve">s. </w:t>
      </w:r>
      <w:r w:rsidRPr="00190B9F">
        <w:rPr>
          <w:i/>
          <w:noProof/>
        </w:rPr>
        <w:t>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61</w:t>
      </w:r>
      <w:r w:rsidRPr="00190B9F">
        <w:rPr>
          <w:noProof/>
        </w:rPr>
        <w:t xml:space="preserve">, </w:t>
      </w:r>
      <w:r w:rsidR="00CF74D2" w:rsidRPr="00CF74D2">
        <w:rPr>
          <w:noProof/>
        </w:rPr>
        <w:t>eaat1743</w:t>
      </w:r>
      <w:r w:rsidRPr="00190B9F">
        <w:rPr>
          <w:noProof/>
        </w:rPr>
        <w:t xml:space="preserve"> (2018).</w:t>
      </w:r>
    </w:p>
    <w:p w14:paraId="4DEA45F8" w14:textId="75C1D3D2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44.</w:t>
      </w:r>
      <w:r w:rsidRPr="00190B9F">
        <w:rPr>
          <w:noProof/>
        </w:rPr>
        <w:tab/>
        <w:t>Matsumura 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Long-read bitter gourd (</w:t>
      </w:r>
      <w:r w:rsidRPr="00190B9F">
        <w:rPr>
          <w:i/>
          <w:noProof/>
        </w:rPr>
        <w:t>Momordica charantia</w:t>
      </w:r>
      <w:r w:rsidRPr="00190B9F">
        <w:rPr>
          <w:noProof/>
        </w:rPr>
        <w:t xml:space="preserve">) genome and the genomic architecture of nonclassic domestication. </w:t>
      </w:r>
      <w:r w:rsidRPr="00190B9F">
        <w:rPr>
          <w:i/>
          <w:noProof/>
        </w:rPr>
        <w:t>P. Natl. Acad. Sci. U</w:t>
      </w:r>
      <w:r w:rsidR="00CF74D2">
        <w:rPr>
          <w:i/>
          <w:noProof/>
        </w:rPr>
        <w:t>SA</w:t>
      </w:r>
      <w:r w:rsidRPr="00190B9F">
        <w:rPr>
          <w:i/>
          <w:noProof/>
        </w:rPr>
        <w:t>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7</w:t>
      </w:r>
      <w:r w:rsidRPr="00190B9F">
        <w:rPr>
          <w:noProof/>
        </w:rPr>
        <w:t>, 14543–14551 (2020).</w:t>
      </w:r>
    </w:p>
    <w:p w14:paraId="1A12C22B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45.</w:t>
      </w:r>
      <w:r w:rsidRPr="00190B9F">
        <w:rPr>
          <w:noProof/>
        </w:rPr>
        <w:tab/>
        <w:t>Montero-Pau 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r w:rsidRPr="00190B9F">
        <w:rPr>
          <w:i/>
          <w:noProof/>
        </w:rPr>
        <w:t>De novo</w:t>
      </w:r>
      <w:r w:rsidRPr="00190B9F">
        <w:rPr>
          <w:noProof/>
        </w:rPr>
        <w:t xml:space="preserve"> assembly of the zucchini genome reveals a whole-genome duplication associated with the origin of the </w:t>
      </w:r>
      <w:r w:rsidRPr="00190B9F">
        <w:rPr>
          <w:i/>
          <w:noProof/>
        </w:rPr>
        <w:t>Cucurbita</w:t>
      </w:r>
      <w:r w:rsidRPr="00190B9F">
        <w:rPr>
          <w:noProof/>
        </w:rPr>
        <w:t xml:space="preserve"> genus. </w:t>
      </w:r>
      <w:r w:rsidRPr="00190B9F">
        <w:rPr>
          <w:i/>
          <w:noProof/>
        </w:rPr>
        <w:t>Plant Biotechnol.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6</w:t>
      </w:r>
      <w:r w:rsidRPr="00190B9F">
        <w:rPr>
          <w:noProof/>
        </w:rPr>
        <w:t>, 1161–1171 (2018).</w:t>
      </w:r>
    </w:p>
    <w:p w14:paraId="166134A9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46.</w:t>
      </w:r>
      <w:r w:rsidRPr="00190B9F">
        <w:rPr>
          <w:noProof/>
        </w:rPr>
        <w:tab/>
        <w:t>Wu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bottle gourd genome provides insights into Cucurbitaceae evolution and facilitates mapping of a </w:t>
      </w:r>
      <w:r w:rsidRPr="00190B9F">
        <w:rPr>
          <w:i/>
          <w:noProof/>
        </w:rPr>
        <w:t>Papaya ring-spot virus</w:t>
      </w:r>
      <w:r w:rsidRPr="00190B9F">
        <w:rPr>
          <w:noProof/>
        </w:rPr>
        <w:t xml:space="preserve"> resistance locus. </w:t>
      </w:r>
      <w:r w:rsidRPr="00190B9F">
        <w:rPr>
          <w:i/>
          <w:noProof/>
        </w:rPr>
        <w:t>Plant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2</w:t>
      </w:r>
      <w:r w:rsidRPr="00190B9F">
        <w:rPr>
          <w:noProof/>
        </w:rPr>
        <w:t>, 963–975 (2017).</w:t>
      </w:r>
    </w:p>
    <w:p w14:paraId="6198ACB4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47.</w:t>
      </w:r>
      <w:r w:rsidRPr="00190B9F">
        <w:rPr>
          <w:noProof/>
        </w:rPr>
        <w:tab/>
        <w:t>Guo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Resequencing of 414 cultivated and wild watermelon accessions identifies selection for fruit quality traits.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1</w:t>
      </w:r>
      <w:r w:rsidRPr="00190B9F">
        <w:rPr>
          <w:noProof/>
        </w:rPr>
        <w:t>, 1616–1623 (2019).</w:t>
      </w:r>
    </w:p>
    <w:p w14:paraId="0F9D4662" w14:textId="1778BBD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48.</w:t>
      </w:r>
      <w:r w:rsidRPr="00190B9F">
        <w:rPr>
          <w:noProof/>
        </w:rPr>
        <w:tab/>
        <w:t>Xie D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27" w:name="OLE_LINK177"/>
      <w:r w:rsidRPr="00190B9F">
        <w:rPr>
          <w:noProof/>
        </w:rPr>
        <w:t>The wax gourd genomes offer insights into the genetic diversity and ancestral cucurbit karyotype</w:t>
      </w:r>
      <w:bookmarkEnd w:id="27"/>
      <w:r w:rsidRPr="00190B9F">
        <w:rPr>
          <w:noProof/>
        </w:rPr>
        <w:t xml:space="preserve">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0</w:t>
      </w:r>
      <w:r w:rsidRPr="00190B9F">
        <w:rPr>
          <w:noProof/>
        </w:rPr>
        <w:t xml:space="preserve">, </w:t>
      </w:r>
      <w:r w:rsidR="00CF74D2">
        <w:rPr>
          <w:noProof/>
        </w:rPr>
        <w:t>5158</w:t>
      </w:r>
      <w:r w:rsidRPr="00190B9F">
        <w:rPr>
          <w:noProof/>
        </w:rPr>
        <w:t xml:space="preserve"> (2019).</w:t>
      </w:r>
    </w:p>
    <w:p w14:paraId="18E910DC" w14:textId="15D3E5FD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49.</w:t>
      </w:r>
      <w:r w:rsidRPr="00190B9F">
        <w:rPr>
          <w:noProof/>
        </w:rPr>
        <w:tab/>
        <w:t>Castanera R, Ruggieri V, Pujol M, Garcia-Mas J, Casacuberta JM. An Improved</w:t>
      </w:r>
      <w:r w:rsidR="00CF74D2" w:rsidRPr="00190B9F">
        <w:rPr>
          <w:noProof/>
        </w:rPr>
        <w:t xml:space="preserve"> melon reference genome with single-molecule sequencing uncovers a recent burst of transposable elements with potential impact on genes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Front. </w:t>
      </w:r>
      <w:r w:rsidR="00CF74D2">
        <w:rPr>
          <w:i/>
          <w:noProof/>
        </w:rPr>
        <w:t>P</w:t>
      </w:r>
      <w:r w:rsidRPr="00190B9F">
        <w:rPr>
          <w:i/>
          <w:noProof/>
        </w:rPr>
        <w:t>lant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0</w:t>
      </w:r>
      <w:r w:rsidRPr="00190B9F">
        <w:rPr>
          <w:noProof/>
        </w:rPr>
        <w:t xml:space="preserve">, </w:t>
      </w:r>
      <w:r w:rsidR="00CF74D2">
        <w:rPr>
          <w:noProof/>
        </w:rPr>
        <w:t>1815</w:t>
      </w:r>
      <w:r w:rsidRPr="00190B9F">
        <w:rPr>
          <w:noProof/>
        </w:rPr>
        <w:t xml:space="preserve"> (2020).</w:t>
      </w:r>
    </w:p>
    <w:p w14:paraId="2F515D54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50.</w:t>
      </w:r>
      <w:r w:rsidRPr="00190B9F">
        <w:rPr>
          <w:noProof/>
        </w:rPr>
        <w:tab/>
        <w:t>Zhang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Long-read sequencing and </w:t>
      </w:r>
      <w:r w:rsidRPr="00190B9F">
        <w:rPr>
          <w:i/>
          <w:noProof/>
        </w:rPr>
        <w:t>de novo</w:t>
      </w:r>
      <w:r w:rsidRPr="00190B9F">
        <w:rPr>
          <w:noProof/>
        </w:rPr>
        <w:t xml:space="preserve"> assembly of the </w:t>
      </w:r>
      <w:r w:rsidRPr="00190B9F">
        <w:rPr>
          <w:i/>
          <w:noProof/>
        </w:rPr>
        <w:t>Luffa cylindrica</w:t>
      </w:r>
      <w:r w:rsidRPr="00190B9F">
        <w:rPr>
          <w:noProof/>
        </w:rPr>
        <w:t xml:space="preserve"> (L.) Roem. genome. </w:t>
      </w:r>
      <w:r w:rsidRPr="00190B9F">
        <w:rPr>
          <w:i/>
          <w:noProof/>
        </w:rPr>
        <w:t>Mol. Ecol. Resour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0</w:t>
      </w:r>
      <w:r w:rsidRPr="00190B9F">
        <w:rPr>
          <w:noProof/>
        </w:rPr>
        <w:t>, 511–519 (2020).</w:t>
      </w:r>
    </w:p>
    <w:p w14:paraId="53E53C5A" w14:textId="6624F18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51.</w:t>
      </w:r>
      <w:r w:rsidRPr="00190B9F">
        <w:rPr>
          <w:noProof/>
        </w:rPr>
        <w:tab/>
        <w:t>Fu 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Combined genomic, transcriptomic, and metabolomic analyses provide insights into chayote (</w:t>
      </w:r>
      <w:r w:rsidRPr="00190B9F">
        <w:rPr>
          <w:i/>
          <w:noProof/>
        </w:rPr>
        <w:t>Sechium edule</w:t>
      </w:r>
      <w:r w:rsidRPr="00190B9F">
        <w:rPr>
          <w:noProof/>
        </w:rPr>
        <w:t xml:space="preserve">) evolution and fruit development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CF74D2">
        <w:rPr>
          <w:noProof/>
        </w:rPr>
        <w:t>35</w:t>
      </w:r>
      <w:r w:rsidRPr="00190B9F">
        <w:rPr>
          <w:noProof/>
        </w:rPr>
        <w:t xml:space="preserve"> (2021).</w:t>
      </w:r>
    </w:p>
    <w:p w14:paraId="475399DB" w14:textId="1A7221D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52.</w:t>
      </w:r>
      <w:r w:rsidRPr="00190B9F">
        <w:rPr>
          <w:noProof/>
        </w:rPr>
        <w:tab/>
        <w:t>Ma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and transcriptome analysis of snake gourd provide insights into its evolution and fruit development and ripening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 xml:space="preserve">, </w:t>
      </w:r>
      <w:r w:rsidR="00CF74D2">
        <w:rPr>
          <w:noProof/>
        </w:rPr>
        <w:t>199</w:t>
      </w:r>
      <w:r w:rsidRPr="00190B9F">
        <w:rPr>
          <w:noProof/>
        </w:rPr>
        <w:t xml:space="preserve"> (2020).</w:t>
      </w:r>
    </w:p>
    <w:p w14:paraId="3204B205" w14:textId="7FCB4458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53.</w:t>
      </w:r>
      <w:r w:rsidRPr="00190B9F">
        <w:rPr>
          <w:noProof/>
        </w:rPr>
        <w:tab/>
        <w:t>Yang 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Insights into the evolution and spatial chromosome architecture of jujube from an updated gapless genome assembly. </w:t>
      </w:r>
      <w:r w:rsidRPr="00190B9F">
        <w:rPr>
          <w:i/>
          <w:noProof/>
        </w:rPr>
        <w:t>Plant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</w:t>
      </w:r>
      <w:r w:rsidRPr="00190B9F">
        <w:rPr>
          <w:noProof/>
        </w:rPr>
        <w:t xml:space="preserve">, </w:t>
      </w:r>
      <w:r w:rsidR="00CF74D2">
        <w:rPr>
          <w:noProof/>
        </w:rPr>
        <w:t>100662</w:t>
      </w:r>
      <w:r w:rsidRPr="00190B9F">
        <w:rPr>
          <w:noProof/>
        </w:rPr>
        <w:t xml:space="preserve"> (2023).</w:t>
      </w:r>
    </w:p>
    <w:p w14:paraId="7DB2C38A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54.</w:t>
      </w:r>
      <w:r w:rsidRPr="00190B9F">
        <w:rPr>
          <w:noProof/>
        </w:rPr>
        <w:tab/>
        <w:t>Grassa C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new </w:t>
      </w:r>
      <w:r w:rsidRPr="00190B9F">
        <w:rPr>
          <w:i/>
          <w:noProof/>
        </w:rPr>
        <w:t>Cannabis</w:t>
      </w:r>
      <w:r w:rsidRPr="00190B9F">
        <w:rPr>
          <w:noProof/>
        </w:rPr>
        <w:t xml:space="preserve"> genome assembly associates elevated cannabidiol (CBD) with hemp introgressed into marijuana. </w:t>
      </w:r>
      <w:r w:rsidRPr="00190B9F">
        <w:rPr>
          <w:i/>
          <w:noProof/>
        </w:rPr>
        <w:t>New Phyt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30</w:t>
      </w:r>
      <w:r w:rsidRPr="00190B9F">
        <w:rPr>
          <w:noProof/>
        </w:rPr>
        <w:t>, 1665–1679 (2021).</w:t>
      </w:r>
    </w:p>
    <w:p w14:paraId="5E616822" w14:textId="0C7AB6E9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55.</w:t>
      </w:r>
      <w:r w:rsidRPr="00190B9F">
        <w:rPr>
          <w:noProof/>
        </w:rPr>
        <w:tab/>
        <w:t>van Velzen R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Comparative genomics of the nonlegume </w:t>
      </w:r>
      <w:r w:rsidRPr="00CF74D2">
        <w:rPr>
          <w:i/>
          <w:iCs/>
          <w:noProof/>
        </w:rPr>
        <w:t>Parasponia</w:t>
      </w:r>
      <w:r w:rsidRPr="00190B9F">
        <w:rPr>
          <w:noProof/>
        </w:rPr>
        <w:t xml:space="preserve"> reveals insights into evolution of nitrogen-fixing rhizobium symbioses. </w:t>
      </w:r>
      <w:r w:rsidRPr="00190B9F">
        <w:rPr>
          <w:i/>
          <w:noProof/>
        </w:rPr>
        <w:t>P. Natl. Acad. Sci. U</w:t>
      </w:r>
      <w:r w:rsidR="00CF74D2">
        <w:rPr>
          <w:i/>
          <w:noProof/>
        </w:rPr>
        <w:t>SA</w:t>
      </w:r>
      <w:r w:rsidRPr="00190B9F">
        <w:rPr>
          <w:i/>
          <w:noProof/>
        </w:rPr>
        <w:t>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5</w:t>
      </w:r>
      <w:r w:rsidRPr="00190B9F">
        <w:rPr>
          <w:noProof/>
        </w:rPr>
        <w:t>, E4700–E4709 (2018).</w:t>
      </w:r>
    </w:p>
    <w:p w14:paraId="3D1665B1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56.</w:t>
      </w:r>
      <w:r w:rsidRPr="00190B9F">
        <w:rPr>
          <w:noProof/>
        </w:rPr>
        <w:tab/>
        <w:t>Wang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ic analyses provide comprehensive insights into the domestication of bast fiber crop ramie (</w:t>
      </w:r>
      <w:r w:rsidRPr="00190B9F">
        <w:rPr>
          <w:i/>
          <w:noProof/>
        </w:rPr>
        <w:t>Boehmeria nivea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>Plant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07</w:t>
      </w:r>
      <w:r w:rsidRPr="00190B9F">
        <w:rPr>
          <w:noProof/>
        </w:rPr>
        <w:t>, 787–800 (2021).</w:t>
      </w:r>
    </w:p>
    <w:p w14:paraId="295F13EB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157.</w:t>
      </w:r>
      <w:r w:rsidRPr="00190B9F">
        <w:rPr>
          <w:noProof/>
        </w:rPr>
        <w:tab/>
        <w:t>Shirasawa K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Ficus erecta</w:t>
      </w:r>
      <w:r w:rsidRPr="00190B9F">
        <w:rPr>
          <w:noProof/>
        </w:rPr>
        <w:t xml:space="preserve"> genome aids </w:t>
      </w:r>
      <w:r w:rsidRPr="00190B9F">
        <w:rPr>
          <w:i/>
          <w:noProof/>
        </w:rPr>
        <w:t>Ceratocystis</w:t>
      </w:r>
      <w:r w:rsidRPr="00190B9F">
        <w:rPr>
          <w:noProof/>
        </w:rPr>
        <w:t xml:space="preserve"> canker resistance breeding in common fig (</w:t>
      </w:r>
      <w:r w:rsidRPr="00190B9F">
        <w:rPr>
          <w:i/>
          <w:noProof/>
        </w:rPr>
        <w:t>F. carica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>Plant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02</w:t>
      </w:r>
      <w:r w:rsidRPr="00190B9F">
        <w:rPr>
          <w:noProof/>
        </w:rPr>
        <w:t>, 1313–1322 (2020).</w:t>
      </w:r>
    </w:p>
    <w:p w14:paraId="03069FF8" w14:textId="64C23B13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58.</w:t>
      </w:r>
      <w:r w:rsidRPr="00190B9F">
        <w:rPr>
          <w:noProof/>
        </w:rPr>
        <w:tab/>
        <w:t>Sahu SK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28" w:name="OLE_LINK178"/>
      <w:r w:rsidRPr="00190B9F">
        <w:rPr>
          <w:noProof/>
        </w:rPr>
        <w:t xml:space="preserve">Draft </w:t>
      </w:r>
      <w:r w:rsidR="00CF74D2">
        <w:rPr>
          <w:noProof/>
        </w:rPr>
        <w:t>g</w:t>
      </w:r>
      <w:r w:rsidRPr="00190B9F">
        <w:rPr>
          <w:noProof/>
        </w:rPr>
        <w:t xml:space="preserve">enomes of </w:t>
      </w:r>
      <w:r w:rsidR="00CF74D2">
        <w:rPr>
          <w:noProof/>
        </w:rPr>
        <w:t>t</w:t>
      </w:r>
      <w:r w:rsidRPr="00190B9F">
        <w:rPr>
          <w:noProof/>
        </w:rPr>
        <w:t xml:space="preserve">wo </w:t>
      </w:r>
      <w:r w:rsidRPr="00190B9F">
        <w:rPr>
          <w:i/>
          <w:noProof/>
        </w:rPr>
        <w:t>Artocarpus</w:t>
      </w:r>
      <w:r w:rsidRPr="00190B9F">
        <w:rPr>
          <w:noProof/>
        </w:rPr>
        <w:t xml:space="preserve"> Plants, Jackfruit (</w:t>
      </w:r>
      <w:r w:rsidRPr="00190B9F">
        <w:rPr>
          <w:i/>
          <w:noProof/>
        </w:rPr>
        <w:t>A. heterophyllus</w:t>
      </w:r>
      <w:r w:rsidRPr="00190B9F">
        <w:rPr>
          <w:noProof/>
        </w:rPr>
        <w:t xml:space="preserve">) and </w:t>
      </w:r>
      <w:r w:rsidR="00CF74D2">
        <w:rPr>
          <w:noProof/>
        </w:rPr>
        <w:t>b</w:t>
      </w:r>
      <w:r w:rsidRPr="00190B9F">
        <w:rPr>
          <w:noProof/>
        </w:rPr>
        <w:t>readfruit (</w:t>
      </w:r>
      <w:r w:rsidRPr="00190B9F">
        <w:rPr>
          <w:i/>
          <w:noProof/>
        </w:rPr>
        <w:t>A. altilis</w:t>
      </w:r>
      <w:r w:rsidRPr="00190B9F">
        <w:rPr>
          <w:noProof/>
        </w:rPr>
        <w:t>).</w:t>
      </w:r>
      <w:bookmarkEnd w:id="28"/>
      <w:r w:rsidRPr="00190B9F">
        <w:rPr>
          <w:noProof/>
        </w:rPr>
        <w:t xml:space="preserve"> </w:t>
      </w:r>
      <w:r w:rsidRPr="00190B9F">
        <w:rPr>
          <w:i/>
          <w:noProof/>
        </w:rPr>
        <w:t>Gene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>,  (2020).</w:t>
      </w:r>
    </w:p>
    <w:p w14:paraId="577C58F9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59.</w:t>
      </w:r>
      <w:r w:rsidRPr="00190B9F">
        <w:rPr>
          <w:noProof/>
        </w:rPr>
        <w:tab/>
        <w:t>Yang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Assembly and Population Resequencing Reveal the Geographical Divergence of Shanmei (</w:t>
      </w:r>
      <w:r w:rsidRPr="00190B9F">
        <w:rPr>
          <w:i/>
          <w:noProof/>
        </w:rPr>
        <w:t>Rubus corchorifolius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>Genom. Proteom. Bioinf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0</w:t>
      </w:r>
      <w:r w:rsidRPr="00190B9F">
        <w:rPr>
          <w:noProof/>
        </w:rPr>
        <w:t>, 1106–1118 (2022).</w:t>
      </w:r>
    </w:p>
    <w:p w14:paraId="16263844" w14:textId="5EDEAC9C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60.</w:t>
      </w:r>
      <w:r w:rsidRPr="00190B9F">
        <w:rPr>
          <w:noProof/>
        </w:rPr>
        <w:tab/>
        <w:t>Edger PP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Single-molecule sequencing and optical mapping yields an improved genome of woodland strawberry (</w:t>
      </w:r>
      <w:r w:rsidRPr="00190B9F">
        <w:rPr>
          <w:i/>
          <w:noProof/>
        </w:rPr>
        <w:t>Fragaria vesca</w:t>
      </w:r>
      <w:r w:rsidRPr="00190B9F">
        <w:rPr>
          <w:noProof/>
        </w:rPr>
        <w:t xml:space="preserve">) with chromosome-scale contiguity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 xml:space="preserve">, </w:t>
      </w:r>
      <w:r w:rsidR="00CF74D2">
        <w:rPr>
          <w:noProof/>
        </w:rPr>
        <w:t>27</w:t>
      </w:r>
      <w:r w:rsidRPr="00190B9F">
        <w:rPr>
          <w:noProof/>
        </w:rPr>
        <w:t xml:space="preserve"> (2017).</w:t>
      </w:r>
    </w:p>
    <w:p w14:paraId="4D60A26D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61.</w:t>
      </w:r>
      <w:r w:rsidRPr="00190B9F">
        <w:rPr>
          <w:noProof/>
        </w:rPr>
        <w:tab/>
        <w:t>Saint-Oyant L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high-quality genome sequence of </w:t>
      </w:r>
      <w:r w:rsidRPr="00190B9F">
        <w:rPr>
          <w:i/>
          <w:noProof/>
        </w:rPr>
        <w:t>Rosa chinensis</w:t>
      </w:r>
      <w:r w:rsidRPr="00190B9F">
        <w:rPr>
          <w:noProof/>
        </w:rPr>
        <w:t xml:space="preserve"> to elucidate ornamental traits. </w:t>
      </w:r>
      <w:r w:rsidRPr="00190B9F">
        <w:rPr>
          <w:i/>
          <w:noProof/>
        </w:rPr>
        <w:t>Nat. plant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</w:t>
      </w:r>
      <w:r w:rsidRPr="00190B9F">
        <w:rPr>
          <w:noProof/>
        </w:rPr>
        <w:t>, 473–484 (2018).</w:t>
      </w:r>
    </w:p>
    <w:p w14:paraId="405BBD29" w14:textId="0BFFF01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62.</w:t>
      </w:r>
      <w:r w:rsidRPr="00190B9F">
        <w:rPr>
          <w:noProof/>
        </w:rPr>
        <w:tab/>
        <w:t>Shirasawa K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sequence of sweet cherry (</w:t>
      </w:r>
      <w:r w:rsidRPr="00190B9F">
        <w:rPr>
          <w:i/>
          <w:noProof/>
        </w:rPr>
        <w:t>Prunus avium</w:t>
      </w:r>
      <w:r w:rsidRPr="00190B9F">
        <w:rPr>
          <w:noProof/>
        </w:rPr>
        <w:t xml:space="preserve">) for use in genomics-assisted breeding. </w:t>
      </w:r>
      <w:r w:rsidRPr="00190B9F">
        <w:rPr>
          <w:i/>
          <w:noProof/>
        </w:rPr>
        <w:t>D</w:t>
      </w:r>
      <w:r w:rsidR="00CF74D2">
        <w:rPr>
          <w:i/>
          <w:noProof/>
        </w:rPr>
        <w:t>NA</w:t>
      </w:r>
      <w:r w:rsidRPr="00190B9F">
        <w:rPr>
          <w:i/>
          <w:noProof/>
        </w:rPr>
        <w:t xml:space="preserve">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4</w:t>
      </w:r>
      <w:r w:rsidRPr="00190B9F">
        <w:rPr>
          <w:noProof/>
        </w:rPr>
        <w:t>, 499–508 (2017).</w:t>
      </w:r>
    </w:p>
    <w:p w14:paraId="4D5A6068" w14:textId="0D3D315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63.</w:t>
      </w:r>
      <w:r w:rsidRPr="00190B9F">
        <w:rPr>
          <w:noProof/>
        </w:rPr>
        <w:tab/>
        <w:t>Ireland H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29" w:name="OLE_LINK179"/>
      <w:r w:rsidRPr="00190B9F">
        <w:rPr>
          <w:noProof/>
        </w:rPr>
        <w:t xml:space="preserve">The </w:t>
      </w:r>
      <w:r w:rsidRPr="00190B9F">
        <w:rPr>
          <w:i/>
          <w:noProof/>
        </w:rPr>
        <w:t>Gillenia trifoliata</w:t>
      </w:r>
      <w:r w:rsidRPr="00190B9F">
        <w:rPr>
          <w:noProof/>
        </w:rPr>
        <w:t xml:space="preserve"> genome reveals dynamics correlated with growth and reproduction in Rosacea</w:t>
      </w:r>
      <w:bookmarkEnd w:id="29"/>
      <w:r w:rsidRPr="00190B9F">
        <w:rPr>
          <w:noProof/>
        </w:rPr>
        <w:t xml:space="preserve">e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CF74D2">
        <w:rPr>
          <w:noProof/>
        </w:rPr>
        <w:t>233</w:t>
      </w:r>
      <w:r w:rsidRPr="00190B9F">
        <w:rPr>
          <w:noProof/>
        </w:rPr>
        <w:t xml:space="preserve"> (2021).</w:t>
      </w:r>
    </w:p>
    <w:p w14:paraId="3D78FF49" w14:textId="4A9C7EA9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64.</w:t>
      </w:r>
      <w:r w:rsidRPr="00190B9F">
        <w:rPr>
          <w:noProof/>
        </w:rPr>
        <w:tab/>
        <w:t xml:space="preserve">Jiang S, An H, Xu F, Zhang X. </w:t>
      </w:r>
      <w:bookmarkStart w:id="30" w:name="OLE_LINK180"/>
      <w:r w:rsidRPr="00190B9F">
        <w:rPr>
          <w:noProof/>
        </w:rPr>
        <w:t>Chromosome-level genome assembly and annotation of the loquat (</w:t>
      </w:r>
      <w:r w:rsidRPr="00190B9F">
        <w:rPr>
          <w:i/>
          <w:noProof/>
        </w:rPr>
        <w:t>Eriobotrya japonica</w:t>
      </w:r>
      <w:r w:rsidRPr="00190B9F">
        <w:rPr>
          <w:noProof/>
        </w:rPr>
        <w:t>) genome</w:t>
      </w:r>
      <w:bookmarkEnd w:id="30"/>
      <w:r w:rsidRPr="00190B9F">
        <w:rPr>
          <w:noProof/>
        </w:rPr>
        <w:t xml:space="preserve">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>,</w:t>
      </w:r>
      <w:r w:rsidR="00CF74D2">
        <w:rPr>
          <w:noProof/>
        </w:rPr>
        <w:t xml:space="preserve"> </w:t>
      </w:r>
      <w:r w:rsidR="00CF74D2" w:rsidRPr="00CF74D2">
        <w:rPr>
          <w:noProof/>
        </w:rPr>
        <w:t>giaa015</w:t>
      </w:r>
      <w:r w:rsidR="00CF74D2" w:rsidRPr="00CF74D2">
        <w:rPr>
          <w:noProof/>
        </w:rPr>
        <w:t xml:space="preserve"> </w:t>
      </w:r>
      <w:r w:rsidRPr="00190B9F">
        <w:rPr>
          <w:noProof/>
        </w:rPr>
        <w:t>(2020).</w:t>
      </w:r>
    </w:p>
    <w:p w14:paraId="555A0472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65.</w:t>
      </w:r>
      <w:r w:rsidRPr="00190B9F">
        <w:rPr>
          <w:noProof/>
        </w:rPr>
        <w:tab/>
        <w:t>Daccord N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High-quality </w:t>
      </w:r>
      <w:r w:rsidRPr="00190B9F">
        <w:rPr>
          <w:i/>
          <w:noProof/>
        </w:rPr>
        <w:t>de novo</w:t>
      </w:r>
      <w:r w:rsidRPr="00190B9F">
        <w:rPr>
          <w:noProof/>
        </w:rPr>
        <w:t xml:space="preserve"> assembly of the apple genome and methylome dynamics of early fruit development.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9</w:t>
      </w:r>
      <w:r w:rsidRPr="00190B9F">
        <w:rPr>
          <w:noProof/>
        </w:rPr>
        <w:t>, 1099–1106 (2017).</w:t>
      </w:r>
    </w:p>
    <w:p w14:paraId="22F96688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66.</w:t>
      </w:r>
      <w:r w:rsidRPr="00190B9F">
        <w:rPr>
          <w:noProof/>
        </w:rPr>
        <w:tab/>
        <w:t>Dong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r w:rsidRPr="00190B9F">
        <w:rPr>
          <w:i/>
          <w:noProof/>
        </w:rPr>
        <w:t>De novo</w:t>
      </w:r>
      <w:r w:rsidRPr="00190B9F">
        <w:rPr>
          <w:noProof/>
        </w:rPr>
        <w:t xml:space="preserve"> assembly of a wild pear (</w:t>
      </w:r>
      <w:r w:rsidRPr="00190B9F">
        <w:rPr>
          <w:i/>
          <w:noProof/>
        </w:rPr>
        <w:t>Pyrus betuleafolia</w:t>
      </w:r>
      <w:r w:rsidRPr="00190B9F">
        <w:rPr>
          <w:noProof/>
        </w:rPr>
        <w:t xml:space="preserve">) genome. </w:t>
      </w:r>
      <w:r w:rsidRPr="00190B9F">
        <w:rPr>
          <w:i/>
          <w:noProof/>
        </w:rPr>
        <w:t>Plant Biotechnol.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8</w:t>
      </w:r>
      <w:r w:rsidRPr="00190B9F">
        <w:rPr>
          <w:noProof/>
        </w:rPr>
        <w:t>, 581–595 (2020).</w:t>
      </w:r>
    </w:p>
    <w:p w14:paraId="394B95DA" w14:textId="418A21D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67.</w:t>
      </w:r>
      <w:r w:rsidRPr="00190B9F">
        <w:rPr>
          <w:noProof/>
        </w:rPr>
        <w:tab/>
        <w:t>Westbrook JW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Optimizing genomic selection for blight resistance in American chestnut backcross populations: </w:t>
      </w:r>
      <w:r w:rsidR="00CF74D2">
        <w:rPr>
          <w:noProof/>
        </w:rPr>
        <w:t>a</w:t>
      </w:r>
      <w:r w:rsidRPr="00190B9F">
        <w:rPr>
          <w:noProof/>
        </w:rPr>
        <w:t xml:space="preserve"> trade-off with American chestnut ancestry implies resistance is polygenic. </w:t>
      </w:r>
      <w:r w:rsidRPr="00190B9F">
        <w:rPr>
          <w:i/>
          <w:noProof/>
        </w:rPr>
        <w:t>Evol. App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3</w:t>
      </w:r>
      <w:r w:rsidRPr="00190B9F">
        <w:rPr>
          <w:noProof/>
        </w:rPr>
        <w:t>, 31–47 (2020).</w:t>
      </w:r>
    </w:p>
    <w:p w14:paraId="2FCE4308" w14:textId="61ED9BA4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68.</w:t>
      </w:r>
      <w:r w:rsidRPr="00190B9F">
        <w:rPr>
          <w:noProof/>
        </w:rPr>
        <w:tab/>
        <w:t>Ramos A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draft genome sequence of cork oak. </w:t>
      </w:r>
      <w:r w:rsidRPr="00190B9F">
        <w:rPr>
          <w:i/>
          <w:noProof/>
        </w:rPr>
        <w:t xml:space="preserve">Sci. </w:t>
      </w:r>
      <w:r w:rsidR="00CF74D2">
        <w:rPr>
          <w:i/>
          <w:noProof/>
        </w:rPr>
        <w:t>D</w:t>
      </w:r>
      <w:r w:rsidRPr="00190B9F">
        <w:rPr>
          <w:i/>
          <w:noProof/>
        </w:rPr>
        <w:t>ata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</w:t>
      </w:r>
      <w:r w:rsidRPr="00190B9F">
        <w:rPr>
          <w:noProof/>
        </w:rPr>
        <w:t xml:space="preserve">, </w:t>
      </w:r>
      <w:r w:rsidR="00CF74D2">
        <w:rPr>
          <w:noProof/>
        </w:rPr>
        <w:t>180069</w:t>
      </w:r>
      <w:r w:rsidRPr="00190B9F">
        <w:rPr>
          <w:noProof/>
        </w:rPr>
        <w:t xml:space="preserve"> (2018).</w:t>
      </w:r>
    </w:p>
    <w:p w14:paraId="6C07DC43" w14:textId="17AC4A54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69.</w:t>
      </w:r>
      <w:r w:rsidRPr="00190B9F">
        <w:rPr>
          <w:noProof/>
        </w:rPr>
        <w:tab/>
        <w:t>Huang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s of pecan and Chinese hickory provide insights into Carya evolution and nut nutrition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CF74D2">
        <w:rPr>
          <w:noProof/>
        </w:rPr>
        <w:t>giz036</w:t>
      </w:r>
      <w:r w:rsidRPr="00190B9F">
        <w:rPr>
          <w:noProof/>
        </w:rPr>
        <w:t xml:space="preserve"> (2019).</w:t>
      </w:r>
    </w:p>
    <w:p w14:paraId="1EE50314" w14:textId="3696D4C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70.</w:t>
      </w:r>
      <w:r w:rsidRPr="00190B9F">
        <w:rPr>
          <w:noProof/>
        </w:rPr>
        <w:tab/>
        <w:t>Li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Corylus mandshurica</w:t>
      </w:r>
      <w:r w:rsidRPr="00190B9F">
        <w:rPr>
          <w:noProof/>
        </w:rPr>
        <w:t xml:space="preserve"> genome provides insights into the evolution of Betulaceae genomes and hazelnut breeding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F74270">
        <w:rPr>
          <w:noProof/>
        </w:rPr>
        <w:t>54</w:t>
      </w:r>
      <w:r w:rsidRPr="00190B9F">
        <w:rPr>
          <w:noProof/>
        </w:rPr>
        <w:t xml:space="preserve"> (2021).</w:t>
      </w:r>
    </w:p>
    <w:p w14:paraId="42EF71FD" w14:textId="1AA855F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71.</w:t>
      </w:r>
      <w:r w:rsidRPr="00190B9F">
        <w:rPr>
          <w:noProof/>
        </w:rPr>
        <w:tab/>
        <w:t xml:space="preserve">Yang X, Wang Z, Zhang L, Hao G, Liu J, Yang Y. </w:t>
      </w:r>
      <w:bookmarkStart w:id="31" w:name="OLE_LINK181"/>
      <w:r w:rsidRPr="00190B9F">
        <w:rPr>
          <w:noProof/>
        </w:rPr>
        <w:t xml:space="preserve">A chromosome-level reference genome of the hornbeam, </w:t>
      </w:r>
      <w:r w:rsidRPr="00190B9F">
        <w:rPr>
          <w:i/>
          <w:noProof/>
        </w:rPr>
        <w:t>Carpinus fangian</w:t>
      </w:r>
      <w:bookmarkEnd w:id="31"/>
      <w:r w:rsidRPr="00190B9F">
        <w:rPr>
          <w:i/>
          <w:noProof/>
        </w:rPr>
        <w:t>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Sci. </w:t>
      </w:r>
      <w:r w:rsidR="00F74270">
        <w:rPr>
          <w:i/>
          <w:noProof/>
        </w:rPr>
        <w:t>D</w:t>
      </w:r>
      <w:r w:rsidRPr="00190B9F">
        <w:rPr>
          <w:i/>
          <w:noProof/>
        </w:rPr>
        <w:t>ata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 xml:space="preserve">, </w:t>
      </w:r>
      <w:r w:rsidR="00F74270">
        <w:rPr>
          <w:noProof/>
        </w:rPr>
        <w:t>24</w:t>
      </w:r>
      <w:r w:rsidRPr="00190B9F">
        <w:rPr>
          <w:noProof/>
        </w:rPr>
        <w:t xml:space="preserve"> (2020).</w:t>
      </w:r>
    </w:p>
    <w:p w14:paraId="2904A6E8" w14:textId="75D8DC6C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72.</w:t>
      </w:r>
      <w:r w:rsidRPr="00190B9F">
        <w:rPr>
          <w:noProof/>
        </w:rPr>
        <w:tab/>
        <w:t>Yang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ic effects of population collapse in a critically endangered ironwood tree </w:t>
      </w:r>
      <w:r w:rsidRPr="00190B9F">
        <w:rPr>
          <w:i/>
          <w:noProof/>
        </w:rPr>
        <w:t>Ostrya rehderian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 xml:space="preserve">, </w:t>
      </w:r>
      <w:r w:rsidR="00F74270">
        <w:rPr>
          <w:noProof/>
        </w:rPr>
        <w:t>5449</w:t>
      </w:r>
      <w:r w:rsidRPr="00190B9F">
        <w:rPr>
          <w:noProof/>
        </w:rPr>
        <w:t xml:space="preserve"> (2018).</w:t>
      </w:r>
    </w:p>
    <w:p w14:paraId="50B358EC" w14:textId="27940C7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73.</w:t>
      </w:r>
      <w:r w:rsidRPr="00190B9F">
        <w:rPr>
          <w:noProof/>
        </w:rPr>
        <w:tab/>
        <w:t>Chang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draft genomes of five agriculturally important African orphan crops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F74270">
        <w:rPr>
          <w:noProof/>
        </w:rPr>
        <w:t>giy152</w:t>
      </w:r>
      <w:r w:rsidRPr="00190B9F">
        <w:rPr>
          <w:noProof/>
        </w:rPr>
        <w:t xml:space="preserve"> (2019).</w:t>
      </w:r>
    </w:p>
    <w:p w14:paraId="136A6B9E" w14:textId="4C660BD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74.</w:t>
      </w:r>
      <w:r w:rsidRPr="00190B9F">
        <w:rPr>
          <w:noProof/>
        </w:rPr>
        <w:tab/>
        <w:t>Kang S-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-enabled discovery of anthraquinone biosynthesis in </w:t>
      </w:r>
      <w:r w:rsidRPr="00190B9F">
        <w:rPr>
          <w:i/>
          <w:noProof/>
        </w:rPr>
        <w:t>Senna tor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 xml:space="preserve">, </w:t>
      </w:r>
      <w:r w:rsidR="00F74270">
        <w:rPr>
          <w:noProof/>
        </w:rPr>
        <w:t>5875</w:t>
      </w:r>
      <w:r w:rsidRPr="00190B9F">
        <w:rPr>
          <w:noProof/>
        </w:rPr>
        <w:t xml:space="preserve"> (2020).</w:t>
      </w:r>
    </w:p>
    <w:p w14:paraId="77497466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175.</w:t>
      </w:r>
      <w:r w:rsidRPr="00190B9F">
        <w:rPr>
          <w:noProof/>
        </w:rPr>
        <w:tab/>
        <w:t>Hane JK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comprehensive draft genome sequence for lupin (</w:t>
      </w:r>
      <w:r w:rsidRPr="00190B9F">
        <w:rPr>
          <w:i/>
          <w:noProof/>
        </w:rPr>
        <w:t>Lupinus angustifolius</w:t>
      </w:r>
      <w:r w:rsidRPr="00190B9F">
        <w:rPr>
          <w:noProof/>
        </w:rPr>
        <w:t xml:space="preserve">), an emerging health food: insights into plant-microbe interactions and legume evolution. </w:t>
      </w:r>
      <w:r w:rsidRPr="00190B9F">
        <w:rPr>
          <w:i/>
          <w:noProof/>
        </w:rPr>
        <w:t>Plant Biotechnol.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5</w:t>
      </w:r>
      <w:r w:rsidRPr="00190B9F">
        <w:rPr>
          <w:noProof/>
        </w:rPr>
        <w:t>, 318–330 (2017).</w:t>
      </w:r>
    </w:p>
    <w:p w14:paraId="14AFE5CC" w14:textId="51B6A3F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76.</w:t>
      </w:r>
      <w:r w:rsidRPr="00190B9F">
        <w:rPr>
          <w:noProof/>
        </w:rPr>
        <w:tab/>
        <w:t>Gao F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32" w:name="OLE_LINK182"/>
      <w:r w:rsidRPr="00190B9F">
        <w:rPr>
          <w:noProof/>
        </w:rPr>
        <w:t xml:space="preserve">Long-read sequencing and </w:t>
      </w:r>
      <w:r w:rsidRPr="00190B9F">
        <w:rPr>
          <w:i/>
          <w:noProof/>
        </w:rPr>
        <w:t>de novo</w:t>
      </w:r>
      <w:r w:rsidRPr="00190B9F">
        <w:rPr>
          <w:noProof/>
        </w:rPr>
        <w:t xml:space="preserve"> genome assembly of </w:t>
      </w:r>
      <w:r w:rsidRPr="00190B9F">
        <w:rPr>
          <w:i/>
          <w:noProof/>
        </w:rPr>
        <w:t>Ammopiptanthus nanus</w:t>
      </w:r>
      <w:r w:rsidRPr="00190B9F">
        <w:rPr>
          <w:noProof/>
        </w:rPr>
        <w:t>, a desert shrub</w:t>
      </w:r>
      <w:bookmarkEnd w:id="32"/>
      <w:r w:rsidRPr="00190B9F">
        <w:rPr>
          <w:noProof/>
        </w:rPr>
        <w:t xml:space="preserve">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 xml:space="preserve">, </w:t>
      </w:r>
      <w:r w:rsidR="00F74270">
        <w:rPr>
          <w:noProof/>
        </w:rPr>
        <w:t>giy074</w:t>
      </w:r>
      <w:r w:rsidRPr="00190B9F">
        <w:rPr>
          <w:noProof/>
        </w:rPr>
        <w:t xml:space="preserve"> (2018).</w:t>
      </w:r>
    </w:p>
    <w:p w14:paraId="5A7073BC" w14:textId="39F1BB9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77.</w:t>
      </w:r>
      <w:r w:rsidRPr="00190B9F">
        <w:rPr>
          <w:noProof/>
        </w:rPr>
        <w:tab/>
        <w:t>Lu Q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</w:t>
      </w:r>
      <w:r w:rsidR="00F74270" w:rsidRPr="00190B9F">
        <w:rPr>
          <w:noProof/>
        </w:rPr>
        <w:t xml:space="preserve"> sequencing and analysis of the peanut </w:t>
      </w:r>
      <w:r w:rsidR="00F74270">
        <w:rPr>
          <w:noProof/>
        </w:rPr>
        <w:t>B</w:t>
      </w:r>
      <w:r w:rsidR="00F74270" w:rsidRPr="00190B9F">
        <w:rPr>
          <w:noProof/>
        </w:rPr>
        <w:t>-genome progenitor</w:t>
      </w:r>
      <w:r w:rsidRPr="00190B9F">
        <w:rPr>
          <w:noProof/>
        </w:rPr>
        <w:t xml:space="preserve"> (</w:t>
      </w:r>
      <w:r w:rsidRPr="00190B9F">
        <w:rPr>
          <w:i/>
          <w:noProof/>
        </w:rPr>
        <w:t>Arachis ipaensis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 xml:space="preserve">Front. </w:t>
      </w:r>
      <w:r w:rsidR="00F74270">
        <w:rPr>
          <w:i/>
          <w:noProof/>
        </w:rPr>
        <w:t>P</w:t>
      </w:r>
      <w:r w:rsidRPr="00190B9F">
        <w:rPr>
          <w:i/>
          <w:noProof/>
        </w:rPr>
        <w:t>lant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 xml:space="preserve">, </w:t>
      </w:r>
      <w:r w:rsidR="00F74270">
        <w:rPr>
          <w:noProof/>
        </w:rPr>
        <w:t>604</w:t>
      </w:r>
      <w:r w:rsidRPr="00190B9F">
        <w:rPr>
          <w:noProof/>
        </w:rPr>
        <w:t xml:space="preserve"> (2018).</w:t>
      </w:r>
    </w:p>
    <w:p w14:paraId="53EC37DA" w14:textId="1D5D3672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78.</w:t>
      </w:r>
      <w:r w:rsidRPr="00190B9F">
        <w:rPr>
          <w:noProof/>
        </w:rPr>
        <w:tab/>
        <w:t>Quilbe 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etics of nodulation in </w:t>
      </w:r>
      <w:r w:rsidRPr="00190B9F">
        <w:rPr>
          <w:i/>
          <w:noProof/>
        </w:rPr>
        <w:t>Aeschynomene evenia</w:t>
      </w:r>
      <w:r w:rsidRPr="00190B9F">
        <w:rPr>
          <w:noProof/>
        </w:rPr>
        <w:t xml:space="preserve"> uncovers mechanisms of the rhizobium-legume symbiosis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 xml:space="preserve">, </w:t>
      </w:r>
      <w:r w:rsidR="00F74270">
        <w:rPr>
          <w:noProof/>
        </w:rPr>
        <w:t>829</w:t>
      </w:r>
      <w:r w:rsidRPr="00190B9F">
        <w:rPr>
          <w:noProof/>
        </w:rPr>
        <w:t xml:space="preserve"> (2021).</w:t>
      </w:r>
    </w:p>
    <w:p w14:paraId="109DF178" w14:textId="3104837D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79.</w:t>
      </w:r>
      <w:r w:rsidRPr="00190B9F">
        <w:rPr>
          <w:noProof/>
        </w:rPr>
        <w:tab/>
        <w:t>Hong Z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33" w:name="OLE_LINK183"/>
      <w:r w:rsidRPr="00190B9F">
        <w:rPr>
          <w:noProof/>
        </w:rPr>
        <w:t xml:space="preserve">The chromosome-level draft genome of </w:t>
      </w:r>
      <w:r w:rsidRPr="00190B9F">
        <w:rPr>
          <w:i/>
          <w:noProof/>
        </w:rPr>
        <w:t>Dalbergia odorifera</w:t>
      </w:r>
      <w:bookmarkEnd w:id="33"/>
      <w:r w:rsidRPr="00190B9F">
        <w:rPr>
          <w:noProof/>
        </w:rPr>
        <w:t xml:space="preserve">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 xml:space="preserve">, </w:t>
      </w:r>
      <w:r w:rsidR="00F74270">
        <w:rPr>
          <w:noProof/>
        </w:rPr>
        <w:t>giaa084</w:t>
      </w:r>
      <w:r w:rsidRPr="00190B9F">
        <w:rPr>
          <w:noProof/>
        </w:rPr>
        <w:t xml:space="preserve"> (2020).</w:t>
      </w:r>
    </w:p>
    <w:p w14:paraId="447D30BD" w14:textId="49733400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80.</w:t>
      </w:r>
      <w:r w:rsidRPr="00190B9F">
        <w:rPr>
          <w:noProof/>
        </w:rPr>
        <w:tab/>
        <w:t>Kamal N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34" w:name="OLE_LINK184"/>
      <w:r w:rsidRPr="00190B9F">
        <w:rPr>
          <w:noProof/>
        </w:rPr>
        <w:t xml:space="preserve">Insights into the evolution of symbiosis gene copy number and distribution from a chromosome-scale </w:t>
      </w:r>
      <w:r w:rsidRPr="00190B9F">
        <w:rPr>
          <w:i/>
          <w:noProof/>
        </w:rPr>
        <w:t>Lotus japonicus</w:t>
      </w:r>
      <w:r w:rsidRPr="00190B9F">
        <w:rPr>
          <w:noProof/>
        </w:rPr>
        <w:t xml:space="preserve"> Gifu genome sequence</w:t>
      </w:r>
      <w:bookmarkEnd w:id="34"/>
      <w:r w:rsidRPr="00190B9F">
        <w:rPr>
          <w:noProof/>
        </w:rPr>
        <w:t xml:space="preserve">. </w:t>
      </w:r>
      <w:r w:rsidRPr="00190B9F">
        <w:rPr>
          <w:i/>
          <w:noProof/>
        </w:rPr>
        <w:t>D</w:t>
      </w:r>
      <w:r w:rsidR="00F74270">
        <w:rPr>
          <w:i/>
          <w:noProof/>
        </w:rPr>
        <w:t>NA</w:t>
      </w:r>
      <w:r w:rsidRPr="00190B9F">
        <w:rPr>
          <w:i/>
          <w:noProof/>
        </w:rPr>
        <w:t xml:space="preserve">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7</w:t>
      </w:r>
      <w:r w:rsidRPr="00190B9F">
        <w:rPr>
          <w:noProof/>
        </w:rPr>
        <w:t xml:space="preserve">, </w:t>
      </w:r>
      <w:r w:rsidR="00F74270" w:rsidRPr="00F74270">
        <w:rPr>
          <w:noProof/>
        </w:rPr>
        <w:t>dsaa015</w:t>
      </w:r>
      <w:r w:rsidRPr="00190B9F">
        <w:rPr>
          <w:noProof/>
        </w:rPr>
        <w:t xml:space="preserve"> (2020).</w:t>
      </w:r>
    </w:p>
    <w:p w14:paraId="175AB78E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81.</w:t>
      </w:r>
      <w:r w:rsidRPr="00190B9F">
        <w:rPr>
          <w:noProof/>
        </w:rPr>
        <w:tab/>
        <w:t>Varshney RK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Draft genome sequence of chickpea (</w:t>
      </w:r>
      <w:r w:rsidRPr="00190B9F">
        <w:rPr>
          <w:i/>
          <w:noProof/>
        </w:rPr>
        <w:t>Cicer arietinum</w:t>
      </w:r>
      <w:r w:rsidRPr="00190B9F">
        <w:rPr>
          <w:noProof/>
        </w:rPr>
        <w:t xml:space="preserve">) provides a resource for trait improvement. </w:t>
      </w:r>
      <w:r w:rsidRPr="00190B9F">
        <w:rPr>
          <w:i/>
          <w:noProof/>
        </w:rPr>
        <w:t>Nat. Biotechn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1</w:t>
      </w:r>
      <w:r w:rsidRPr="00190B9F">
        <w:rPr>
          <w:noProof/>
        </w:rPr>
        <w:t>, 240–246 (2013).</w:t>
      </w:r>
    </w:p>
    <w:p w14:paraId="5DB48ABA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82.</w:t>
      </w:r>
      <w:r w:rsidRPr="00190B9F">
        <w:rPr>
          <w:noProof/>
        </w:rPr>
        <w:tab/>
        <w:t>Yang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Improved pea reference genome and pan-genome highlight genomic features and evolutionary characteristics.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4</w:t>
      </w:r>
      <w:r w:rsidRPr="00190B9F">
        <w:rPr>
          <w:noProof/>
        </w:rPr>
        <w:t>, 1553–1563 (2022).</w:t>
      </w:r>
    </w:p>
    <w:p w14:paraId="1EE412C0" w14:textId="1451C222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83.</w:t>
      </w:r>
      <w:r w:rsidRPr="00190B9F">
        <w:rPr>
          <w:noProof/>
        </w:rPr>
        <w:tab/>
        <w:t>Tang H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n improved genome release (version Mt4.0) for the model legume </w:t>
      </w:r>
      <w:r w:rsidRPr="00F74270">
        <w:rPr>
          <w:i/>
          <w:iCs/>
          <w:noProof/>
        </w:rPr>
        <w:t>Medicago truncatul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B</w:t>
      </w:r>
      <w:r w:rsidR="00F74270">
        <w:rPr>
          <w:i/>
          <w:noProof/>
        </w:rPr>
        <w:t>MC</w:t>
      </w:r>
      <w:r w:rsidRPr="00190B9F">
        <w:rPr>
          <w:i/>
          <w:noProof/>
        </w:rPr>
        <w:t xml:space="preserve"> </w:t>
      </w:r>
      <w:r w:rsidR="00F74270">
        <w:rPr>
          <w:i/>
          <w:noProof/>
        </w:rPr>
        <w:t>G</w:t>
      </w:r>
      <w:r w:rsidRPr="00190B9F">
        <w:rPr>
          <w:i/>
          <w:noProof/>
        </w:rPr>
        <w:t>enomic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5</w:t>
      </w:r>
      <w:r w:rsidRPr="00190B9F">
        <w:rPr>
          <w:noProof/>
        </w:rPr>
        <w:t xml:space="preserve">, </w:t>
      </w:r>
      <w:r w:rsidR="00F74270">
        <w:rPr>
          <w:noProof/>
        </w:rPr>
        <w:t>312</w:t>
      </w:r>
      <w:r w:rsidRPr="00190B9F">
        <w:rPr>
          <w:noProof/>
        </w:rPr>
        <w:t xml:space="preserve"> (2014).</w:t>
      </w:r>
    </w:p>
    <w:p w14:paraId="33C5DF3B" w14:textId="1FE7D13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84.</w:t>
      </w:r>
      <w:r w:rsidRPr="00190B9F">
        <w:rPr>
          <w:noProof/>
        </w:rPr>
        <w:tab/>
        <w:t>De Vega J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Red clover (</w:t>
      </w:r>
      <w:r w:rsidRPr="00190B9F">
        <w:rPr>
          <w:i/>
          <w:noProof/>
        </w:rPr>
        <w:t>Trifolium pratense</w:t>
      </w:r>
      <w:r w:rsidRPr="00190B9F">
        <w:rPr>
          <w:noProof/>
        </w:rPr>
        <w:t xml:space="preserve"> L.) draft genome provides a platform for trait improvement. </w:t>
      </w:r>
      <w:r w:rsidRPr="00190B9F">
        <w:rPr>
          <w:i/>
          <w:noProof/>
        </w:rPr>
        <w:t>Sci. Rep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</w:t>
      </w:r>
      <w:r w:rsidRPr="00190B9F">
        <w:rPr>
          <w:noProof/>
        </w:rPr>
        <w:t xml:space="preserve">, </w:t>
      </w:r>
      <w:r w:rsidR="00F74270">
        <w:rPr>
          <w:noProof/>
        </w:rPr>
        <w:t>17394</w:t>
      </w:r>
      <w:r w:rsidRPr="00190B9F">
        <w:rPr>
          <w:noProof/>
        </w:rPr>
        <w:t xml:space="preserve"> (2015).</w:t>
      </w:r>
    </w:p>
    <w:p w14:paraId="470CD54D" w14:textId="19F9B56C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85.</w:t>
      </w:r>
      <w:r w:rsidRPr="00190B9F">
        <w:rPr>
          <w:noProof/>
        </w:rPr>
        <w:tab/>
        <w:t>Qin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draft genome for </w:t>
      </w:r>
      <w:r w:rsidRPr="00190B9F">
        <w:rPr>
          <w:i/>
          <w:noProof/>
        </w:rPr>
        <w:t>Spatholobus suberectus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Sci. </w:t>
      </w:r>
      <w:r w:rsidR="00F74270">
        <w:rPr>
          <w:i/>
          <w:noProof/>
        </w:rPr>
        <w:t>D</w:t>
      </w:r>
      <w:r w:rsidRPr="00190B9F">
        <w:rPr>
          <w:i/>
          <w:noProof/>
        </w:rPr>
        <w:t>ata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 xml:space="preserve">, </w:t>
      </w:r>
      <w:r w:rsidR="00F74270">
        <w:rPr>
          <w:noProof/>
        </w:rPr>
        <w:t>113</w:t>
      </w:r>
      <w:r w:rsidRPr="00190B9F">
        <w:rPr>
          <w:noProof/>
        </w:rPr>
        <w:t xml:space="preserve"> (2019).</w:t>
      </w:r>
    </w:p>
    <w:p w14:paraId="32625893" w14:textId="52587FA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86.</w:t>
      </w:r>
      <w:r w:rsidRPr="00190B9F">
        <w:rPr>
          <w:noProof/>
        </w:rPr>
        <w:tab/>
        <w:t>Varshney RK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Draft genome sequence of pigeonpea (</w:t>
      </w:r>
      <w:r w:rsidRPr="00190B9F">
        <w:rPr>
          <w:i/>
          <w:noProof/>
        </w:rPr>
        <w:t>Cajanus cajan</w:t>
      </w:r>
      <w:r w:rsidRPr="00190B9F">
        <w:rPr>
          <w:noProof/>
        </w:rPr>
        <w:t xml:space="preserve">), an orphan legume crop of resource-poor farmers. </w:t>
      </w:r>
      <w:r w:rsidRPr="00190B9F">
        <w:rPr>
          <w:i/>
          <w:noProof/>
        </w:rPr>
        <w:t>Nat. Biotechn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0</w:t>
      </w:r>
      <w:r w:rsidRPr="00190B9F">
        <w:rPr>
          <w:noProof/>
        </w:rPr>
        <w:t>, 83–128 (2012).</w:t>
      </w:r>
    </w:p>
    <w:p w14:paraId="2BFB1576" w14:textId="3747F0E3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87.</w:t>
      </w:r>
      <w:r w:rsidRPr="00190B9F">
        <w:rPr>
          <w:noProof/>
        </w:rPr>
        <w:tab/>
        <w:t>Song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35" w:name="OLE_LINK185"/>
      <w:r w:rsidRPr="00190B9F">
        <w:rPr>
          <w:noProof/>
        </w:rPr>
        <w:t>Chromosome-</w:t>
      </w:r>
      <w:r w:rsidR="00F74270" w:rsidRPr="00190B9F">
        <w:rPr>
          <w:noProof/>
        </w:rPr>
        <w:t xml:space="preserve">scale reference genome </w:t>
      </w:r>
      <w:r w:rsidRPr="00190B9F">
        <w:rPr>
          <w:noProof/>
        </w:rPr>
        <w:t xml:space="preserve">of </w:t>
      </w:r>
      <w:r w:rsidRPr="00190B9F">
        <w:rPr>
          <w:i/>
          <w:noProof/>
        </w:rPr>
        <w:t>Amphicarpaea edgeworthii</w:t>
      </w:r>
      <w:r w:rsidRPr="00190B9F">
        <w:rPr>
          <w:noProof/>
        </w:rPr>
        <w:t xml:space="preserve">: </w:t>
      </w:r>
      <w:r w:rsidR="00F74270">
        <w:rPr>
          <w:noProof/>
        </w:rPr>
        <w:t>a</w:t>
      </w:r>
      <w:r w:rsidR="00F74270" w:rsidRPr="00190B9F">
        <w:rPr>
          <w:noProof/>
        </w:rPr>
        <w:t xml:space="preserve"> new resource for amphicarpic plants research and complex flowering patter</w:t>
      </w:r>
      <w:r w:rsidRPr="00190B9F">
        <w:rPr>
          <w:noProof/>
        </w:rPr>
        <w:t xml:space="preserve">n. </w:t>
      </w:r>
      <w:bookmarkEnd w:id="35"/>
      <w:r w:rsidRPr="00190B9F">
        <w:rPr>
          <w:i/>
          <w:noProof/>
        </w:rPr>
        <w:t xml:space="preserve">Front. </w:t>
      </w:r>
      <w:r w:rsidR="00F74270">
        <w:rPr>
          <w:i/>
          <w:noProof/>
        </w:rPr>
        <w:t>P</w:t>
      </w:r>
      <w:r w:rsidRPr="00190B9F">
        <w:rPr>
          <w:i/>
          <w:noProof/>
        </w:rPr>
        <w:t>lant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 xml:space="preserve">, </w:t>
      </w:r>
      <w:r w:rsidR="00F74270" w:rsidRPr="00F74270">
        <w:rPr>
          <w:noProof/>
        </w:rPr>
        <w:t>770660</w:t>
      </w:r>
      <w:r w:rsidRPr="00190B9F">
        <w:rPr>
          <w:noProof/>
        </w:rPr>
        <w:t xml:space="preserve"> (2021).</w:t>
      </w:r>
    </w:p>
    <w:p w14:paraId="5A9CC0E0" w14:textId="000E90D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88.</w:t>
      </w:r>
      <w:r w:rsidRPr="00190B9F">
        <w:rPr>
          <w:noProof/>
        </w:rPr>
        <w:tab/>
        <w:t>Vlasova 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and transcriptome analysis of the Mesoamerican common bean and the role of gene duplications in establishing tissue and temporal specialization of genes. </w:t>
      </w:r>
      <w:r w:rsidRPr="00190B9F">
        <w:rPr>
          <w:i/>
          <w:noProof/>
        </w:rPr>
        <w:t>Genome Bi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7</w:t>
      </w:r>
      <w:r w:rsidRPr="00190B9F">
        <w:rPr>
          <w:noProof/>
        </w:rPr>
        <w:t xml:space="preserve">, </w:t>
      </w:r>
      <w:r w:rsidR="00F74270">
        <w:rPr>
          <w:noProof/>
        </w:rPr>
        <w:t>32</w:t>
      </w:r>
      <w:r w:rsidRPr="00190B9F">
        <w:rPr>
          <w:noProof/>
        </w:rPr>
        <w:t xml:space="preserve"> (2016).</w:t>
      </w:r>
    </w:p>
    <w:p w14:paraId="0010B2DA" w14:textId="5D59CF89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89.</w:t>
      </w:r>
      <w:r w:rsidRPr="00190B9F">
        <w:rPr>
          <w:noProof/>
        </w:rPr>
        <w:tab/>
        <w:t>Liu C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High-quality genome assembly and pan-genome studies facilitate genetic discovery in mung bean and its improvement. </w:t>
      </w:r>
      <w:r w:rsidRPr="00190B9F">
        <w:rPr>
          <w:i/>
          <w:noProof/>
        </w:rPr>
        <w:t>Plant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</w:t>
      </w:r>
      <w:r w:rsidRPr="00190B9F">
        <w:rPr>
          <w:noProof/>
        </w:rPr>
        <w:t xml:space="preserve">, </w:t>
      </w:r>
      <w:r w:rsidR="00F74270">
        <w:rPr>
          <w:noProof/>
        </w:rPr>
        <w:t>100352</w:t>
      </w:r>
      <w:r w:rsidRPr="00190B9F">
        <w:rPr>
          <w:noProof/>
        </w:rPr>
        <w:t xml:space="preserve"> (2022).</w:t>
      </w:r>
    </w:p>
    <w:p w14:paraId="39EFA592" w14:textId="66736224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90.</w:t>
      </w:r>
      <w:r w:rsidRPr="00190B9F">
        <w:rPr>
          <w:noProof/>
        </w:rPr>
        <w:tab/>
        <w:t>Tu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of </w:t>
      </w:r>
      <w:r w:rsidRPr="00190B9F">
        <w:rPr>
          <w:i/>
          <w:noProof/>
        </w:rPr>
        <w:t xml:space="preserve">Tripterygium wilfordii </w:t>
      </w:r>
      <w:r w:rsidRPr="00190B9F">
        <w:rPr>
          <w:noProof/>
        </w:rPr>
        <w:t xml:space="preserve">and identification of cytochrome P450 involved in triptolide biosynthesis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 xml:space="preserve">, </w:t>
      </w:r>
      <w:r w:rsidR="00F74270">
        <w:rPr>
          <w:noProof/>
        </w:rPr>
        <w:t>971</w:t>
      </w:r>
      <w:r w:rsidRPr="00190B9F">
        <w:rPr>
          <w:noProof/>
        </w:rPr>
        <w:t xml:space="preserve"> (2020).</w:t>
      </w:r>
    </w:p>
    <w:p w14:paraId="24A399ED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91.</w:t>
      </w:r>
      <w:r w:rsidRPr="00190B9F">
        <w:rPr>
          <w:noProof/>
        </w:rPr>
        <w:tab/>
        <w:t>He Z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Evolution of coastal forests based on a full set of mangrove genomes. </w:t>
      </w:r>
      <w:r w:rsidRPr="00190B9F">
        <w:rPr>
          <w:i/>
          <w:noProof/>
        </w:rPr>
        <w:t>Nat. Ecol. Ev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>, 738–749 (2022).</w:t>
      </w:r>
    </w:p>
    <w:p w14:paraId="51E561B7" w14:textId="317FA124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192.</w:t>
      </w:r>
      <w:r w:rsidRPr="00190B9F">
        <w:rPr>
          <w:noProof/>
        </w:rPr>
        <w:tab/>
        <w:t>Hu M-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Chromosome-scale assembly of the </w:t>
      </w:r>
      <w:r w:rsidRPr="00190B9F">
        <w:rPr>
          <w:i/>
          <w:noProof/>
        </w:rPr>
        <w:t>Kandelia obovata</w:t>
      </w:r>
      <w:r w:rsidRPr="00190B9F">
        <w:rPr>
          <w:noProof/>
        </w:rPr>
        <w:t xml:space="preserve"> genome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 xml:space="preserve">, </w:t>
      </w:r>
      <w:r w:rsidR="00F74270">
        <w:rPr>
          <w:noProof/>
        </w:rPr>
        <w:t>75</w:t>
      </w:r>
      <w:r w:rsidRPr="00190B9F">
        <w:rPr>
          <w:noProof/>
        </w:rPr>
        <w:t xml:space="preserve"> (2020).</w:t>
      </w:r>
    </w:p>
    <w:p w14:paraId="7A9AB284" w14:textId="78B79ED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93.</w:t>
      </w:r>
      <w:r w:rsidRPr="00190B9F">
        <w:rPr>
          <w:noProof/>
        </w:rPr>
        <w:tab/>
        <w:t>Costa ZP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36" w:name="OLE_LINK186"/>
      <w:r w:rsidRPr="00190B9F">
        <w:rPr>
          <w:noProof/>
        </w:rPr>
        <w:t xml:space="preserve">A genome sequence resource for the genus </w:t>
      </w:r>
      <w:r w:rsidRPr="00190B9F">
        <w:rPr>
          <w:i/>
          <w:noProof/>
        </w:rPr>
        <w:t>Passiflora</w:t>
      </w:r>
      <w:r w:rsidRPr="00190B9F">
        <w:rPr>
          <w:noProof/>
        </w:rPr>
        <w:t xml:space="preserve">, the genome of the wild diploid species </w:t>
      </w:r>
      <w:r w:rsidRPr="00190B9F">
        <w:rPr>
          <w:i/>
          <w:noProof/>
        </w:rPr>
        <w:t>Passiflora organensis</w:t>
      </w:r>
      <w:bookmarkEnd w:id="36"/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Plant </w:t>
      </w:r>
      <w:r w:rsidR="00623287">
        <w:rPr>
          <w:i/>
          <w:noProof/>
        </w:rPr>
        <w:t>G</w:t>
      </w:r>
      <w:r w:rsidRPr="00190B9F">
        <w:rPr>
          <w:i/>
          <w:noProof/>
        </w:rPr>
        <w:t>enom</w:t>
      </w:r>
      <w:r w:rsidR="00623287">
        <w:rPr>
          <w:i/>
          <w:noProof/>
        </w:rPr>
        <w:t>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4</w:t>
      </w:r>
      <w:r w:rsidRPr="00190B9F">
        <w:rPr>
          <w:noProof/>
        </w:rPr>
        <w:t xml:space="preserve">, </w:t>
      </w:r>
      <w:r w:rsidR="00623287">
        <w:rPr>
          <w:noProof/>
        </w:rPr>
        <w:t>e20117</w:t>
      </w:r>
      <w:r w:rsidRPr="00190B9F">
        <w:rPr>
          <w:noProof/>
        </w:rPr>
        <w:t xml:space="preserve"> (2021).</w:t>
      </w:r>
    </w:p>
    <w:p w14:paraId="3B874EC9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94.</w:t>
      </w:r>
      <w:r w:rsidRPr="00190B9F">
        <w:rPr>
          <w:noProof/>
        </w:rPr>
        <w:tab/>
        <w:t>Ma 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sequence and genetic transformation of a widely distributed and cultivated poplar. </w:t>
      </w:r>
      <w:r w:rsidRPr="00190B9F">
        <w:rPr>
          <w:i/>
          <w:noProof/>
        </w:rPr>
        <w:t>Plant Biotechnol.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7</w:t>
      </w:r>
      <w:r w:rsidRPr="00190B9F">
        <w:rPr>
          <w:noProof/>
        </w:rPr>
        <w:t>, 451–460 (2019).</w:t>
      </w:r>
    </w:p>
    <w:p w14:paraId="7D2B1923" w14:textId="39C8B1EE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95.</w:t>
      </w:r>
      <w:r w:rsidRPr="00190B9F">
        <w:rPr>
          <w:noProof/>
        </w:rPr>
        <w:tab/>
        <w:t>Hyden B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r w:rsidRPr="00190B9F">
        <w:rPr>
          <w:i/>
          <w:noProof/>
        </w:rPr>
        <w:t xml:space="preserve">De </w:t>
      </w:r>
      <w:r w:rsidR="00623287" w:rsidRPr="00190B9F">
        <w:rPr>
          <w:i/>
          <w:noProof/>
        </w:rPr>
        <w:t xml:space="preserve">novo </w:t>
      </w:r>
      <w:r w:rsidR="00623287" w:rsidRPr="00190B9F">
        <w:rPr>
          <w:noProof/>
        </w:rPr>
        <w:t>assembly and annotation of 11 diverse shrub willow</w:t>
      </w:r>
      <w:r w:rsidRPr="00190B9F">
        <w:rPr>
          <w:noProof/>
        </w:rPr>
        <w:t xml:space="preserve"> (</w:t>
      </w:r>
      <w:r w:rsidRPr="00190B9F">
        <w:rPr>
          <w:i/>
          <w:noProof/>
        </w:rPr>
        <w:t>Salix</w:t>
      </w:r>
      <w:r w:rsidRPr="00190B9F">
        <w:rPr>
          <w:noProof/>
        </w:rPr>
        <w:t xml:space="preserve">) </w:t>
      </w:r>
      <w:r w:rsidR="00623287" w:rsidRPr="00190B9F">
        <w:rPr>
          <w:noProof/>
        </w:rPr>
        <w:t>genomes reveals novel gene organization in sex-linked regi</w:t>
      </w:r>
      <w:r w:rsidRPr="00190B9F">
        <w:rPr>
          <w:noProof/>
        </w:rPr>
        <w:t xml:space="preserve">ons. </w:t>
      </w:r>
      <w:r w:rsidRPr="00190B9F">
        <w:rPr>
          <w:i/>
          <w:noProof/>
        </w:rPr>
        <w:t>Int. J. Mol.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4</w:t>
      </w:r>
      <w:r w:rsidRPr="00190B9F">
        <w:rPr>
          <w:noProof/>
        </w:rPr>
        <w:t xml:space="preserve">, </w:t>
      </w:r>
      <w:r w:rsidR="00623287">
        <w:rPr>
          <w:noProof/>
        </w:rPr>
        <w:t>2904</w:t>
      </w:r>
      <w:r w:rsidRPr="00190B9F">
        <w:rPr>
          <w:noProof/>
        </w:rPr>
        <w:t xml:space="preserve"> (2023).</w:t>
      </w:r>
    </w:p>
    <w:p w14:paraId="62C96D24" w14:textId="635ED3D8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96.</w:t>
      </w:r>
      <w:r w:rsidRPr="00190B9F">
        <w:rPr>
          <w:noProof/>
        </w:rPr>
        <w:tab/>
        <w:t>Chan AP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Draft genome sequence of the oilseed species</w:t>
      </w:r>
      <w:r w:rsidRPr="00190B9F">
        <w:rPr>
          <w:i/>
          <w:noProof/>
        </w:rPr>
        <w:t xml:space="preserve"> Ricinus communis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. Biotechn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8</w:t>
      </w:r>
      <w:r w:rsidRPr="00190B9F">
        <w:rPr>
          <w:noProof/>
        </w:rPr>
        <w:t>, 951–953 (2010).</w:t>
      </w:r>
    </w:p>
    <w:p w14:paraId="0C957E6C" w14:textId="5C1748D8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97.</w:t>
      </w:r>
      <w:r w:rsidRPr="00190B9F">
        <w:rPr>
          <w:noProof/>
        </w:rPr>
        <w:tab/>
        <w:t xml:space="preserve">Wang M, Gu Z, Fu Z, Jiang D. High-quality genome assembly of an important biodiesel plant, </w:t>
      </w:r>
      <w:r w:rsidRPr="00190B9F">
        <w:rPr>
          <w:i/>
          <w:noProof/>
        </w:rPr>
        <w:t>Euphorbia lathyris</w:t>
      </w:r>
      <w:r w:rsidRPr="00190B9F">
        <w:rPr>
          <w:noProof/>
        </w:rPr>
        <w:t xml:space="preserve"> L. </w:t>
      </w:r>
      <w:r w:rsidRPr="00190B9F">
        <w:rPr>
          <w:i/>
          <w:noProof/>
        </w:rPr>
        <w:t>D</w:t>
      </w:r>
      <w:r w:rsidR="00623287">
        <w:rPr>
          <w:i/>
          <w:noProof/>
        </w:rPr>
        <w:t>NA</w:t>
      </w:r>
      <w:r w:rsidRPr="00190B9F">
        <w:rPr>
          <w:i/>
          <w:noProof/>
        </w:rPr>
        <w:t xml:space="preserve">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8</w:t>
      </w:r>
      <w:r w:rsidRPr="00190B9F">
        <w:rPr>
          <w:noProof/>
        </w:rPr>
        <w:t xml:space="preserve">, </w:t>
      </w:r>
      <w:r w:rsidR="00623287">
        <w:rPr>
          <w:noProof/>
        </w:rPr>
        <w:t>dsab022</w:t>
      </w:r>
      <w:r w:rsidRPr="00190B9F">
        <w:rPr>
          <w:noProof/>
        </w:rPr>
        <w:t xml:space="preserve"> (2021).</w:t>
      </w:r>
    </w:p>
    <w:p w14:paraId="02751ED1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98.</w:t>
      </w:r>
      <w:r w:rsidRPr="00190B9F">
        <w:rPr>
          <w:noProof/>
        </w:rPr>
        <w:tab/>
        <w:t>Bredeson JV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Sequencing wild and cultivated cassava and related species reveals extensive interspecific hybridization and genetic diversity. </w:t>
      </w:r>
      <w:r w:rsidRPr="00190B9F">
        <w:rPr>
          <w:i/>
          <w:noProof/>
        </w:rPr>
        <w:t>Nat. Biotechn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34</w:t>
      </w:r>
      <w:r w:rsidRPr="00190B9F">
        <w:rPr>
          <w:noProof/>
        </w:rPr>
        <w:t>, 562–570 (2016).</w:t>
      </w:r>
    </w:p>
    <w:p w14:paraId="4393EAF0" w14:textId="758FAD8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199.</w:t>
      </w:r>
      <w:r w:rsidRPr="00190B9F">
        <w:rPr>
          <w:noProof/>
        </w:rPr>
        <w:tab/>
        <w:t>Cui P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ung Tree (</w:t>
      </w:r>
      <w:r w:rsidRPr="00190B9F">
        <w:rPr>
          <w:i/>
          <w:noProof/>
        </w:rPr>
        <w:t>Vernicia fordii,</w:t>
      </w:r>
      <w:r w:rsidRPr="00190B9F">
        <w:rPr>
          <w:noProof/>
        </w:rPr>
        <w:t xml:space="preserve"> Hemsl.) </w:t>
      </w:r>
      <w:r w:rsidR="00623287" w:rsidRPr="00190B9F">
        <w:rPr>
          <w:noProof/>
        </w:rPr>
        <w:t>genome and transcriptome sequencing reveals co-ordinate up-regulation of fatty acid β-oxidation and triacylglycerol biosynthesis pathways during eleostearic acid accumulation in see</w:t>
      </w:r>
      <w:r w:rsidRPr="00190B9F">
        <w:rPr>
          <w:noProof/>
        </w:rPr>
        <w:t xml:space="preserve">ds. </w:t>
      </w:r>
      <w:r w:rsidRPr="00190B9F">
        <w:rPr>
          <w:i/>
          <w:noProof/>
        </w:rPr>
        <w:t xml:space="preserve">Plant </w:t>
      </w:r>
      <w:r w:rsidR="00623287">
        <w:rPr>
          <w:i/>
          <w:noProof/>
        </w:rPr>
        <w:t>C</w:t>
      </w:r>
      <w:r w:rsidRPr="00190B9F">
        <w:rPr>
          <w:i/>
          <w:noProof/>
        </w:rPr>
        <w:t>ell Physi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9</w:t>
      </w:r>
      <w:r w:rsidRPr="00190B9F">
        <w:rPr>
          <w:noProof/>
        </w:rPr>
        <w:t>, 1990–2003 (2018).</w:t>
      </w:r>
    </w:p>
    <w:p w14:paraId="11BA9BFB" w14:textId="2D1F73E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00.</w:t>
      </w:r>
      <w:r w:rsidRPr="00190B9F">
        <w:rPr>
          <w:noProof/>
        </w:rPr>
        <w:tab/>
        <w:t>Sato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Sequence </w:t>
      </w:r>
      <w:r w:rsidR="00623287" w:rsidRPr="00190B9F">
        <w:rPr>
          <w:noProof/>
        </w:rPr>
        <w:t xml:space="preserve">analysis of the genome of an oil-bearing tree, </w:t>
      </w:r>
      <w:r w:rsidRPr="00190B9F">
        <w:rPr>
          <w:i/>
          <w:noProof/>
        </w:rPr>
        <w:t>Jatropha curcas</w:t>
      </w:r>
      <w:r w:rsidRPr="00190B9F">
        <w:rPr>
          <w:noProof/>
        </w:rPr>
        <w:t xml:space="preserve"> L. </w:t>
      </w:r>
      <w:r w:rsidRPr="00190B9F">
        <w:rPr>
          <w:i/>
          <w:noProof/>
        </w:rPr>
        <w:t>D</w:t>
      </w:r>
      <w:r w:rsidR="00623287">
        <w:rPr>
          <w:i/>
          <w:noProof/>
        </w:rPr>
        <w:t>NA</w:t>
      </w:r>
      <w:r w:rsidRPr="00190B9F">
        <w:rPr>
          <w:i/>
          <w:noProof/>
        </w:rPr>
        <w:t xml:space="preserve">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8</w:t>
      </w:r>
      <w:r w:rsidRPr="00190B9F">
        <w:rPr>
          <w:noProof/>
        </w:rPr>
        <w:t>, 65–76 (2011).</w:t>
      </w:r>
    </w:p>
    <w:p w14:paraId="70DC5777" w14:textId="64F0EC6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01.</w:t>
      </w:r>
      <w:r w:rsidRPr="00190B9F">
        <w:rPr>
          <w:noProof/>
        </w:rPr>
        <w:tab/>
        <w:t>Fukushima K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of the pitcher plant </w:t>
      </w:r>
      <w:r w:rsidRPr="00190B9F">
        <w:rPr>
          <w:i/>
          <w:noProof/>
        </w:rPr>
        <w:t>Cephalotus</w:t>
      </w:r>
      <w:r w:rsidRPr="00190B9F">
        <w:rPr>
          <w:noProof/>
        </w:rPr>
        <w:t xml:space="preserve"> reveals genetic changes associated with carnivory. </w:t>
      </w:r>
      <w:r w:rsidRPr="00190B9F">
        <w:rPr>
          <w:i/>
          <w:noProof/>
        </w:rPr>
        <w:t>Nat. Ecol. Ev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</w:t>
      </w:r>
      <w:r w:rsidRPr="00190B9F">
        <w:rPr>
          <w:noProof/>
        </w:rPr>
        <w:t xml:space="preserve">, </w:t>
      </w:r>
      <w:r w:rsidR="00623287">
        <w:rPr>
          <w:noProof/>
        </w:rPr>
        <w:t>59</w:t>
      </w:r>
      <w:r w:rsidRPr="00190B9F">
        <w:rPr>
          <w:noProof/>
        </w:rPr>
        <w:t xml:space="preserve"> (2017).</w:t>
      </w:r>
    </w:p>
    <w:p w14:paraId="3C2438BF" w14:textId="0A4D9B4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02.</w:t>
      </w:r>
      <w:r w:rsidRPr="00190B9F">
        <w:rPr>
          <w:noProof/>
        </w:rPr>
        <w:tab/>
        <w:t>Wu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sequence of star fruit (</w:t>
      </w:r>
      <w:r w:rsidRPr="00190B9F">
        <w:rPr>
          <w:i/>
          <w:noProof/>
        </w:rPr>
        <w:t>Averrhoa carambola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 xml:space="preserve">, </w:t>
      </w:r>
      <w:r w:rsidR="00623287">
        <w:rPr>
          <w:noProof/>
        </w:rPr>
        <w:t>95</w:t>
      </w:r>
      <w:r w:rsidRPr="00190B9F">
        <w:rPr>
          <w:noProof/>
        </w:rPr>
        <w:t xml:space="preserve"> (2020).</w:t>
      </w:r>
    </w:p>
    <w:p w14:paraId="2849F36C" w14:textId="5F214E81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03.</w:t>
      </w:r>
      <w:r w:rsidRPr="00190B9F">
        <w:rPr>
          <w:noProof/>
        </w:rPr>
        <w:tab/>
        <w:t>Bi Q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Pseudomolecule-level assembly of the Chinese oil tree yellowhorn (</w:t>
      </w:r>
      <w:r w:rsidRPr="00190B9F">
        <w:rPr>
          <w:i/>
          <w:noProof/>
        </w:rPr>
        <w:t>Xanthoceras sorbifolium</w:t>
      </w:r>
      <w:r w:rsidRPr="00190B9F">
        <w:rPr>
          <w:noProof/>
        </w:rPr>
        <w:t xml:space="preserve">) genome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623287">
        <w:rPr>
          <w:noProof/>
        </w:rPr>
        <w:t>giz070</w:t>
      </w:r>
      <w:r w:rsidRPr="00190B9F">
        <w:rPr>
          <w:noProof/>
        </w:rPr>
        <w:t xml:space="preserve"> (2019).</w:t>
      </w:r>
    </w:p>
    <w:p w14:paraId="4AE48086" w14:textId="6D6F173E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04.</w:t>
      </w:r>
      <w:r w:rsidRPr="00190B9F">
        <w:rPr>
          <w:noProof/>
        </w:rPr>
        <w:tab/>
        <w:t>Yang J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r w:rsidRPr="00190B9F">
        <w:rPr>
          <w:i/>
          <w:noProof/>
        </w:rPr>
        <w:t>De novo</w:t>
      </w:r>
      <w:r w:rsidRPr="00190B9F">
        <w:rPr>
          <w:noProof/>
        </w:rPr>
        <w:t xml:space="preserve"> genome assembly of the endangered </w:t>
      </w:r>
      <w:r w:rsidRPr="00190B9F">
        <w:rPr>
          <w:i/>
          <w:noProof/>
        </w:rPr>
        <w:t>Acer yangbiense</w:t>
      </w:r>
      <w:r w:rsidRPr="00190B9F">
        <w:rPr>
          <w:noProof/>
        </w:rPr>
        <w:t xml:space="preserve">, a plant species with extremely small populations endemic to Yunnan Province, China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8</w:t>
      </w:r>
      <w:r w:rsidRPr="00190B9F">
        <w:rPr>
          <w:noProof/>
        </w:rPr>
        <w:t xml:space="preserve">, </w:t>
      </w:r>
      <w:r w:rsidR="004B1C1A">
        <w:rPr>
          <w:noProof/>
        </w:rPr>
        <w:t>giz085</w:t>
      </w:r>
      <w:r w:rsidRPr="00190B9F">
        <w:rPr>
          <w:noProof/>
        </w:rPr>
        <w:t xml:space="preserve"> (2019).</w:t>
      </w:r>
    </w:p>
    <w:p w14:paraId="7992A03C" w14:textId="04D338D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05.</w:t>
      </w:r>
      <w:r w:rsidRPr="00190B9F">
        <w:rPr>
          <w:noProof/>
        </w:rPr>
        <w:tab/>
        <w:t>Xue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37" w:name="OLE_LINK187"/>
      <w:r w:rsidRPr="00190B9F">
        <w:rPr>
          <w:noProof/>
        </w:rPr>
        <w:t xml:space="preserve">Chromosome-scale assembly and population diversity analyses provide insights into the evolution of </w:t>
      </w:r>
      <w:r w:rsidRPr="00190B9F">
        <w:rPr>
          <w:i/>
          <w:noProof/>
        </w:rPr>
        <w:t>Sapindus mukorossi</w:t>
      </w:r>
      <w:r w:rsidRPr="00190B9F">
        <w:rPr>
          <w:noProof/>
        </w:rPr>
        <w:t>.</w:t>
      </w:r>
      <w:bookmarkEnd w:id="37"/>
      <w:r w:rsidRPr="00190B9F">
        <w:rPr>
          <w:noProof/>
        </w:rPr>
        <w:t xml:space="preserve">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 xml:space="preserve">, </w:t>
      </w:r>
      <w:r w:rsidR="004B1C1A" w:rsidRPr="004B1C1A">
        <w:rPr>
          <w:noProof/>
        </w:rPr>
        <w:t>uhac012</w:t>
      </w:r>
      <w:r w:rsidRPr="00190B9F">
        <w:rPr>
          <w:noProof/>
        </w:rPr>
        <w:t xml:space="preserve"> (2022).</w:t>
      </w:r>
    </w:p>
    <w:p w14:paraId="57578980" w14:textId="22AB9B34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06.</w:t>
      </w:r>
      <w:r w:rsidRPr="00190B9F">
        <w:rPr>
          <w:noProof/>
        </w:rPr>
        <w:tab/>
        <w:t>Lin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-wide sequencing of longan (</w:t>
      </w:r>
      <w:r w:rsidRPr="00190B9F">
        <w:rPr>
          <w:i/>
          <w:noProof/>
        </w:rPr>
        <w:t>Dimocarpus longan</w:t>
      </w:r>
      <w:r w:rsidRPr="00190B9F">
        <w:rPr>
          <w:noProof/>
        </w:rPr>
        <w:t xml:space="preserve"> Lour.) provides insights into molecular basis of its polyphenol-rich characteristics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6</w:t>
      </w:r>
      <w:r w:rsidRPr="00190B9F">
        <w:rPr>
          <w:noProof/>
        </w:rPr>
        <w:t xml:space="preserve">, </w:t>
      </w:r>
      <w:r w:rsidR="004B1C1A">
        <w:rPr>
          <w:noProof/>
        </w:rPr>
        <w:t>1-14</w:t>
      </w:r>
      <w:r w:rsidRPr="00190B9F">
        <w:rPr>
          <w:noProof/>
        </w:rPr>
        <w:t xml:space="preserve"> (2017).</w:t>
      </w:r>
    </w:p>
    <w:p w14:paraId="243EF816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07.</w:t>
      </w:r>
      <w:r w:rsidRPr="00190B9F">
        <w:rPr>
          <w:noProof/>
        </w:rPr>
        <w:tab/>
        <w:t>Ji Y-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Long read sequencing of </w:t>
      </w:r>
      <w:r w:rsidRPr="00190B9F">
        <w:rPr>
          <w:i/>
          <w:noProof/>
        </w:rPr>
        <w:t>Toona sinensis</w:t>
      </w:r>
      <w:r w:rsidRPr="00190B9F">
        <w:rPr>
          <w:noProof/>
        </w:rPr>
        <w:t xml:space="preserve"> (A. Juss) Roem: A chromosome-level reference genome for the family Meliaceae. </w:t>
      </w:r>
      <w:r w:rsidRPr="00190B9F">
        <w:rPr>
          <w:i/>
          <w:noProof/>
        </w:rPr>
        <w:t>Mol. Ecol. Resour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1</w:t>
      </w:r>
      <w:r w:rsidRPr="00190B9F">
        <w:rPr>
          <w:noProof/>
        </w:rPr>
        <w:t>, 1243–1255 (2021).</w:t>
      </w:r>
    </w:p>
    <w:p w14:paraId="6ED35A2A" w14:textId="38972712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08.</w:t>
      </w:r>
      <w:r w:rsidRPr="00190B9F">
        <w:rPr>
          <w:noProof/>
        </w:rPr>
        <w:tab/>
        <w:t xml:space="preserve">Xiong Z, Yin H, Wang N, Han G, Gao Y. </w:t>
      </w:r>
      <w:bookmarkStart w:id="38" w:name="OLE_LINK188"/>
      <w:r w:rsidRPr="00190B9F">
        <w:rPr>
          <w:noProof/>
        </w:rPr>
        <w:t>Chromosome-level genome assembly of navel orange cv. Gannanzao (</w:t>
      </w:r>
      <w:r w:rsidRPr="00190B9F">
        <w:rPr>
          <w:i/>
          <w:noProof/>
        </w:rPr>
        <w:t>Citrus sinensis</w:t>
      </w:r>
      <w:r w:rsidRPr="00190B9F">
        <w:rPr>
          <w:noProof/>
        </w:rPr>
        <w:t xml:space="preserve"> Osbeck cv. Gannanzao)</w:t>
      </w:r>
      <w:bookmarkEnd w:id="38"/>
      <w:r w:rsidRPr="00190B9F">
        <w:rPr>
          <w:noProof/>
        </w:rPr>
        <w:t xml:space="preserve">. </w:t>
      </w:r>
      <w:r w:rsidRPr="00190B9F">
        <w:rPr>
          <w:i/>
          <w:noProof/>
        </w:rPr>
        <w:t>G3-Genes Genom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4</w:t>
      </w:r>
      <w:r w:rsidRPr="00190B9F">
        <w:rPr>
          <w:noProof/>
        </w:rPr>
        <w:t xml:space="preserve">, </w:t>
      </w:r>
      <w:r w:rsidR="004B1C1A" w:rsidRPr="004B1C1A">
        <w:rPr>
          <w:noProof/>
        </w:rPr>
        <w:t>jkad268</w:t>
      </w:r>
      <w:r w:rsidRPr="00190B9F">
        <w:rPr>
          <w:noProof/>
        </w:rPr>
        <w:t xml:space="preserve"> (2024).</w:t>
      </w:r>
    </w:p>
    <w:p w14:paraId="66A21FC7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209.</w:t>
      </w:r>
      <w:r w:rsidRPr="00190B9F">
        <w:rPr>
          <w:noProof/>
        </w:rPr>
        <w:tab/>
        <w:t>Peng Z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chromosome-scale reference genome of trifoliate orange (P</w:t>
      </w:r>
      <w:r w:rsidRPr="00190B9F">
        <w:rPr>
          <w:i/>
          <w:noProof/>
        </w:rPr>
        <w:t>oncirus trifoliata)</w:t>
      </w:r>
      <w:r w:rsidRPr="00190B9F">
        <w:rPr>
          <w:noProof/>
        </w:rPr>
        <w:t xml:space="preserve"> provides insights into disease resistance, cold tolerance and genome evolution in </w:t>
      </w:r>
      <w:r w:rsidRPr="00190B9F">
        <w:rPr>
          <w:i/>
          <w:noProof/>
        </w:rPr>
        <w:t>Citrus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Plant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04</w:t>
      </w:r>
      <w:r w:rsidRPr="00190B9F">
        <w:rPr>
          <w:noProof/>
        </w:rPr>
        <w:t>, 1215–1232 (2020).</w:t>
      </w:r>
    </w:p>
    <w:p w14:paraId="38D15FCC" w14:textId="36CCB9E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10.</w:t>
      </w:r>
      <w:r w:rsidRPr="00190B9F">
        <w:rPr>
          <w:noProof/>
        </w:rPr>
        <w:tab/>
        <w:t>Zeng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Whole genomes and transcriptomes reveal adaptation and domestication of pistachio. </w:t>
      </w:r>
      <w:r w:rsidRPr="00190B9F">
        <w:rPr>
          <w:i/>
          <w:noProof/>
        </w:rPr>
        <w:t>Genome Bi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0</w:t>
      </w:r>
      <w:r w:rsidRPr="00190B9F">
        <w:rPr>
          <w:noProof/>
        </w:rPr>
        <w:t xml:space="preserve">, </w:t>
      </w:r>
      <w:r w:rsidR="00C20127">
        <w:rPr>
          <w:noProof/>
        </w:rPr>
        <w:t>79</w:t>
      </w:r>
      <w:r w:rsidRPr="00190B9F">
        <w:rPr>
          <w:noProof/>
        </w:rPr>
        <w:t xml:space="preserve"> (2019).</w:t>
      </w:r>
    </w:p>
    <w:p w14:paraId="3D8558D9" w14:textId="4FA2FB5A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11.</w:t>
      </w:r>
      <w:r w:rsidRPr="00190B9F">
        <w:rPr>
          <w:noProof/>
        </w:rPr>
        <w:tab/>
        <w:t>Savadi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r w:rsidRPr="00190B9F">
        <w:rPr>
          <w:i/>
          <w:noProof/>
        </w:rPr>
        <w:t xml:space="preserve">De novo </w:t>
      </w:r>
      <w:r w:rsidRPr="00190B9F">
        <w:rPr>
          <w:noProof/>
        </w:rPr>
        <w:t>assembly and characterization of the draft genome of the cashew (</w:t>
      </w:r>
      <w:r w:rsidRPr="00190B9F">
        <w:rPr>
          <w:i/>
          <w:noProof/>
        </w:rPr>
        <w:t>Anacardium occidentale</w:t>
      </w:r>
      <w:r w:rsidRPr="00190B9F">
        <w:rPr>
          <w:noProof/>
        </w:rPr>
        <w:t xml:space="preserve"> L.). </w:t>
      </w:r>
      <w:r w:rsidRPr="00190B9F">
        <w:rPr>
          <w:i/>
          <w:noProof/>
        </w:rPr>
        <w:t>Sci. Rep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 xml:space="preserve">, </w:t>
      </w:r>
      <w:r w:rsidR="00C20127">
        <w:rPr>
          <w:noProof/>
        </w:rPr>
        <w:t>18187</w:t>
      </w:r>
      <w:r w:rsidRPr="00190B9F">
        <w:rPr>
          <w:noProof/>
        </w:rPr>
        <w:t xml:space="preserve"> (2022).</w:t>
      </w:r>
    </w:p>
    <w:p w14:paraId="11C95BB6" w14:textId="6BA00CC3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12.</w:t>
      </w:r>
      <w:r w:rsidRPr="00190B9F">
        <w:rPr>
          <w:noProof/>
        </w:rPr>
        <w:tab/>
        <w:t>Li W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39" w:name="OLE_LINK189"/>
      <w:r w:rsidRPr="00190B9F">
        <w:rPr>
          <w:noProof/>
        </w:rPr>
        <w:t>SMRT sequencing generates the chromosome-scale reference genome of tropical fruit mango</w:t>
      </w:r>
      <w:bookmarkEnd w:id="39"/>
      <w:r w:rsidRPr="00190B9F">
        <w:rPr>
          <w:noProof/>
        </w:rPr>
        <w:t xml:space="preserve">, </w:t>
      </w:r>
      <w:r w:rsidRPr="00190B9F">
        <w:rPr>
          <w:i/>
          <w:noProof/>
        </w:rPr>
        <w:t>Mangifera indic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biorxiv</w:t>
      </w:r>
      <w:r w:rsidRPr="00190B9F">
        <w:rPr>
          <w:noProof/>
        </w:rPr>
        <w:t xml:space="preserve">, </w:t>
      </w:r>
      <w:r w:rsidR="00C20127" w:rsidRPr="00C20127">
        <w:rPr>
          <w:noProof/>
        </w:rPr>
        <w:t>doi</w:t>
      </w:r>
      <w:r w:rsidR="00C20127">
        <w:rPr>
          <w:noProof/>
        </w:rPr>
        <w:t xml:space="preserve">: </w:t>
      </w:r>
      <w:r w:rsidR="00C20127" w:rsidRPr="00C20127">
        <w:rPr>
          <w:noProof/>
        </w:rPr>
        <w:t>10.1101/2020.02.22.960880</w:t>
      </w:r>
      <w:r w:rsidRPr="00190B9F">
        <w:rPr>
          <w:noProof/>
        </w:rPr>
        <w:t xml:space="preserve"> (2020).</w:t>
      </w:r>
    </w:p>
    <w:p w14:paraId="6BB5A316" w14:textId="7A37ABA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13.</w:t>
      </w:r>
      <w:r w:rsidRPr="00190B9F">
        <w:rPr>
          <w:noProof/>
        </w:rPr>
        <w:tab/>
        <w:t>Ding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40" w:name="OLE_LINK190"/>
      <w:r w:rsidRPr="00190B9F">
        <w:rPr>
          <w:noProof/>
        </w:rPr>
        <w:t xml:space="preserve">Genome sequence of the agarwood tree </w:t>
      </w:r>
      <w:r w:rsidRPr="00190B9F">
        <w:rPr>
          <w:i/>
          <w:noProof/>
        </w:rPr>
        <w:t>Aquilaria sinensis</w:t>
      </w:r>
      <w:r w:rsidRPr="00190B9F">
        <w:rPr>
          <w:noProof/>
        </w:rPr>
        <w:t xml:space="preserve"> (Lour.) Spreng: the first chromosome-level draft genome in the Thymelaeceae family</w:t>
      </w:r>
      <w:bookmarkEnd w:id="40"/>
      <w:r w:rsidRPr="00190B9F">
        <w:rPr>
          <w:noProof/>
        </w:rPr>
        <w:t xml:space="preserve">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 xml:space="preserve">, </w:t>
      </w:r>
      <w:r w:rsidR="00C20127" w:rsidRPr="00C20127">
        <w:rPr>
          <w:noProof/>
        </w:rPr>
        <w:t>giaa013</w:t>
      </w:r>
      <w:r w:rsidRPr="00190B9F">
        <w:rPr>
          <w:noProof/>
        </w:rPr>
        <w:t xml:space="preserve"> (2020).</w:t>
      </w:r>
    </w:p>
    <w:p w14:paraId="4E3B7748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14.</w:t>
      </w:r>
      <w:r w:rsidRPr="00190B9F">
        <w:rPr>
          <w:noProof/>
        </w:rPr>
        <w:tab/>
        <w:t>Zhang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Reference genomes of the two cultivated jute species. </w:t>
      </w:r>
      <w:r w:rsidRPr="00190B9F">
        <w:rPr>
          <w:i/>
          <w:noProof/>
        </w:rPr>
        <w:t>Plant Biotechnol.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9</w:t>
      </w:r>
      <w:r w:rsidRPr="00190B9F">
        <w:rPr>
          <w:noProof/>
        </w:rPr>
        <w:t>, 2235–2248 (2021).</w:t>
      </w:r>
    </w:p>
    <w:p w14:paraId="18A46876" w14:textId="4E5F1444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15.</w:t>
      </w:r>
      <w:r w:rsidRPr="00190B9F">
        <w:rPr>
          <w:noProof/>
        </w:rPr>
        <w:tab/>
        <w:t>Motamayor JC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sequence of the most widely cultivated cacao type and its use to identify candidate genes regulating pod color. </w:t>
      </w:r>
      <w:r w:rsidRPr="00190B9F">
        <w:rPr>
          <w:i/>
          <w:noProof/>
        </w:rPr>
        <w:t>Genome Bi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4</w:t>
      </w:r>
      <w:r w:rsidRPr="00190B9F">
        <w:rPr>
          <w:noProof/>
        </w:rPr>
        <w:t xml:space="preserve">, </w:t>
      </w:r>
      <w:r w:rsidR="00C20127">
        <w:rPr>
          <w:noProof/>
        </w:rPr>
        <w:t>r53</w:t>
      </w:r>
      <w:r w:rsidRPr="00190B9F">
        <w:rPr>
          <w:noProof/>
        </w:rPr>
        <w:t xml:space="preserve"> (2013).</w:t>
      </w:r>
    </w:p>
    <w:p w14:paraId="49E09FE4" w14:textId="4A59314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16.</w:t>
      </w:r>
      <w:r w:rsidRPr="00190B9F">
        <w:rPr>
          <w:noProof/>
        </w:rPr>
        <w:tab/>
        <w:t xml:space="preserve">Hong S, Lim YP, Kwon S-Y, Shin A-Y, Kim Y-M. </w:t>
      </w:r>
      <w:bookmarkStart w:id="41" w:name="OLE_LINK191"/>
      <w:r w:rsidR="00C20127">
        <w:rPr>
          <w:noProof/>
        </w:rPr>
        <w:t>G</w:t>
      </w:r>
      <w:r w:rsidR="00C20127" w:rsidRPr="00190B9F">
        <w:rPr>
          <w:noProof/>
        </w:rPr>
        <w:t>enome-wide comparative analysis of flowering-time genes; insights on the gene family expansion and evolutionary perspective</w:t>
      </w:r>
      <w:bookmarkEnd w:id="41"/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Front. </w:t>
      </w:r>
      <w:r w:rsidR="00C20127">
        <w:rPr>
          <w:i/>
          <w:noProof/>
        </w:rPr>
        <w:t>P</w:t>
      </w:r>
      <w:r w:rsidRPr="00190B9F">
        <w:rPr>
          <w:i/>
          <w:noProof/>
        </w:rPr>
        <w:t>lant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2</w:t>
      </w:r>
      <w:r w:rsidRPr="00190B9F">
        <w:rPr>
          <w:noProof/>
        </w:rPr>
        <w:t xml:space="preserve">, </w:t>
      </w:r>
      <w:r w:rsidR="00C20127">
        <w:rPr>
          <w:noProof/>
        </w:rPr>
        <w:t>702243</w:t>
      </w:r>
      <w:r w:rsidRPr="00190B9F">
        <w:rPr>
          <w:noProof/>
        </w:rPr>
        <w:t xml:space="preserve"> (2021).</w:t>
      </w:r>
    </w:p>
    <w:p w14:paraId="1FC71823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17.</w:t>
      </w:r>
      <w:r w:rsidRPr="00190B9F">
        <w:rPr>
          <w:noProof/>
        </w:rPr>
        <w:tab/>
        <w:t>Teh B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draft genome of tropical fruit durian (</w:t>
      </w:r>
      <w:r w:rsidRPr="00190B9F">
        <w:rPr>
          <w:i/>
          <w:noProof/>
        </w:rPr>
        <w:t>Durio zibethinus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9</w:t>
      </w:r>
      <w:r w:rsidRPr="00190B9F">
        <w:rPr>
          <w:noProof/>
        </w:rPr>
        <w:t>, 1633–1641 (2017).</w:t>
      </w:r>
    </w:p>
    <w:p w14:paraId="72FC268E" w14:textId="70B703C0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18.</w:t>
      </w:r>
      <w:r w:rsidRPr="00190B9F">
        <w:rPr>
          <w:noProof/>
        </w:rPr>
        <w:tab/>
        <w:t>Gao Y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r w:rsidRPr="00190B9F">
        <w:rPr>
          <w:i/>
          <w:noProof/>
        </w:rPr>
        <w:t>De novo</w:t>
      </w:r>
      <w:r w:rsidRPr="00190B9F">
        <w:rPr>
          <w:noProof/>
        </w:rPr>
        <w:t xml:space="preserve"> genome assembly of the red silk cotton tree (</w:t>
      </w:r>
      <w:r w:rsidRPr="00190B9F">
        <w:rPr>
          <w:i/>
          <w:noProof/>
        </w:rPr>
        <w:t>Bombax ceiba</w:t>
      </w:r>
      <w:r w:rsidRPr="00190B9F">
        <w:rPr>
          <w:noProof/>
        </w:rPr>
        <w:t xml:space="preserve">). </w:t>
      </w:r>
      <w:r w:rsidRPr="00190B9F">
        <w:rPr>
          <w:i/>
          <w:noProof/>
        </w:rPr>
        <w:t>Gigascienc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 xml:space="preserve">, </w:t>
      </w:r>
      <w:r w:rsidR="00787A93">
        <w:rPr>
          <w:noProof/>
        </w:rPr>
        <w:t>giy051</w:t>
      </w:r>
      <w:r w:rsidRPr="00190B9F">
        <w:rPr>
          <w:noProof/>
        </w:rPr>
        <w:t xml:space="preserve"> (2018).</w:t>
      </w:r>
    </w:p>
    <w:p w14:paraId="55E0CF98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19.</w:t>
      </w:r>
      <w:r w:rsidRPr="00190B9F">
        <w:rPr>
          <w:noProof/>
        </w:rPr>
        <w:tab/>
        <w:t>Zhang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of kenaf (</w:t>
      </w:r>
      <w:r w:rsidRPr="00190B9F">
        <w:rPr>
          <w:i/>
          <w:noProof/>
        </w:rPr>
        <w:t>Hibiscus cannabinus</w:t>
      </w:r>
      <w:r w:rsidRPr="00190B9F">
        <w:rPr>
          <w:noProof/>
        </w:rPr>
        <w:t xml:space="preserve"> L.) provides insights into bast fibre and leaf shape biogenesis. </w:t>
      </w:r>
      <w:r w:rsidRPr="00190B9F">
        <w:rPr>
          <w:i/>
          <w:noProof/>
        </w:rPr>
        <w:t>Plant Biotechnol.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8</w:t>
      </w:r>
      <w:r w:rsidRPr="00190B9F">
        <w:rPr>
          <w:noProof/>
        </w:rPr>
        <w:t>, 1796–1809 (2020).</w:t>
      </w:r>
    </w:p>
    <w:p w14:paraId="18EE4D1B" w14:textId="64EEDF2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20.</w:t>
      </w:r>
      <w:r w:rsidRPr="00190B9F">
        <w:rPr>
          <w:noProof/>
        </w:rPr>
        <w:tab/>
        <w:t>Chen F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="00787A93" w:rsidRPr="00190B9F">
        <w:rPr>
          <w:noProof/>
        </w:rPr>
        <w:t>sequenced angiosperm genomes and genome databas</w:t>
      </w:r>
      <w:r w:rsidRPr="00190B9F">
        <w:rPr>
          <w:noProof/>
        </w:rPr>
        <w:t xml:space="preserve">es. </w:t>
      </w:r>
      <w:r w:rsidRPr="00190B9F">
        <w:rPr>
          <w:i/>
          <w:noProof/>
        </w:rPr>
        <w:t xml:space="preserve">Front. </w:t>
      </w:r>
      <w:r w:rsidR="00787A93">
        <w:rPr>
          <w:i/>
          <w:noProof/>
        </w:rPr>
        <w:t>P</w:t>
      </w:r>
      <w:r w:rsidRPr="00190B9F">
        <w:rPr>
          <w:i/>
          <w:noProof/>
        </w:rPr>
        <w:t>lant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9</w:t>
      </w:r>
      <w:r w:rsidRPr="00190B9F">
        <w:rPr>
          <w:noProof/>
        </w:rPr>
        <w:t xml:space="preserve">, </w:t>
      </w:r>
      <w:r w:rsidR="00787A93">
        <w:rPr>
          <w:noProof/>
        </w:rPr>
        <w:t>418</w:t>
      </w:r>
      <w:r w:rsidRPr="00190B9F">
        <w:rPr>
          <w:noProof/>
        </w:rPr>
        <w:t xml:space="preserve"> (2018).</w:t>
      </w:r>
    </w:p>
    <w:p w14:paraId="15AFA0D3" w14:textId="3AF502F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21.</w:t>
      </w:r>
      <w:r w:rsidRPr="00190B9F">
        <w:rPr>
          <w:noProof/>
        </w:rPr>
        <w:tab/>
        <w:t>Ming R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draft genome of the transgenic tropical fruit tree papaya (</w:t>
      </w:r>
      <w:r w:rsidRPr="00190B9F">
        <w:rPr>
          <w:i/>
          <w:noProof/>
        </w:rPr>
        <w:t>Carica papay</w:t>
      </w:r>
      <w:r w:rsidRPr="00190B9F">
        <w:rPr>
          <w:noProof/>
        </w:rPr>
        <w:t xml:space="preserve"> Linnaeus). </w:t>
      </w:r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52</w:t>
      </w:r>
      <w:r w:rsidRPr="00190B9F">
        <w:rPr>
          <w:noProof/>
        </w:rPr>
        <w:t>, 991–997 (2008).</w:t>
      </w:r>
    </w:p>
    <w:p w14:paraId="204D774A" w14:textId="06A47EF3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22.</w:t>
      </w:r>
      <w:r w:rsidRPr="00190B9F">
        <w:rPr>
          <w:noProof/>
        </w:rPr>
        <w:tab/>
        <w:t>Cheng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Tarenaya hassleriana</w:t>
      </w:r>
      <w:r w:rsidRPr="00190B9F">
        <w:rPr>
          <w:noProof/>
        </w:rPr>
        <w:t xml:space="preserve"> </w:t>
      </w:r>
      <w:r w:rsidR="00787A93" w:rsidRPr="00190B9F">
        <w:rPr>
          <w:noProof/>
        </w:rPr>
        <w:t>genome provides insight into reproductive trait and genome evolution of crucif</w:t>
      </w:r>
      <w:r w:rsidRPr="00190B9F">
        <w:rPr>
          <w:noProof/>
        </w:rPr>
        <w:t xml:space="preserve">ers. </w:t>
      </w:r>
      <w:r w:rsidRPr="00190B9F">
        <w:rPr>
          <w:i/>
          <w:noProof/>
        </w:rPr>
        <w:t xml:space="preserve">Plant </w:t>
      </w:r>
      <w:r w:rsidR="00787A93">
        <w:rPr>
          <w:i/>
          <w:noProof/>
        </w:rPr>
        <w:t>C</w:t>
      </w:r>
      <w:r w:rsidRPr="00190B9F">
        <w:rPr>
          <w:i/>
          <w:noProof/>
        </w:rPr>
        <w:t>ell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5</w:t>
      </w:r>
      <w:r w:rsidRPr="00190B9F">
        <w:rPr>
          <w:noProof/>
        </w:rPr>
        <w:t>, 2813–2830 (2013).</w:t>
      </w:r>
    </w:p>
    <w:p w14:paraId="58F74D79" w14:textId="3BA87F5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23.</w:t>
      </w:r>
      <w:r w:rsidRPr="00190B9F">
        <w:rPr>
          <w:noProof/>
        </w:rPr>
        <w:tab/>
        <w:t>Haudry A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n atlas of over 90,000 conserved noncoding sequences provides insight into crucifer regulatory regions.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5</w:t>
      </w:r>
      <w:r w:rsidRPr="00190B9F">
        <w:rPr>
          <w:noProof/>
        </w:rPr>
        <w:t>, 891–</w:t>
      </w:r>
      <w:r w:rsidR="00787A93">
        <w:rPr>
          <w:noProof/>
        </w:rPr>
        <w:t>89</w:t>
      </w:r>
      <w:r w:rsidRPr="00190B9F">
        <w:rPr>
          <w:noProof/>
        </w:rPr>
        <w:t>8 (2013).</w:t>
      </w:r>
    </w:p>
    <w:p w14:paraId="477694CF" w14:textId="01D50916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24.</w:t>
      </w:r>
      <w:r w:rsidRPr="00190B9F">
        <w:rPr>
          <w:noProof/>
        </w:rPr>
        <w:tab/>
        <w:t>Gan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>Cardamine hirsuta</w:t>
      </w:r>
      <w:r w:rsidRPr="00190B9F">
        <w:rPr>
          <w:noProof/>
        </w:rPr>
        <w:t xml:space="preserve"> genome offers insight into the evolution of morphological diversity. </w:t>
      </w:r>
      <w:r w:rsidRPr="00190B9F">
        <w:rPr>
          <w:i/>
          <w:noProof/>
        </w:rPr>
        <w:t xml:space="preserve">Nat. </w:t>
      </w:r>
      <w:r w:rsidR="00AB796C">
        <w:rPr>
          <w:i/>
          <w:noProof/>
        </w:rPr>
        <w:t>P</w:t>
      </w:r>
      <w:r w:rsidRPr="00190B9F">
        <w:rPr>
          <w:i/>
          <w:noProof/>
        </w:rPr>
        <w:t>lant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</w:t>
      </w:r>
      <w:r w:rsidRPr="00190B9F">
        <w:rPr>
          <w:noProof/>
        </w:rPr>
        <w:t xml:space="preserve">, </w:t>
      </w:r>
      <w:r w:rsidR="00AB796C">
        <w:rPr>
          <w:noProof/>
        </w:rPr>
        <w:t>16167</w:t>
      </w:r>
      <w:r w:rsidRPr="00190B9F">
        <w:rPr>
          <w:noProof/>
        </w:rPr>
        <w:t xml:space="preserve"> (2016).</w:t>
      </w:r>
    </w:p>
    <w:p w14:paraId="1225B4E9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25.</w:t>
      </w:r>
      <w:r w:rsidRPr="00190B9F">
        <w:rPr>
          <w:noProof/>
        </w:rPr>
        <w:tab/>
        <w:t>Kaul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nalysis of the genome sequence of the flowering plant </w:t>
      </w:r>
      <w:r w:rsidRPr="00190B9F">
        <w:rPr>
          <w:i/>
          <w:noProof/>
        </w:rPr>
        <w:t>Arabidopsis thaliana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>Nature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08</w:t>
      </w:r>
      <w:r w:rsidRPr="00190B9F">
        <w:rPr>
          <w:noProof/>
        </w:rPr>
        <w:t>, 796–815 (2000).</w:t>
      </w:r>
    </w:p>
    <w:p w14:paraId="03D7A137" w14:textId="5342DFA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26.</w:t>
      </w:r>
      <w:r w:rsidRPr="00190B9F">
        <w:rPr>
          <w:noProof/>
        </w:rPr>
        <w:tab/>
        <w:t>Lee C-R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42" w:name="OLE_LINK192"/>
      <w:r w:rsidRPr="00190B9F">
        <w:rPr>
          <w:noProof/>
        </w:rPr>
        <w:t>Young inversion with multiple linked QTLs under selection in a hybrid zone.</w:t>
      </w:r>
      <w:bookmarkEnd w:id="42"/>
      <w:r w:rsidRPr="00190B9F">
        <w:rPr>
          <w:noProof/>
        </w:rPr>
        <w:t xml:space="preserve"> </w:t>
      </w:r>
      <w:r w:rsidRPr="00190B9F">
        <w:rPr>
          <w:i/>
          <w:noProof/>
        </w:rPr>
        <w:t>Nat. Ecol. Evol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</w:t>
      </w:r>
      <w:r w:rsidRPr="00190B9F">
        <w:rPr>
          <w:noProof/>
        </w:rPr>
        <w:t xml:space="preserve">, </w:t>
      </w:r>
      <w:r w:rsidR="00AB796C">
        <w:rPr>
          <w:noProof/>
        </w:rPr>
        <w:t>119</w:t>
      </w:r>
      <w:r w:rsidRPr="00190B9F">
        <w:rPr>
          <w:noProof/>
        </w:rPr>
        <w:t xml:space="preserve"> (2017).</w:t>
      </w:r>
    </w:p>
    <w:p w14:paraId="63178B42" w14:textId="3E6B9684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lastRenderedPageBreak/>
        <w:t>227.</w:t>
      </w:r>
      <w:r w:rsidRPr="00190B9F">
        <w:rPr>
          <w:noProof/>
        </w:rPr>
        <w:tab/>
        <w:t>Slotte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43" w:name="OLE_LINK193"/>
      <w:r w:rsidRPr="00190B9F">
        <w:rPr>
          <w:noProof/>
        </w:rPr>
        <w:t xml:space="preserve">The </w:t>
      </w:r>
      <w:r w:rsidRPr="00AB796C">
        <w:rPr>
          <w:i/>
          <w:iCs/>
          <w:noProof/>
        </w:rPr>
        <w:t>Capsella rubella</w:t>
      </w:r>
      <w:r w:rsidRPr="00190B9F">
        <w:rPr>
          <w:noProof/>
        </w:rPr>
        <w:t xml:space="preserve"> genome and the genomic consequences of rapid mating system evolution</w:t>
      </w:r>
      <w:bookmarkEnd w:id="43"/>
      <w:r w:rsidRPr="00190B9F">
        <w:rPr>
          <w:noProof/>
        </w:rPr>
        <w:t xml:space="preserve">.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5</w:t>
      </w:r>
      <w:r w:rsidRPr="00190B9F">
        <w:rPr>
          <w:noProof/>
        </w:rPr>
        <w:t>, 831–</w:t>
      </w:r>
      <w:r w:rsidR="00AB796C">
        <w:rPr>
          <w:noProof/>
        </w:rPr>
        <w:t>83</w:t>
      </w:r>
      <w:r w:rsidRPr="00190B9F">
        <w:rPr>
          <w:noProof/>
        </w:rPr>
        <w:t>5 (2013).</w:t>
      </w:r>
    </w:p>
    <w:p w14:paraId="60E1FF89" w14:textId="4DBD711E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28.</w:t>
      </w:r>
      <w:r w:rsidRPr="00190B9F">
        <w:rPr>
          <w:noProof/>
        </w:rPr>
        <w:tab/>
        <w:t>Huang L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chromosome-scale reference genome of </w:t>
      </w:r>
      <w:r w:rsidRPr="00190B9F">
        <w:rPr>
          <w:i/>
          <w:noProof/>
        </w:rPr>
        <w:t>Lobularia maritima</w:t>
      </w:r>
      <w:r w:rsidRPr="00190B9F">
        <w:rPr>
          <w:noProof/>
        </w:rPr>
        <w:t xml:space="preserve">, an ornamental plant with high stress tolerance. </w:t>
      </w:r>
      <w:r w:rsidRPr="00190B9F">
        <w:rPr>
          <w:i/>
          <w:noProof/>
        </w:rPr>
        <w:t>Hortic.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7</w:t>
      </w:r>
      <w:r w:rsidRPr="00190B9F">
        <w:rPr>
          <w:noProof/>
        </w:rPr>
        <w:t xml:space="preserve">, </w:t>
      </w:r>
      <w:r w:rsidR="00AB796C">
        <w:rPr>
          <w:noProof/>
        </w:rPr>
        <w:t>197</w:t>
      </w:r>
      <w:r w:rsidRPr="00190B9F">
        <w:rPr>
          <w:noProof/>
        </w:rPr>
        <w:t xml:space="preserve"> (2020).</w:t>
      </w:r>
    </w:p>
    <w:p w14:paraId="17CE95CB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29.</w:t>
      </w:r>
      <w:r w:rsidRPr="00190B9F">
        <w:rPr>
          <w:noProof/>
        </w:rPr>
        <w:tab/>
        <w:t>Yang W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chromosome-level genome sequence and karyotypic evolution ofn </w:t>
      </w:r>
      <w:r w:rsidRPr="00190B9F">
        <w:rPr>
          <w:i/>
          <w:noProof/>
        </w:rPr>
        <w:t>Megadenia pygmaea</w:t>
      </w:r>
      <w:r w:rsidRPr="00190B9F">
        <w:rPr>
          <w:noProof/>
        </w:rPr>
        <w:t xml:space="preserve">(Brassicaceae). </w:t>
      </w:r>
      <w:r w:rsidRPr="00190B9F">
        <w:rPr>
          <w:i/>
          <w:noProof/>
        </w:rPr>
        <w:t>Mol. Ecol. Resour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1</w:t>
      </w:r>
      <w:r w:rsidRPr="00190B9F">
        <w:rPr>
          <w:noProof/>
        </w:rPr>
        <w:t>, 871–879 (2021).</w:t>
      </w:r>
    </w:p>
    <w:p w14:paraId="2143854A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30.</w:t>
      </w:r>
      <w:r w:rsidRPr="00190B9F">
        <w:rPr>
          <w:noProof/>
        </w:rPr>
        <w:tab/>
        <w:t>Nowak MD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of </w:t>
      </w:r>
      <w:r w:rsidRPr="00190B9F">
        <w:rPr>
          <w:i/>
          <w:noProof/>
        </w:rPr>
        <w:t>Draba nivalis</w:t>
      </w:r>
      <w:r w:rsidRPr="00190B9F">
        <w:rPr>
          <w:noProof/>
        </w:rPr>
        <w:t xml:space="preserve"> shows signatures of adaptation to the extreme environmental stresses of the Arctic. </w:t>
      </w:r>
      <w:r w:rsidRPr="00190B9F">
        <w:rPr>
          <w:i/>
          <w:noProof/>
        </w:rPr>
        <w:t>Mol. Ecol. Resour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1</w:t>
      </w:r>
      <w:r w:rsidRPr="00190B9F">
        <w:rPr>
          <w:noProof/>
        </w:rPr>
        <w:t>, 661–676 (2021).</w:t>
      </w:r>
    </w:p>
    <w:p w14:paraId="76EC285B" w14:textId="77777777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31.</w:t>
      </w:r>
      <w:r w:rsidRPr="00190B9F">
        <w:rPr>
          <w:noProof/>
        </w:rPr>
        <w:tab/>
        <w:t>Willing E-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expansion of </w:t>
      </w:r>
      <w:r w:rsidRPr="00190B9F">
        <w:rPr>
          <w:i/>
          <w:noProof/>
        </w:rPr>
        <w:t>Arabis alpina</w:t>
      </w:r>
      <w:r w:rsidRPr="00190B9F">
        <w:rPr>
          <w:noProof/>
        </w:rPr>
        <w:t xml:space="preserve"> linked with retrotransposition and reduced symmetric DNA methylation. </w:t>
      </w:r>
      <w:r w:rsidRPr="00190B9F">
        <w:rPr>
          <w:i/>
          <w:noProof/>
        </w:rPr>
        <w:t>Nat. plants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</w:t>
      </w:r>
      <w:r w:rsidRPr="00190B9F">
        <w:rPr>
          <w:noProof/>
        </w:rPr>
        <w:t>, 1–7 (2015).</w:t>
      </w:r>
    </w:p>
    <w:p w14:paraId="79B871C6" w14:textId="19F2246F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32.</w:t>
      </w:r>
      <w:r w:rsidRPr="00190B9F">
        <w:rPr>
          <w:noProof/>
        </w:rPr>
        <w:tab/>
        <w:t>Yang Q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Genome </w:t>
      </w:r>
      <w:r w:rsidR="00AB796C" w:rsidRPr="00190B9F">
        <w:rPr>
          <w:noProof/>
        </w:rPr>
        <w:t>sequence of al</w:t>
      </w:r>
      <w:r w:rsidRPr="00190B9F">
        <w:rPr>
          <w:noProof/>
        </w:rPr>
        <w:t>pine</w:t>
      </w:r>
      <w:r w:rsidRPr="00190B9F">
        <w:rPr>
          <w:i/>
          <w:noProof/>
        </w:rPr>
        <w:t xml:space="preserve"> Megacarpaea delavayi</w:t>
      </w:r>
      <w:r w:rsidRPr="00190B9F">
        <w:rPr>
          <w:noProof/>
        </w:rPr>
        <w:t xml:space="preserve"> </w:t>
      </w:r>
      <w:r w:rsidR="00AB796C" w:rsidRPr="00190B9F">
        <w:rPr>
          <w:noProof/>
        </w:rPr>
        <w:t>identifies species-specific whole-genome duplicatio</w:t>
      </w:r>
      <w:r w:rsidRPr="00190B9F">
        <w:rPr>
          <w:noProof/>
        </w:rPr>
        <w:t xml:space="preserve">n. </w:t>
      </w:r>
      <w:r w:rsidRPr="00190B9F">
        <w:rPr>
          <w:i/>
          <w:noProof/>
        </w:rPr>
        <w:t>Fron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 xml:space="preserve">, </w:t>
      </w:r>
      <w:r w:rsidR="00AB796C">
        <w:rPr>
          <w:noProof/>
        </w:rPr>
        <w:t>812</w:t>
      </w:r>
      <w:r w:rsidRPr="00190B9F">
        <w:rPr>
          <w:noProof/>
        </w:rPr>
        <w:t xml:space="preserve"> (2020).</w:t>
      </w:r>
    </w:p>
    <w:p w14:paraId="612D782A" w14:textId="42239F0D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33.</w:t>
      </w:r>
      <w:r w:rsidRPr="00190B9F">
        <w:rPr>
          <w:noProof/>
        </w:rPr>
        <w:tab/>
        <w:t>Mishra B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="00AB796C">
        <w:rPr>
          <w:noProof/>
        </w:rPr>
        <w:t>g</w:t>
      </w:r>
      <w:r w:rsidRPr="00190B9F">
        <w:rPr>
          <w:noProof/>
        </w:rPr>
        <w:t xml:space="preserve">enome of </w:t>
      </w:r>
      <w:r w:rsidRPr="00190B9F">
        <w:rPr>
          <w:i/>
          <w:noProof/>
        </w:rPr>
        <w:t>Microthlaspi erraticum</w:t>
      </w:r>
      <w:r w:rsidRPr="00190B9F">
        <w:rPr>
          <w:noProof/>
        </w:rPr>
        <w:t xml:space="preserve"> (Brassicaceae) </w:t>
      </w:r>
      <w:r w:rsidR="00AB796C" w:rsidRPr="00190B9F">
        <w:rPr>
          <w:noProof/>
        </w:rPr>
        <w:t>provides insights into the adaptation to highly calcareous soi</w:t>
      </w:r>
      <w:r w:rsidRPr="00190B9F">
        <w:rPr>
          <w:noProof/>
        </w:rPr>
        <w:t xml:space="preserve">ls. </w:t>
      </w:r>
      <w:r w:rsidRPr="00190B9F">
        <w:rPr>
          <w:i/>
          <w:noProof/>
        </w:rPr>
        <w:t xml:space="preserve">Front. </w:t>
      </w:r>
      <w:r w:rsidR="00AB796C">
        <w:rPr>
          <w:i/>
          <w:noProof/>
        </w:rPr>
        <w:t>P</w:t>
      </w:r>
      <w:r w:rsidRPr="00190B9F">
        <w:rPr>
          <w:i/>
          <w:noProof/>
        </w:rPr>
        <w:t>lant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</w:t>
      </w:r>
      <w:r w:rsidRPr="00190B9F">
        <w:rPr>
          <w:noProof/>
        </w:rPr>
        <w:t xml:space="preserve">, </w:t>
      </w:r>
      <w:r w:rsidR="00AB796C">
        <w:rPr>
          <w:noProof/>
        </w:rPr>
        <w:t>943</w:t>
      </w:r>
      <w:r w:rsidRPr="00190B9F">
        <w:rPr>
          <w:noProof/>
        </w:rPr>
        <w:t xml:space="preserve"> (2020).</w:t>
      </w:r>
    </w:p>
    <w:p w14:paraId="33C3C985" w14:textId="31C90BAB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34.</w:t>
      </w:r>
      <w:r w:rsidRPr="00190B9F">
        <w:rPr>
          <w:noProof/>
        </w:rPr>
        <w:tab/>
        <w:t>Dorn KM, Fankhauser JD, Wyse DL, Marks MD. A draft genome of field pennycress (</w:t>
      </w:r>
      <w:r w:rsidRPr="00190B9F">
        <w:rPr>
          <w:i/>
          <w:noProof/>
        </w:rPr>
        <w:t>Thlaspi arvense</w:t>
      </w:r>
      <w:r w:rsidRPr="00190B9F">
        <w:rPr>
          <w:noProof/>
        </w:rPr>
        <w:t xml:space="preserve">) provides tools for the domestication of a new winter biofuel crop. </w:t>
      </w:r>
      <w:r w:rsidRPr="00190B9F">
        <w:rPr>
          <w:i/>
          <w:noProof/>
        </w:rPr>
        <w:t>D</w:t>
      </w:r>
      <w:r w:rsidR="00AB796C">
        <w:rPr>
          <w:i/>
          <w:noProof/>
        </w:rPr>
        <w:t>NA</w:t>
      </w:r>
      <w:r w:rsidRPr="00190B9F">
        <w:rPr>
          <w:i/>
          <w:noProof/>
        </w:rPr>
        <w:t xml:space="preserve"> Res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22</w:t>
      </w:r>
      <w:r w:rsidRPr="00190B9F">
        <w:rPr>
          <w:noProof/>
        </w:rPr>
        <w:t>, 121–131 (2015).</w:t>
      </w:r>
    </w:p>
    <w:p w14:paraId="7B33A46A" w14:textId="6914EDE9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35.</w:t>
      </w:r>
      <w:r w:rsidRPr="00190B9F">
        <w:rPr>
          <w:noProof/>
        </w:rPr>
        <w:tab/>
        <w:t>Yang R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reference genome of the halophytic plant </w:t>
      </w:r>
      <w:r w:rsidRPr="00190B9F">
        <w:rPr>
          <w:i/>
          <w:noProof/>
        </w:rPr>
        <w:t>Eutrema salsugineum</w:t>
      </w:r>
      <w:r w:rsidRPr="00190B9F">
        <w:rPr>
          <w:noProof/>
        </w:rPr>
        <w:t xml:space="preserve">. </w:t>
      </w:r>
      <w:r w:rsidRPr="00190B9F">
        <w:rPr>
          <w:i/>
          <w:noProof/>
        </w:rPr>
        <w:t xml:space="preserve">Front. </w:t>
      </w:r>
      <w:r w:rsidR="00AB796C">
        <w:rPr>
          <w:i/>
          <w:noProof/>
        </w:rPr>
        <w:t>P</w:t>
      </w:r>
      <w:r w:rsidRPr="00190B9F">
        <w:rPr>
          <w:i/>
          <w:noProof/>
        </w:rPr>
        <w:t>lant Sci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</w:t>
      </w:r>
      <w:r w:rsidRPr="00190B9F">
        <w:rPr>
          <w:noProof/>
        </w:rPr>
        <w:t xml:space="preserve">, </w:t>
      </w:r>
      <w:r w:rsidR="00AB796C">
        <w:rPr>
          <w:noProof/>
        </w:rPr>
        <w:t>46</w:t>
      </w:r>
      <w:r w:rsidRPr="00190B9F">
        <w:rPr>
          <w:noProof/>
        </w:rPr>
        <w:t xml:space="preserve"> (2013).</w:t>
      </w:r>
    </w:p>
    <w:p w14:paraId="05054EC6" w14:textId="72A0D765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36.</w:t>
      </w:r>
      <w:r w:rsidRPr="00190B9F">
        <w:rPr>
          <w:noProof/>
        </w:rPr>
        <w:tab/>
        <w:t>Dassanayake M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</w:t>
      </w:r>
      <w:bookmarkStart w:id="44" w:name="OLE_LINK194"/>
      <w:r w:rsidRPr="00190B9F">
        <w:rPr>
          <w:noProof/>
        </w:rPr>
        <w:t xml:space="preserve">The genome of the extremophile crucifer </w:t>
      </w:r>
      <w:r w:rsidRPr="00190B9F">
        <w:rPr>
          <w:i/>
          <w:noProof/>
        </w:rPr>
        <w:t>Thellungiella parvula</w:t>
      </w:r>
      <w:r w:rsidRPr="00190B9F">
        <w:rPr>
          <w:noProof/>
        </w:rPr>
        <w:t>.</w:t>
      </w:r>
      <w:bookmarkEnd w:id="44"/>
      <w:r w:rsidRPr="00190B9F">
        <w:rPr>
          <w:noProof/>
        </w:rPr>
        <w:t xml:space="preserve"> </w:t>
      </w:r>
      <w:r w:rsidRPr="00190B9F">
        <w:rPr>
          <w:i/>
          <w:noProof/>
        </w:rPr>
        <w:t>Nat. Genet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43</w:t>
      </w:r>
      <w:r w:rsidRPr="00190B9F">
        <w:rPr>
          <w:noProof/>
        </w:rPr>
        <w:t>, 913–</w:t>
      </w:r>
      <w:r w:rsidR="00AB796C">
        <w:rPr>
          <w:noProof/>
        </w:rPr>
        <w:t>918</w:t>
      </w:r>
      <w:r w:rsidRPr="00190B9F">
        <w:rPr>
          <w:noProof/>
        </w:rPr>
        <w:t xml:space="preserve"> (2011).</w:t>
      </w:r>
    </w:p>
    <w:p w14:paraId="4F727E70" w14:textId="0847A228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37.</w:t>
      </w:r>
      <w:r w:rsidRPr="00190B9F">
        <w:rPr>
          <w:noProof/>
        </w:rPr>
        <w:tab/>
        <w:t>Zhang T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Genome of </w:t>
      </w:r>
      <w:r w:rsidRPr="00190B9F">
        <w:rPr>
          <w:i/>
          <w:noProof/>
        </w:rPr>
        <w:t>Crucihimalaya himalaica</w:t>
      </w:r>
      <w:r w:rsidRPr="00190B9F">
        <w:rPr>
          <w:noProof/>
        </w:rPr>
        <w:t xml:space="preserve">, a close relative of </w:t>
      </w:r>
      <w:r w:rsidRPr="00190B9F">
        <w:rPr>
          <w:i/>
          <w:noProof/>
        </w:rPr>
        <w:t>Arabidopsis</w:t>
      </w:r>
      <w:r w:rsidRPr="00190B9F">
        <w:rPr>
          <w:noProof/>
        </w:rPr>
        <w:t xml:space="preserve">, shows ecological adaptation to high altitude. </w:t>
      </w:r>
      <w:r w:rsidRPr="00190B9F">
        <w:rPr>
          <w:i/>
          <w:noProof/>
        </w:rPr>
        <w:t>P. Natl. Acad. Sci. U</w:t>
      </w:r>
      <w:r w:rsidR="00AB796C">
        <w:rPr>
          <w:i/>
          <w:noProof/>
        </w:rPr>
        <w:t>SA</w:t>
      </w:r>
      <w:r w:rsidRPr="00190B9F">
        <w:rPr>
          <w:i/>
          <w:noProof/>
        </w:rPr>
        <w:t>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16</w:t>
      </w:r>
      <w:r w:rsidRPr="00190B9F">
        <w:rPr>
          <w:noProof/>
        </w:rPr>
        <w:t>, 7137–7146 (2019).</w:t>
      </w:r>
    </w:p>
    <w:p w14:paraId="63B13BDF" w14:textId="49AEF139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38.</w:t>
      </w:r>
      <w:r w:rsidRPr="00190B9F">
        <w:rPr>
          <w:noProof/>
        </w:rPr>
        <w:tab/>
        <w:t>Liu S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The </w:t>
      </w:r>
      <w:r w:rsidRPr="00190B9F">
        <w:rPr>
          <w:i/>
          <w:noProof/>
        </w:rPr>
        <w:t xml:space="preserve">Brassica oleracea </w:t>
      </w:r>
      <w:r w:rsidRPr="00190B9F">
        <w:rPr>
          <w:noProof/>
        </w:rPr>
        <w:t xml:space="preserve">genome reveals the asymmetrical evolution of polyploid genomes. </w:t>
      </w:r>
      <w:r w:rsidRPr="00190B9F">
        <w:rPr>
          <w:i/>
          <w:noProof/>
        </w:rPr>
        <w:t>Nat. Commun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5</w:t>
      </w:r>
      <w:r w:rsidRPr="00190B9F">
        <w:rPr>
          <w:noProof/>
        </w:rPr>
        <w:t xml:space="preserve">, </w:t>
      </w:r>
      <w:r w:rsidR="00AB796C">
        <w:rPr>
          <w:noProof/>
        </w:rPr>
        <w:t>3930</w:t>
      </w:r>
      <w:r w:rsidRPr="00190B9F">
        <w:rPr>
          <w:noProof/>
        </w:rPr>
        <w:t xml:space="preserve"> (2014).</w:t>
      </w:r>
    </w:p>
    <w:p w14:paraId="023CA526" w14:textId="1BA294F8" w:rsidR="00190B9F" w:rsidRPr="00190B9F" w:rsidRDefault="00190B9F" w:rsidP="00190B9F">
      <w:pPr>
        <w:pStyle w:val="EndNoteBibliography"/>
        <w:ind w:left="720" w:hanging="720"/>
        <w:rPr>
          <w:noProof/>
        </w:rPr>
      </w:pPr>
      <w:r w:rsidRPr="00190B9F">
        <w:rPr>
          <w:noProof/>
        </w:rPr>
        <w:t>239.</w:t>
      </w:r>
      <w:r w:rsidRPr="00190B9F">
        <w:rPr>
          <w:noProof/>
        </w:rPr>
        <w:tab/>
        <w:t>Zhang X</w:t>
      </w:r>
      <w:r w:rsidRPr="00190B9F">
        <w:rPr>
          <w:i/>
          <w:noProof/>
        </w:rPr>
        <w:t>, et al.</w:t>
      </w:r>
      <w:r w:rsidRPr="00190B9F">
        <w:rPr>
          <w:noProof/>
        </w:rPr>
        <w:t xml:space="preserve"> A </w:t>
      </w:r>
      <w:r w:rsidRPr="00190B9F">
        <w:rPr>
          <w:i/>
          <w:noProof/>
        </w:rPr>
        <w:t>de novo</w:t>
      </w:r>
      <w:r w:rsidRPr="00190B9F">
        <w:rPr>
          <w:noProof/>
        </w:rPr>
        <w:t xml:space="preserve"> </w:t>
      </w:r>
      <w:r w:rsidR="00AB796C">
        <w:rPr>
          <w:noProof/>
        </w:rPr>
        <w:t>g</w:t>
      </w:r>
      <w:r w:rsidRPr="00190B9F">
        <w:rPr>
          <w:noProof/>
        </w:rPr>
        <w:t xml:space="preserve">enome of a Chinese </w:t>
      </w:r>
      <w:r w:rsidR="00AB796C">
        <w:rPr>
          <w:noProof/>
        </w:rPr>
        <w:t>r</w:t>
      </w:r>
      <w:r w:rsidRPr="00190B9F">
        <w:rPr>
          <w:noProof/>
        </w:rPr>
        <w:t xml:space="preserve">adish </w:t>
      </w:r>
      <w:r w:rsidR="00AB796C">
        <w:rPr>
          <w:noProof/>
        </w:rPr>
        <w:t>c</w:t>
      </w:r>
      <w:r w:rsidRPr="00190B9F">
        <w:rPr>
          <w:noProof/>
        </w:rPr>
        <w:t xml:space="preserve">ultivar. </w:t>
      </w:r>
      <w:r w:rsidRPr="00190B9F">
        <w:rPr>
          <w:i/>
          <w:noProof/>
        </w:rPr>
        <w:t>Hortic. Plant. J.</w:t>
      </w:r>
      <w:r w:rsidRPr="00190B9F">
        <w:rPr>
          <w:noProof/>
        </w:rPr>
        <w:t xml:space="preserve"> </w:t>
      </w:r>
      <w:r w:rsidRPr="00190B9F">
        <w:rPr>
          <w:b/>
          <w:noProof/>
        </w:rPr>
        <w:t>1</w:t>
      </w:r>
      <w:r w:rsidRPr="00190B9F">
        <w:rPr>
          <w:noProof/>
        </w:rPr>
        <w:t>, 155–164 (2015).</w:t>
      </w:r>
    </w:p>
    <w:p w14:paraId="2A0144CF" w14:textId="2152D831" w:rsidR="00C26E96" w:rsidRPr="003B363F" w:rsidRDefault="00000000">
      <w:pPr>
        <w:rPr>
          <w:sz w:val="21"/>
          <w:szCs w:val="21"/>
        </w:rPr>
      </w:pPr>
      <w:r w:rsidRPr="003B363F">
        <w:rPr>
          <w:sz w:val="21"/>
          <w:szCs w:val="21"/>
        </w:rPr>
        <w:fldChar w:fldCharType="end"/>
      </w:r>
    </w:p>
    <w:p w14:paraId="4103505A" w14:textId="77777777" w:rsidR="00C26E96" w:rsidRPr="003B363F" w:rsidRDefault="00C26E96">
      <w:pPr>
        <w:rPr>
          <w:sz w:val="21"/>
          <w:szCs w:val="21"/>
        </w:rPr>
      </w:pPr>
    </w:p>
    <w:sectPr w:rsidR="00C26E96" w:rsidRPr="003B363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µÈÏß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ËÎÌå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D730ED7"/>
    <w:multiLevelType w:val="multilevel"/>
    <w:tmpl w:val="1D730ED7"/>
    <w:lvl w:ilvl="0">
      <w:start w:val="1"/>
      <w:numFmt w:val="decimal"/>
      <w:pStyle w:val="Heading1"/>
      <w:lvlText w:val="%1."/>
      <w:lvlJc w:val="left"/>
      <w:pPr>
        <w:tabs>
          <w:tab w:val="left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left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left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720"/>
      </w:pPr>
    </w:lvl>
  </w:abstractNum>
  <w:abstractNum w:abstractNumId="1" w15:restartNumberingAfterBreak="0">
    <w:nsid w:val="68317AC5"/>
    <w:multiLevelType w:val="multilevel"/>
    <w:tmpl w:val="68317AC5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pStyle w:val="Heading2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70C45816"/>
    <w:multiLevelType w:val="multilevel"/>
    <w:tmpl w:val="70C45816"/>
    <w:lvl w:ilvl="0">
      <w:start w:val="1"/>
      <w:numFmt w:val="decimal"/>
      <w:lvlText w:val="%1"/>
      <w:lvlJc w:val="left"/>
      <w:pPr>
        <w:ind w:left="432" w:hanging="432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position w:val="0"/>
        <w:u w:val="none"/>
        <w:vertAlign w:val="baseline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position w:val="0"/>
        <w:u w:val="none"/>
        <w:vertAlign w:val="baseline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</w:r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 w16cid:durableId="505176130">
    <w:abstractNumId w:val="0"/>
  </w:num>
  <w:num w:numId="2" w16cid:durableId="362944202">
    <w:abstractNumId w:val="1"/>
  </w:num>
  <w:num w:numId="3" w16cid:durableId="156691327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94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Plan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72A27"/>
    <w:rsid w:val="000009AB"/>
    <w:rsid w:val="00012B51"/>
    <w:rsid w:val="00070C5B"/>
    <w:rsid w:val="001641D1"/>
    <w:rsid w:val="00172695"/>
    <w:rsid w:val="00172A27"/>
    <w:rsid w:val="00175BCB"/>
    <w:rsid w:val="00186069"/>
    <w:rsid w:val="00190B9F"/>
    <w:rsid w:val="001C0C43"/>
    <w:rsid w:val="001E1020"/>
    <w:rsid w:val="00205D5E"/>
    <w:rsid w:val="00233A8F"/>
    <w:rsid w:val="00253EE0"/>
    <w:rsid w:val="00261615"/>
    <w:rsid w:val="002A2F40"/>
    <w:rsid w:val="002B4227"/>
    <w:rsid w:val="002B45A4"/>
    <w:rsid w:val="002F7BD6"/>
    <w:rsid w:val="003143CD"/>
    <w:rsid w:val="00321E76"/>
    <w:rsid w:val="00347F4F"/>
    <w:rsid w:val="003562BD"/>
    <w:rsid w:val="00370DB2"/>
    <w:rsid w:val="00393A96"/>
    <w:rsid w:val="003B363F"/>
    <w:rsid w:val="003C26FB"/>
    <w:rsid w:val="003D7FD6"/>
    <w:rsid w:val="003F5809"/>
    <w:rsid w:val="00401949"/>
    <w:rsid w:val="0040410C"/>
    <w:rsid w:val="00476B5B"/>
    <w:rsid w:val="004B1C1A"/>
    <w:rsid w:val="004F33DD"/>
    <w:rsid w:val="005202B4"/>
    <w:rsid w:val="00527EBD"/>
    <w:rsid w:val="00546292"/>
    <w:rsid w:val="005724C0"/>
    <w:rsid w:val="005833D0"/>
    <w:rsid w:val="00594EF9"/>
    <w:rsid w:val="005C6109"/>
    <w:rsid w:val="005D094F"/>
    <w:rsid w:val="005E178A"/>
    <w:rsid w:val="00600E14"/>
    <w:rsid w:val="00604754"/>
    <w:rsid w:val="00606823"/>
    <w:rsid w:val="00611E16"/>
    <w:rsid w:val="00615BD1"/>
    <w:rsid w:val="0062242C"/>
    <w:rsid w:val="00623287"/>
    <w:rsid w:val="00662B88"/>
    <w:rsid w:val="00683E6B"/>
    <w:rsid w:val="006B7537"/>
    <w:rsid w:val="006E7367"/>
    <w:rsid w:val="00756A01"/>
    <w:rsid w:val="00760DDD"/>
    <w:rsid w:val="00787A93"/>
    <w:rsid w:val="00797C59"/>
    <w:rsid w:val="007B27F3"/>
    <w:rsid w:val="007C31BE"/>
    <w:rsid w:val="007E3F41"/>
    <w:rsid w:val="007F3B36"/>
    <w:rsid w:val="00825CB1"/>
    <w:rsid w:val="00830485"/>
    <w:rsid w:val="008414F4"/>
    <w:rsid w:val="00862572"/>
    <w:rsid w:val="00871AD8"/>
    <w:rsid w:val="008813A6"/>
    <w:rsid w:val="00881EC8"/>
    <w:rsid w:val="009170D0"/>
    <w:rsid w:val="0093726E"/>
    <w:rsid w:val="0094339A"/>
    <w:rsid w:val="00953BF0"/>
    <w:rsid w:val="009B18B2"/>
    <w:rsid w:val="009D7A02"/>
    <w:rsid w:val="00A03ACF"/>
    <w:rsid w:val="00A240DB"/>
    <w:rsid w:val="00A41F31"/>
    <w:rsid w:val="00A92C67"/>
    <w:rsid w:val="00A95919"/>
    <w:rsid w:val="00AB796C"/>
    <w:rsid w:val="00B074C1"/>
    <w:rsid w:val="00B1037E"/>
    <w:rsid w:val="00B205E0"/>
    <w:rsid w:val="00B3127B"/>
    <w:rsid w:val="00B84CFF"/>
    <w:rsid w:val="00B95D3E"/>
    <w:rsid w:val="00BA0EEA"/>
    <w:rsid w:val="00BB7DCC"/>
    <w:rsid w:val="00BC0AA1"/>
    <w:rsid w:val="00BD5C66"/>
    <w:rsid w:val="00BD775E"/>
    <w:rsid w:val="00BE093D"/>
    <w:rsid w:val="00BE4E50"/>
    <w:rsid w:val="00BE6259"/>
    <w:rsid w:val="00BF4612"/>
    <w:rsid w:val="00C07E5A"/>
    <w:rsid w:val="00C20127"/>
    <w:rsid w:val="00C26E96"/>
    <w:rsid w:val="00C3141B"/>
    <w:rsid w:val="00C360A5"/>
    <w:rsid w:val="00C43EEC"/>
    <w:rsid w:val="00C76B3E"/>
    <w:rsid w:val="00CA71CD"/>
    <w:rsid w:val="00CB6E6B"/>
    <w:rsid w:val="00CF1BC7"/>
    <w:rsid w:val="00CF74D2"/>
    <w:rsid w:val="00D06C90"/>
    <w:rsid w:val="00D15925"/>
    <w:rsid w:val="00D22CFF"/>
    <w:rsid w:val="00D305EF"/>
    <w:rsid w:val="00E0236E"/>
    <w:rsid w:val="00EB0C4C"/>
    <w:rsid w:val="00EB47B0"/>
    <w:rsid w:val="00EC23D0"/>
    <w:rsid w:val="00EF3336"/>
    <w:rsid w:val="00F140A3"/>
    <w:rsid w:val="00F3229B"/>
    <w:rsid w:val="00F60EE8"/>
    <w:rsid w:val="00F63657"/>
    <w:rsid w:val="00F74270"/>
    <w:rsid w:val="00F74D2B"/>
    <w:rsid w:val="00F903E5"/>
    <w:rsid w:val="00F9495D"/>
    <w:rsid w:val="00FF5067"/>
    <w:rsid w:val="230B169E"/>
    <w:rsid w:val="28E55011"/>
    <w:rsid w:val="4F4D3A59"/>
    <w:rsid w:val="64442D1F"/>
    <w:rsid w:val="65D920A6"/>
    <w:rsid w:val="672C16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C49936F"/>
  <w15:docId w15:val="{244C3668-449C-0D47-BA70-455C347F5D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lang w:val="en-CN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pPr>
      <w:keepNext/>
      <w:keepLines/>
      <w:numPr>
        <w:numId w:val="1"/>
      </w:numPr>
      <w:spacing w:beforeLines="50" w:before="50" w:afterLines="50" w:after="50" w:line="480" w:lineRule="auto"/>
      <w:ind w:left="420" w:hanging="420"/>
      <w:outlineLvl w:val="0"/>
    </w:pPr>
    <w:rPr>
      <w:rFonts w:eastAsia="SimHei"/>
      <w:b/>
      <w:bCs/>
      <w:kern w:val="44"/>
      <w:sz w:val="32"/>
      <w:szCs w:val="44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pPr>
      <w:keepNext/>
      <w:keepLines/>
      <w:numPr>
        <w:ilvl w:val="1"/>
        <w:numId w:val="2"/>
      </w:numPr>
      <w:spacing w:beforeLines="50" w:before="163" w:afterLines="50" w:after="163" w:line="480" w:lineRule="auto"/>
      <w:ind w:left="576" w:hanging="576"/>
      <w:outlineLvl w:val="1"/>
    </w:pPr>
    <w:rPr>
      <w:rFonts w:eastAsia="SimHei"/>
      <w:b/>
      <w:bCs/>
      <w:sz w:val="28"/>
      <w:szCs w:val="32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pPr>
      <w:keepNext/>
      <w:keepLines/>
      <w:numPr>
        <w:ilvl w:val="2"/>
        <w:numId w:val="3"/>
      </w:numPr>
      <w:adjustRightInd w:val="0"/>
      <w:spacing w:beforeLines="50" w:before="163" w:afterLines="50" w:after="163" w:line="360" w:lineRule="auto"/>
      <w:contextualSpacing/>
      <w:outlineLvl w:val="2"/>
    </w:pPr>
    <w:rPr>
      <w:rFonts w:eastAsia="SimHei"/>
      <w:b/>
      <w:bCs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semiHidden/>
    <w:unhideWhenUsed/>
    <w:qFormat/>
    <w:rPr>
      <w:rFonts w:ascii="Arial" w:eastAsia="SimHei" w:hAnsi="Arial"/>
      <w:sz w:val="20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TOC1">
    <w:name w:val="toc 1"/>
    <w:basedOn w:val="Normal"/>
    <w:next w:val="Normal"/>
    <w:autoRedefine/>
    <w:uiPriority w:val="39"/>
    <w:unhideWhenUsed/>
    <w:qFormat/>
    <w:pPr>
      <w:tabs>
        <w:tab w:val="left" w:pos="420"/>
        <w:tab w:val="right" w:leader="dot" w:pos="9360"/>
      </w:tabs>
      <w:spacing w:beforeLines="50" w:before="50" w:line="288" w:lineRule="auto"/>
      <w:ind w:leftChars="50" w:left="50"/>
      <w:contextualSpacing/>
    </w:pPr>
    <w:rPr>
      <w:rFonts w:eastAsia="SimSun"/>
      <w:b/>
      <w:bCs/>
      <w:caps/>
      <w:sz w:val="28"/>
      <w:szCs w:val="20"/>
    </w:r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Times New Roman" w:eastAsia="SimHei" w:hAnsi="Times New Roman"/>
      <w:b/>
      <w:bCs/>
      <w:kern w:val="44"/>
      <w:sz w:val="32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="Times New Roman" w:eastAsia="SimHei" w:hAnsi="Times New Roman" w:cs="Times New Roman"/>
      <w:b/>
      <w:bCs/>
      <w:sz w:val="28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Pr>
      <w:rFonts w:ascii="Times New Roman" w:eastAsia="SimHei" w:hAnsi="Times New Roman" w:cs="Times New Roman"/>
      <w:b/>
      <w:bCs/>
      <w:sz w:val="24"/>
      <w:szCs w:val="32"/>
    </w:rPr>
  </w:style>
  <w:style w:type="paragraph" w:customStyle="1" w:styleId="EndNoteBibliographyTitle">
    <w:name w:val="EndNote Bibliography Title"/>
    <w:basedOn w:val="Normal"/>
    <w:link w:val="EndNoteBibliographyTitle0"/>
    <w:qFormat/>
    <w:pPr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qFormat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0"/>
    <w:qFormat/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605E5C"/>
      <w:shd w:val="clear" w:color="auto" w:fill="E1DFDD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  <w:b/>
      <w:bCs/>
      <w:kern w:val="0"/>
      <w:sz w:val="28"/>
      <w:szCs w:val="2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ascii="Times New Roman" w:eastAsia="Times New Roman" w:hAnsi="Times New Roman" w:cs="Times New Roman"/>
      <w:kern w:val="0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="Times New Roman" w:hAnsi="Times New Roman" w:cs="Times New Roman"/>
      <w:kern w:val="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</TotalTime>
  <Pages>23</Pages>
  <Words>58208</Words>
  <Characters>331786</Characters>
  <Application>Microsoft Office Word</Application>
  <DocSecurity>0</DocSecurity>
  <Lines>2764</Lines>
  <Paragraphs>7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92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C P</dc:creator>
  <cp:lastModifiedBy>Microsoft Office User</cp:lastModifiedBy>
  <cp:revision>33</cp:revision>
  <dcterms:created xsi:type="dcterms:W3CDTF">2024-11-16T14:33:00Z</dcterms:created>
  <dcterms:modified xsi:type="dcterms:W3CDTF">2025-01-17T0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9302</vt:lpwstr>
  </property>
  <property fmtid="{D5CDD505-2E9C-101B-9397-08002B2CF9AE}" pid="3" name="ICV">
    <vt:lpwstr>3F6C3FED448146138FBAD6D53D9F468D_13</vt:lpwstr>
  </property>
</Properties>
</file>